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charts/colors1.xml" ContentType="application/vnd.ms-office.chartcolorstyle+xml"/>
  <Override PartName="/word/charts/colors2.xml" ContentType="application/vnd.ms-office.chartcolorsty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Override PartName="/word/charts/style1.xml" ContentType="application/vnd.ms-office.chartstyle+xml"/>
  <Override PartName="/word/charts/style2.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731F" w:rsidRDefault="00F7003E">
      <w:pPr>
        <w:jc w:val="center"/>
        <w:rPr>
          <w:rFonts w:ascii="Arial" w:hAnsi="Arial" w:cs="Arial"/>
          <w:b/>
        </w:rPr>
      </w:pPr>
      <w:r w:rsidRPr="00F7003E">
        <w:rPr>
          <w:rFonts w:ascii="Arial" w:hAnsi="Arial" w:cs="Arial"/>
          <w:b/>
          <w:noProof/>
          <w:sz w:val="20"/>
          <w:lang w:eastAsia="en-US"/>
        </w:rPr>
        <w:pict>
          <v:line id="_x0000_s1040" style="position:absolute;left:0;text-align:left;z-index:251665417" from="-153.35pt,-30.75pt" to="-153.35pt,689.25pt" strokecolor="#969696" strokeweight="2pt"/>
        </w:pict>
      </w:r>
      <w:r w:rsidRPr="00F7003E">
        <w:rPr>
          <w:rFonts w:ascii="Arial" w:hAnsi="Arial" w:cs="Arial"/>
          <w:b/>
          <w:noProof/>
          <w:sz w:val="20"/>
        </w:rPr>
        <w:pict>
          <v:line id="Line 15" o:spid="_x0000_s1038" style="position:absolute;left:0;text-align:left;z-index:251658246;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from="-153.35pt,-30.7pt" to="377.65pt,-30.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PT4RQCAAArBAAADgAAAGRycy9lMm9Eb2MueG1srFPBjtowEL1X6j9YvkMSNrAQEVZVAr3QFmm3&#10;H2Bsh1h1bMs2BFT13zs2BO1uL1VVRXLGnpnnN/PGy6dzJ9GJWye0KnE2TjHiimom1KHE3182ozlG&#10;zhPFiNSKl/jCHX5affyw7E3BJ7rVknGLAES5ojclbr03RZI42vKOuLE2XIGz0bYjHrb2kDBLekDv&#10;ZDJJ01nSa8uM1ZQ7B6f11YlXEb9pOPXfmsZxj2SJgZuPq43rPqzJakmKgyWmFfRGg/wDi44IBZfe&#10;oWriCTpa8QdUJ6jVTjd+THWX6KYRlMcaoJosfVfNc0sMj7VAc5y5t8n9P1j69bSzSDDQDtqjSAca&#10;bYXiKJuG3vTGFRBSqZ0N1dGzejZbTX84pHTVEnXgkePLxUBeFjKSNylh4wzcsO+/aAYx5Oh1bNS5&#10;sV2AhBagc9TjcteDnz2icDh7zB8eU+BFB19CiiHRWOc/c92hYJRYAukITE5b5wMRUgwh4R6lN0LK&#10;KLdUqC/xZJoDdHA5LQUL3rixh30lLToRmJjFLHyxrHdhVh8Vi2gtJ2x9sz0R8mrD7VIFPKgF+Nys&#10;60j8XKSL9Xw9z0f5ZLYe5Wldjz5tqnw022SP0/qhrqo6+xWoZXnRCsa4CuyG8czyv5P/9lCug3Uf&#10;0HsfkrfosWFAdvhH0lHMoN91EvaaXXZ2EBkmMgbfXk8Y+dd7sF+/8dVvAAAA//8DAFBLAwQUAAYA&#10;CAAAACEANse/XuAAAAAMAQAADwAAAGRycy9kb3ducmV2LnhtbEyPTUvDQBCG7wX/wzKCt3Y31cYa&#10;sykiKEgPYit43SZjknZ3Nma3afrvHUHQ23w8vPNMvhqdFQP2ofWkIZkpEEilr1qqNbxvn6ZLECEa&#10;qoz1hBrOGGBVXExyk1X+RG84bGItOIRCZjQ0MXaZlKFs0Jkw8x0S7z5970zktq9l1ZsThzsr50ql&#10;0pmW+EJjOnxssDxsjk6DPeDL6/nLD4v18iPsw/Ueb5+3Wl9djg/3ICKO8Q+GH31Wh4Kddv5IVRBW&#10;wzRR6i5lmMtUJSCYWcxvQOx+B7LI5f8nim8AAAD//wMAUEsBAi0AFAAGAAgAAAAhAOSZw8D7AAAA&#10;4QEAABMAAAAAAAAAAAAAAAAAAAAAAFtDb250ZW50X1R5cGVzXS54bWxQSwECLQAUAAYACAAAACEA&#10;I7Jq4dcAAACUAQAACwAAAAAAAAAAAAAAAAAsAQAAX3JlbHMvLnJlbHNQSwECLQAUAAYACAAAACEA&#10;fkPT4RQCAAArBAAADgAAAAAAAAAAAAAAAAAsAgAAZHJzL2Uyb0RvYy54bWxQSwECLQAUAAYACAAA&#10;ACEANse/XuAAAAAMAQAADwAAAAAAAAAAAAAAAABsBAAAZHJzL2Rvd25yZXYueG1sUEsFBgAAAAAE&#10;AAQA8wAAAHkFAAAAAA==&#10;" strokecolor="#969696" strokeweight="2pt"/>
        </w:pict>
      </w:r>
      <w:r w:rsidRPr="00F7003E">
        <w:rPr>
          <w:rFonts w:ascii="Arial" w:hAnsi="Arial" w:cs="Arial"/>
          <w:b/>
          <w:noProof/>
          <w:sz w:val="20"/>
        </w:rPr>
        <w:pict>
          <v:line id="Line 16" o:spid="_x0000_s1026" style="position:absolute;left:0;text-align:lef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04.8pt,-30.7pt" to="-504.8pt,689.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2xexUCAAArBAAADgAAAGRycy9lMm9Eb2MueG1srFPBjtowEL1X6j9YvkMSmqUQEVZVAr3QLtJu&#10;P8DYDrHq2JZtCKjqv3fsAGLbS7VaRXLG9sybN/PGi8dTJ9GRWye0KnE2TjHiimom1L7EP17WoxlG&#10;zhPFiNSKl/jMHX5cfvyw6E3BJ7rVknGLAES5ojclbr03RZI42vKOuLE2XMFlo21HPGztPmGW9IDe&#10;yWSSptOk15YZqyl3Dk7r4RIvI37TcOqfmsZxj2SJgZuPq43rLqzJckGKvSWmFfRCg7yBRUeEgqQ3&#10;qJp4gg5W/APVCWq1040fU90lumkE5bEGqCZL/6rmuSWGx1qgOc7c2uTeD5Z+P24tEgy0yzBSpAON&#10;NkJxlE1Db3rjCnCp1NaG6uhJPZuNpj8dUrpqidrzyPHlbCAuCxHJq5CwcQYy7PpvmoEPOXgdG3Vq&#10;bBcgoQXoFPU43/TgJ4/ocEjhdJ7leZpGrRJSXAONdf4r1x0KRoklkI7A5LhxPhAhxdUl5FF6LaSM&#10;ckuF+hJPHgA0RjgtBQu3wc/Z/a6SFh0JTMx8Gr5YFtzcu1l9UCyitZyw1cX2RMjBhuxSBTyoBfhc&#10;rGEkfs3T+Wq2muWjfDJdjfK0rkdf1lU+mq6zzw/1p7qq6ux3oJblRSsY4yqwu45nlv+f/JeHMgzW&#10;bUBvfUheo8eGAdnrP5KOYgb9hknYaXbe2qvIMJHR+fJ6wsjf78G+f+PLPwAAAP//AwBQSwMEFAAG&#10;AAgAAAAhAJtKD/7hAAAAEAEAAA8AAABkcnMvZG93bnJldi54bWxMj01PwzAMhu9I/IfISNy2pAy6&#10;UppOCAkkxAGxIXHNGtN2a5zSZF337zEHBDd/PHr9uFhNrhMjDqH1pCGZKxBIlbct1RreN4+zDESI&#10;hqzpPKGGEwZYlednhcmtP9IbjutYCw6hkBsNTYx9LmWoGnQmzH2PxLtPPzgTuR1qaQdz5HDXySul&#10;UulMS3yhMT0+NFjt1wenodvj8+vpy483L9lH2IXFDpdPG60vL6b7OxARp/gHw48+q0PJTlt/IBtE&#10;p2GWKHWbMsxlmlyDYOZ3tmV8scxSkGUh/z9SfgMAAP//AwBQSwECLQAUAAYACAAAACEA5JnDwPsA&#10;AADhAQAAEwAAAAAAAAAAAAAAAAAAAAAAW0NvbnRlbnRfVHlwZXNdLnhtbFBLAQItABQABgAIAAAA&#10;IQAjsmrh1wAAAJQBAAALAAAAAAAAAAAAAAAAACwBAABfcmVscy8ucmVsc1BLAQItABQABgAIAAAA&#10;IQCKDbF7FQIAACsEAAAOAAAAAAAAAAAAAAAAACwCAABkcnMvZTJvRG9jLnhtbFBLAQItABQABgAI&#10;AAAAIQCbSg/+4QAAABABAAAPAAAAAAAAAAAAAAAAAG0EAABkcnMvZG93bnJldi54bWxQSwUGAAAA&#10;AAQABADzAAAAewUAAAAA&#10;" strokecolor="#969696" strokeweight="2pt"/>
        </w:pict>
      </w:r>
      <w:r w:rsidRPr="00F7003E">
        <w:rPr>
          <w:rFonts w:ascii="Arial" w:hAnsi="Arial" w:cs="Arial"/>
          <w:b/>
          <w:noProof/>
          <w:sz w:val="20"/>
        </w:rPr>
        <w:pict>
          <v:shapetype id="_x0000_t202" coordsize="21600,21600" o:spt="202" path="m,l,21600r21600,l21600,xe">
            <v:stroke joinstyle="miter"/>
            <v:path gradientshapeok="t" o:connecttype="rect"/>
          </v:shapetype>
          <v:shape id="Text Box 2" o:spid="_x0000_s1037" type="#_x0000_t202" style="position:absolute;left:0;text-align:left;margin-left:189pt;margin-top:-7.25pt;width:315pt;height:8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51 0 -51 21400 21600 21400 21600 0 -51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a54ECAAAQBQAADgAAAGRycy9lMm9Eb2MueG1srFRtb9sgEP4+af8B8T01tpwmtupUbbJMk7oX&#10;qd0PIAbHaBgYkNjd1P++AydpuhdpmuYPGLjj4e6e57i6HjqJ9tw6oVWF0wuCEVe1ZkJtK/z5YT2Z&#10;Y+Q8VYxKrXiFH7nD14vXr656U/JMt1oybhGAKFf2psKt96ZMEle3vKPuQhuuwNho21EPS7tNmKU9&#10;oHcyyQi5THptmbG65s7B7mo04kXEbxpe+49N47hHssIQm4+jjeMmjMniipZbS00r6kMY9B+i6KhQ&#10;cOkJakU9RTsrfoHqRG21042/qHWX6KYRNY85QDYp+Smb+5YaHnOB4jhzKpP7f7D1h/0niwSrcIGR&#10;oh1Q9MAHj271gLJQnd64EpzuDbj5AbaB5ZipM3e6/uKQ0suWqi2/sVb3LacMokvDyeTs6IjjAsim&#10;f68ZXEN3XkegobFdKB0UAwE6sPR4YiaEUsNmTgiZEjDVYEtJNp/BItxBy+NxY51/y3WHwqTCFqiP&#10;8HR/5/zoenQJtzktBVsLKePCbjdLadGegkzW8Tugv3CTKjgrHY6NiOMORAl3BFuIN9L+vUiznNxm&#10;xWR9OZ9N8nU+nRQzMp+QtLgtLkle5Kv1UwgwzctWMMbVnVD8KME0/zuKD80wiieKEPVA5TSbjhz9&#10;MUmoJ3y/S7ITHjpSiq7C85MTLQOzbxSDtGnpqZDjPHkZfiQEanD8x6pEHQTqRxH4YTMAShDHRrNH&#10;UITVwBdwC88ITFptv2HUQ0tW2H3dUcsxku8UqKpI8zz0cFzk01kGC3tu2ZxbqKoBqsIeo3G69GPf&#10;74wV2xZuGnWs9A0osRFRI89RHfQLbReTOTwRoa/P19Hr+SFb/AAAAP//AwBQSwMEFAAGAAgAAAAh&#10;ADbXlDngAAAADAEAAA8AAABkcnMvZG93bnJldi54bWxMj0FPg0AQhe8m/ofNmHgx7VKFUilLoyYa&#10;r639AQM7BVJ2lrDbQv+9y0lvM/Ne3nwv302mE1caXGtZwWoZgSCurG65VnD8+VxsQDiPrLGzTApu&#10;5GBX3N/lmGk78p6uB1+LEMIuQwWN930mpasaMuiWticO2skOBn1Yh1rqAccQbjr5HEVrabDl8KHB&#10;nj4aqs6Hi1Fw+h6fktex/PLHdB+v37FNS3tT6vFhetuC8DT5PzPM+AEdisBU2gtrJzoFL+kmdPEK&#10;Fqs4ATE7omg+lWGK0wRkkcv/JYpfAAAA//8DAFBLAQItABQABgAIAAAAIQDkmcPA+wAAAOEBAAAT&#10;AAAAAAAAAAAAAAAAAAAAAABbQ29udGVudF9UeXBlc10ueG1sUEsBAi0AFAAGAAgAAAAhACOyauHX&#10;AAAAlAEAAAsAAAAAAAAAAAAAAAAALAEAAF9yZWxzLy5yZWxzUEsBAi0AFAAGAAgAAAAhAPy22ueB&#10;AgAAEAUAAA4AAAAAAAAAAAAAAAAALAIAAGRycy9lMm9Eb2MueG1sUEsBAi0AFAAGAAgAAAAhADbX&#10;lDngAAAADAEAAA8AAAAAAAAAAAAAAAAA2QQAAGRycy9kb3ducmV2LnhtbFBLBQYAAAAABAAEAPMA&#10;AADmBQAAAAA=&#10;" stroked="f">
            <v:textbox>
              <w:txbxContent>
                <w:p w:rsidR="001969F1" w:rsidRDefault="001969F1">
                  <w:pPr>
                    <w:jc w:val="center"/>
                    <w:rPr>
                      <w:rFonts w:ascii="Arial" w:hAnsi="Arial" w:cs="Arial"/>
                      <w:b/>
                      <w:color w:val="FF0000"/>
                      <w:sz w:val="28"/>
                      <w:szCs w:val="28"/>
                    </w:rPr>
                  </w:pPr>
                  <w:r>
                    <w:rPr>
                      <w:rFonts w:ascii="Arial" w:hAnsi="Arial" w:cs="Arial"/>
                      <w:b/>
                      <w:sz w:val="32"/>
                      <w:szCs w:val="32"/>
                    </w:rPr>
                    <w:t xml:space="preserve">Journal of Exercise </w:t>
                  </w:r>
                  <w:proofErr w:type="spellStart"/>
                  <w:r w:rsidRPr="00674C24">
                    <w:rPr>
                      <w:rFonts w:ascii="Arial" w:hAnsi="Arial" w:cs="Arial"/>
                      <w:b/>
                      <w:sz w:val="32"/>
                      <w:szCs w:val="32"/>
                    </w:rPr>
                    <w:t>Physiology</w:t>
                  </w:r>
                  <w:r w:rsidRPr="00674C24">
                    <w:rPr>
                      <w:rFonts w:ascii="Arial" w:hAnsi="Arial" w:cs="Arial"/>
                      <w:b/>
                      <w:color w:val="FF0000"/>
                      <w:sz w:val="28"/>
                      <w:szCs w:val="28"/>
                    </w:rPr>
                    <w:t>online</w:t>
                  </w:r>
                  <w:proofErr w:type="spellEnd"/>
                </w:p>
                <w:p w:rsidR="001969F1" w:rsidRDefault="001969F1">
                  <w:pPr>
                    <w:jc w:val="center"/>
                    <w:rPr>
                      <w:rFonts w:ascii="Arial" w:hAnsi="Arial" w:cs="Arial"/>
                      <w:b/>
                      <w:color w:val="FF0000"/>
                      <w:sz w:val="28"/>
                      <w:szCs w:val="28"/>
                    </w:rPr>
                  </w:pPr>
                </w:p>
                <w:p w:rsidR="001969F1" w:rsidRDefault="001969F1">
                  <w:pPr>
                    <w:jc w:val="center"/>
                    <w:rPr>
                      <w:rFonts w:ascii="Arial" w:hAnsi="Arial" w:cs="Arial"/>
                    </w:rPr>
                  </w:pPr>
                </w:p>
                <w:p w:rsidR="001969F1" w:rsidRDefault="001969F1">
                  <w:pPr>
                    <w:jc w:val="center"/>
                    <w:rPr>
                      <w:rFonts w:ascii="Arial" w:hAnsi="Arial" w:cs="Arial"/>
                      <w:b/>
                    </w:rPr>
                  </w:pPr>
                  <w:r>
                    <w:rPr>
                      <w:rFonts w:ascii="Arial" w:hAnsi="Arial" w:cs="Arial"/>
                      <w:b/>
                    </w:rPr>
                    <w:t>June 2016</w:t>
                  </w:r>
                </w:p>
                <w:p w:rsidR="001969F1" w:rsidRPr="008F7021" w:rsidRDefault="001969F1">
                  <w:pPr>
                    <w:jc w:val="center"/>
                    <w:rPr>
                      <w:rFonts w:ascii="Arial" w:hAnsi="Arial" w:cs="Arial"/>
                      <w:b/>
                      <w:sz w:val="20"/>
                      <w:szCs w:val="20"/>
                    </w:rPr>
                  </w:pPr>
                  <w:r>
                    <w:rPr>
                      <w:rFonts w:ascii="Arial" w:hAnsi="Arial" w:cs="Arial"/>
                      <w:b/>
                      <w:sz w:val="20"/>
                      <w:szCs w:val="20"/>
                    </w:rPr>
                    <w:t>Volume 19 Number 3</w:t>
                  </w:r>
                </w:p>
                <w:p w:rsidR="001969F1" w:rsidRDefault="001969F1">
                  <w:pPr>
                    <w:rPr>
                      <w:rFonts w:ascii="Arial" w:hAnsi="Arial" w:cs="Arial"/>
                    </w:rPr>
                  </w:pPr>
                </w:p>
              </w:txbxContent>
            </v:textbox>
            <w10:wrap type="tight"/>
          </v:shape>
        </w:pict>
      </w:r>
      <w:r w:rsidRPr="00F7003E">
        <w:rPr>
          <w:rFonts w:ascii="Arial" w:hAnsi="Arial" w:cs="Arial"/>
          <w:b/>
          <w:noProof/>
          <w:sz w:val="20"/>
        </w:rPr>
        <w:pict>
          <v:shape id="Text Box 4" o:spid="_x0000_s1027" type="#_x0000_t202" style="position:absolute;left:0;text-align:left;margin-left:9pt;margin-top:-7.25pt;width:152.95pt;height:97.6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gXtK8CAADBBQAADgAAAGRycy9lMm9Eb2MueG1srFTJbtswEL0X6D8QvCtaStmWEDlILKsokC5A&#10;0g+gJcoiKpEqSVtKi/57h5S3pJduOggkZ/hmeY9zfTN2LdozpbkUGQ6vAoyYKGXFxTbDnx8Lb4GR&#10;NlRUtJWCZfiJaXyzfP3qeuhTFslGthVTCECEToc+w40xfer7umxYR/WV7JkAYy1VRw1s1davFB0A&#10;vWv9KAhm/iBV1StZMq3hNJ+MeOnw65qV5mNda2ZQm2HIzbi/cv+N/fvLa5puFe0bXh7SoH+RRUe5&#10;gKAnqJwainaK/wLV8VJJLWtzVcrOl3XNS+ZqgGrC4EU1Dw3tmasFmqP7U5v0/4MtP+w/KcSrDANR&#10;gnZA0SMbDbqTIyK2O0OvU3B66MHNjHAMLLtKdX8vyy8aCblqqNiyW6Xk0DBaQXahvelfXJ1wtAXZ&#10;DO9lBWHozkgHNNaqs62DZiBAB5aeTszYVEobMiERmcUYlWALIxKEcexi0PR4vVfavGWyQ3aRYQXU&#10;O3i6v9fGpkPTo4uNJmTB29bR34pnB+A4nUBwuGptNg3H5vckSNaL9YJ4JJqtPRLkuXdbrIg3K8J5&#10;nL/JV6s8/GHjhiRteFUxYcMclRWS32PuoPFJEydtadnyysLZlLTablatQntqle2+Q0Mu3Pznabgm&#10;QC0vSrL9vIsSr5gt5h4pSOwl82DhBWFyl8wCkpC8eF7SPRfs30tCQ4aTOIonNf1xbTTtuIHZ0fIO&#10;xHtqAE2tBteictQayttpfdEKm/65FUD3kWinWCvSSa5m3IzuaTg5WzVvZPUEElYSBAY6hbkHi0aq&#10;bxgNMEMyrL/uqGIYte8EPIMkJMQOHbch8TyCjbq0bC4tVJQAlWGD0bRcmWlQ7XrFtw1Emh6ekLfw&#10;dGruRH3O6vDgYE642g4zzQ6iy73zOk/e5U8AAAD//wMAUEsDBBQABgAIAAAAIQAKspLf3wAAAAoB&#10;AAAPAAAAZHJzL2Rvd25yZXYueG1sTI/BTsMwEETvSPyDtUhcqtZpCygNcaqCgJ4plRA3J94mEfE6&#10;2G4a+HoWLnAczWjmTb4ebScG9KF1pGA+S0AgVc60VCvYvzxOUxAhajK6c4QKPjHAujg/y3Vm3Ime&#10;cdjFWnAJhUwraGLsMylD1aDVYeZ6JPYOzlsdWfpaGq9PXG47uUiSG2l1S7zQ6B7vG6zed0er4Ik+&#10;ygfaTuLd12b/Vq5eD8PES6UuL8bNLYiIY/wLww8+o0PBTKU7kgmiY53ylahgOr+6BsGB5WK5AlH+&#10;OinIIpf/LxTfAAAA//8DAFBLAQItABQABgAIAAAAIQDkmcPA+wAAAOEBAAATAAAAAAAAAAAAAAAA&#10;AAAAAABbQ29udGVudF9UeXBlc10ueG1sUEsBAi0AFAAGAAgAAAAhACOyauHXAAAAlAEAAAsAAAAA&#10;AAAAAAAAAAAALAEAAF9yZWxzLy5yZWxzUEsBAi0AFAAGAAgAAAAhAIToF7SvAgAAwQUAAA4AAAAA&#10;AAAAAAAAAAAALAIAAGRycy9lMm9Eb2MueG1sUEsBAi0AFAAGAAgAAAAhAAqykt/fAAAACgEAAA8A&#10;AAAAAAAAAAAAAAAABwUAAGRycy9kb3ducmV2LnhtbFBLBQYAAAAABAAEAPMAAAATBgAAAAA=&#10;" filled="f" fillcolor="black" stroked="f">
            <v:textbox>
              <w:txbxContent>
                <w:p w:rsidR="001969F1" w:rsidRDefault="001969F1">
                  <w:r>
                    <w:rPr>
                      <w:noProof/>
                      <w:lang w:eastAsia="en-US"/>
                    </w:rPr>
                    <w:drawing>
                      <wp:inline distT="0" distB="0" distL="0" distR="0">
                        <wp:extent cx="1752600" cy="1143000"/>
                        <wp:effectExtent l="0" t="0" r="0" b="0"/>
                        <wp:docPr id="1" name="Picture 1" descr="ASE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EPLogo"/>
                                <pic:cNvPicPr>
                                  <a:picLocks noChangeAspect="1" noChangeArrowheads="1"/>
                                </pic:cNvPicPr>
                              </pic:nvPicPr>
                              <pic:blipFill>
                                <a:blip r:embed="rId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52600" cy="1143000"/>
                                </a:xfrm>
                                <a:prstGeom prst="rect">
                                  <a:avLst/>
                                </a:prstGeom>
                                <a:noFill/>
                                <a:ln>
                                  <a:noFill/>
                                </a:ln>
                              </pic:spPr>
                            </pic:pic>
                          </a:graphicData>
                        </a:graphic>
                      </wp:inline>
                    </w:drawing>
                  </w:r>
                </w:p>
              </w:txbxContent>
            </v:textbox>
            <w10:wrap type="tight"/>
          </v:shape>
        </w:pict>
      </w:r>
    </w:p>
    <w:p w:rsidR="00E1731F" w:rsidRDefault="00E1731F">
      <w:pPr>
        <w:rPr>
          <w:rFonts w:ascii="Arial" w:hAnsi="Arial" w:cs="Arial"/>
        </w:rPr>
      </w:pPr>
    </w:p>
    <w:p w:rsidR="00E1731F" w:rsidRDefault="00E1731F">
      <w:pPr>
        <w:rPr>
          <w:rFonts w:ascii="Arial" w:hAnsi="Arial" w:cs="Arial"/>
        </w:rPr>
      </w:pPr>
    </w:p>
    <w:p w:rsidR="00E1731F" w:rsidRDefault="00E1731F">
      <w:pPr>
        <w:rPr>
          <w:rFonts w:ascii="Arial" w:hAnsi="Arial" w:cs="Arial"/>
        </w:rPr>
      </w:pPr>
    </w:p>
    <w:p w:rsidR="00E1731F" w:rsidRDefault="00E1731F">
      <w:pPr>
        <w:rPr>
          <w:rFonts w:ascii="Arial" w:hAnsi="Arial" w:cs="Arial"/>
        </w:rPr>
      </w:pPr>
    </w:p>
    <w:p w:rsidR="00E1731F" w:rsidRDefault="00E1731F">
      <w:pPr>
        <w:rPr>
          <w:rFonts w:ascii="Arial" w:hAnsi="Arial" w:cs="Arial"/>
        </w:rPr>
      </w:pPr>
    </w:p>
    <w:p w:rsidR="00E1731F" w:rsidRDefault="00F7003E">
      <w:pPr>
        <w:rPr>
          <w:rFonts w:ascii="Arial" w:hAnsi="Arial" w:cs="Arial"/>
        </w:rPr>
      </w:pPr>
      <w:r w:rsidRPr="00F7003E">
        <w:rPr>
          <w:rFonts w:ascii="Arial" w:hAnsi="Arial" w:cs="Arial"/>
          <w:noProof/>
          <w:sz w:val="20"/>
        </w:rPr>
        <w:pict>
          <v:line id="Line 9" o:spid="_x0000_s1036" style="position:absolute;z-index:251658243;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from="21.2pt,7.6pt" to="534.2pt,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FWwRMCAAApBAAADgAAAGRycy9lMm9Eb2MueG1srFPBjtowEL1X6j9YvkMSGliICKsqgV5oi7Tb&#10;DzC2Q6w6tmUbAqr67x0bgtj2UlXNwRl7Zp7fzBsvn8+dRCdundCqxNk4xYgrqplQhxJ/e92M5hg5&#10;TxQjUite4gt3+Hn1/t2yNwWf6FZLxi0CEOWK3pS49d4USeJoyzvixtpwBc5G24542NpDwizpAb2T&#10;ySRNZ0mvLTNWU+4cnNZXJ15F/Kbh1H9tGsc9kiUGbj6uNq77sCarJSkOlphW0BsN8g8sOiIUXHqH&#10;qokn6GjFH1CdoFY73fgx1V2im0ZQHmuAarL0t2peWmJ4rAWa48y9Te7/wdIvp51FgpX4CSNFOpBo&#10;KxRHi9CZ3rgCAiq1s6E2elYvZqvpd4eUrlqiDjwyfL0YSMtCRvImJWycAfx9/1kziCFHr2Obzo3t&#10;AiQ0AJ2jGpe7GvzsEYXD2TSbZimIRgdfQooh0VjnP3HdoWCUWALnCExOW+cDEVIMIeEepTdCyii2&#10;VKgHtot0msYMp6VgwRvinD3sK2nRicC8zNPwxbLA8xhm9VGxiNZywtY32xMhrzbcLlXAg1qAz826&#10;DsSPRbpYz9fzfJRPZutRntb16OOmykezTfY0rT/UVVVnPwO1LC9awRhXgd0wnFn+d+Lfnsl1rO7j&#10;ee9D8hY9NgzIDv9IOooZ9LtOwl6zy84OIsM8xuDb2wkD/7gH+/GFr34BAAD//wMAUEsDBBQABgAI&#10;AAAAIQBiBWfw3gAAAAoBAAAPAAAAZHJzL2Rvd25yZXYueG1sTI9BS8NAEIXvgv9hGcFbu2mptsZs&#10;igiBIihYBa/T7DSJZmfD7rZN/70jHvQ47328ea9Yj65XRwqx82xgNs1AEdfedtwYeH+rJitQMSFb&#10;7D2TgTNFWJeXFwXm1p/4lY7b1CgJ4ZijgTalIdc61i05jFM/EIu398FhkjM02gY8Sbjr9TzLbrXD&#10;juVDiwM9tlR/bQ/OwP7sXnRMm6Fe6M1H+Hx+qqoRjbm+Gh/uQSUa0x8MP/WlOpTSaecPbKPqDUzm&#10;q+xOWHGWskGI5eJmBmr3K+iy0P8nlN8AAAD//wMAUEsBAi0AFAAGAAgAAAAhAOSZw8D7AAAA4QEA&#10;ABMAAAAAAAAAAAAAAAAAAAAAAFtDb250ZW50X1R5cGVzXS54bWxQSwECLQAUAAYACAAAACEAI7Jq&#10;4dcAAACUAQAACwAAAAAAAAAAAAAAAAAsAQAAX3JlbHMvLnJlbHNQSwECLQAUAAYACAAAACEAArFW&#10;wRMCAAApBAAADgAAAAAAAAAAAAAAAAAsAgAAZHJzL2Uyb0RvYy54bWxQSwECLQAUAAYACAAAACEA&#10;YgVn8N4AAAAKAQAADwAAAAAAAAAAAAAAAABrBAAAZHJzL2Rvd25yZXYueG1sUEsFBgAAAAAEAAQA&#10;8wAAAHYFAAAAAA==&#10;" strokecolor="maroon" strokeweight="1.5pt"/>
        </w:pict>
      </w:r>
    </w:p>
    <w:p w:rsidR="00715937" w:rsidRDefault="00F7003E" w:rsidP="00715937">
      <w:pPr>
        <w:jc w:val="center"/>
        <w:rPr>
          <w:rFonts w:ascii="Arial" w:hAnsi="Arial" w:cs="Arial"/>
          <w:noProof/>
          <w:sz w:val="20"/>
        </w:rPr>
      </w:pPr>
      <w:r w:rsidRPr="00F7003E">
        <w:rPr>
          <w:noProof/>
        </w:rPr>
        <w:pict>
          <v:shape id="Text Box 5" o:spid="_x0000_s1028" type="#_x0000_t202" style="position:absolute;left:0;text-align:left;margin-left:9pt;margin-top:4.1pt;width:135pt;height:594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120 0 -120 21573 21600 21573 21600 0 -12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vzWoQCAAAXBQAADgAAAGRycy9lMm9Eb2MueG1srFTZjtsgFH2v1H9AvGe81E5ia5zRLE1VabpI&#10;M/0AAjhGxUCBxJ5W/fdecDKT6SJVVf1gg+/l3OWcy/nF2Eu059YJrRqcnaUYcUU1E2rb4E/369kS&#10;I+eJYkRqxRv8wB2+WL18cT6Ymue605JxiwBEuXowDe68N3WSONrxnrgzbbgCY6ttTzxs7TZhlgyA&#10;3sskT9N5MmjLjNWUOwd/byYjXkX8tuXUf2hbxz2SDYbcfHzb+N6Ed7I6J/XWEtMJekiD/EMWPREK&#10;gj5C3RBP0M6KX6B6Qa12uvVnVPeJbltBeawBqsnSn6q564jhsRZojjOPbXL/D5a+33+0SLAGzzFS&#10;pAeK7vno0ZUeURm6MxhXg9OdATc/wm9gOVbqzK2mnx1S+rojassvrdVDxwmD7LJwMjk5OuG4ALIZ&#10;3mkGYcjO6wg0trYPrYNmIEAHlh4emQmp0BBykRVlCiYKtkVZvFrCJsQg9fG4sc6/4bpHYdFgC9RH&#10;eLK/dX5yPbqEaE5LwdZCyrix2821tGhPQCbr+BzQn7lJFZyVDscmxOkPZAkxgi3kG2n/VmV5kV7l&#10;1Ww9Xy5mxbooZ9UiXc7SrLqq5mlRFTfr7yHBrKg7wRhXt0LxowSz4u8oPgzDJJ4oQjQ0uCrzcuLo&#10;j0Wm8fldkb3wMJFS9A2GJsMTnEgdmH2tWFx7IuS0Tp6nHwmBHhy/sStRB4H6SQR+3IxRcHkADhrZ&#10;aPYAwrAaaAOK4TaBRaftV4wGmMwGuy87YjlG8q0CcVVZUYRRjpuiXOSwsaeWzamFKApQDfYYTctr&#10;P43/zlix7SDSJGelL0GQrYhSecrqIGOYvljT4aYI4326j15P99nqBwAAAP//AwBQSwMEFAAGAAgA&#10;AAAhALooQwjcAAAACQEAAA8AAABkcnMvZG93bnJldi54bWxMj0FPg0AQhe8m/ofNmHgxdilRSilL&#10;oyYar639AQNMgZSdJey20H/v9KTHb97Lm/fy7Wx7daHRd44NLBcRKOLK1R03Bg4/n88pKB+Qa+wd&#10;k4EredgW93c5ZrWbeEeXfWiUhLDP0EAbwpBp7auWLPqFG4hFO7rRYhAcG12POEm47XUcRYm22LF8&#10;aHGgj5aq0/5sDRy/p6fX9VR+hcNq95K8Y7cq3dWYx4f5bQMq0Bz+zHCrL9WhkE6lO3PtVS+cypRg&#10;II1BiRynNy7lvlwnMegi1/8XFL8AAAD//wMAUEsBAi0AFAAGAAgAAAAhAOSZw8D7AAAA4QEAABMA&#10;AAAAAAAAAAAAAAAAAAAAAFtDb250ZW50X1R5cGVzXS54bWxQSwECLQAUAAYACAAAACEAI7Jq4dcA&#10;AACUAQAACwAAAAAAAAAAAAAAAAAsAQAAX3JlbHMvLnJlbHNQSwECLQAUAAYACAAAACEAK5vzWoQC&#10;AAAXBQAADgAAAAAAAAAAAAAAAAAsAgAAZHJzL2Uyb0RvYy54bWxQSwECLQAUAAYACAAAACEAuihD&#10;CNwAAAAJAQAADwAAAAAAAAAAAAAAAADcBAAAZHJzL2Rvd25yZXYueG1sUEsFBgAAAAAEAAQA8wAA&#10;AOUFAAAAAA==&#10;" stroked="f">
            <v:textbox>
              <w:txbxContent>
                <w:p w:rsidR="001969F1" w:rsidRPr="004808ED" w:rsidRDefault="001969F1" w:rsidP="007506E1">
                  <w:pPr>
                    <w:autoSpaceDE w:val="0"/>
                    <w:autoSpaceDN w:val="0"/>
                    <w:adjustRightInd w:val="0"/>
                    <w:rPr>
                      <w:rFonts w:ascii="Arial" w:hAnsi="Arial" w:cs="Arial"/>
                      <w:b/>
                      <w:bCs/>
                      <w:iCs/>
                      <w:sz w:val="20"/>
                      <w:szCs w:val="20"/>
                    </w:rPr>
                  </w:pPr>
                  <w:r w:rsidRPr="004808ED">
                    <w:rPr>
                      <w:rFonts w:ascii="Arial" w:hAnsi="Arial" w:cs="Arial"/>
                      <w:b/>
                      <w:bCs/>
                      <w:iCs/>
                      <w:sz w:val="20"/>
                      <w:szCs w:val="20"/>
                    </w:rPr>
                    <w:t>Editor-in-Chief</w:t>
                  </w:r>
                </w:p>
                <w:p w:rsidR="001969F1" w:rsidRPr="004808ED" w:rsidRDefault="001969F1" w:rsidP="007506E1">
                  <w:pPr>
                    <w:autoSpaceDE w:val="0"/>
                    <w:autoSpaceDN w:val="0"/>
                    <w:adjustRightInd w:val="0"/>
                    <w:rPr>
                      <w:rFonts w:ascii="Arial" w:hAnsi="Arial" w:cs="Arial"/>
                      <w:iCs/>
                      <w:sz w:val="20"/>
                      <w:szCs w:val="20"/>
                    </w:rPr>
                  </w:pPr>
                  <w:r>
                    <w:rPr>
                      <w:rFonts w:ascii="Arial" w:hAnsi="Arial" w:cs="Arial"/>
                      <w:iCs/>
                      <w:sz w:val="20"/>
                      <w:szCs w:val="20"/>
                    </w:rPr>
                    <w:t>Tommy Boone</w:t>
                  </w:r>
                  <w:r w:rsidRPr="004808ED">
                    <w:rPr>
                      <w:rFonts w:ascii="Arial" w:hAnsi="Arial" w:cs="Arial"/>
                      <w:iCs/>
                      <w:sz w:val="20"/>
                      <w:szCs w:val="20"/>
                    </w:rPr>
                    <w:t>, PhD</w:t>
                  </w:r>
                  <w:r>
                    <w:rPr>
                      <w:rFonts w:ascii="Arial" w:hAnsi="Arial" w:cs="Arial"/>
                      <w:iCs/>
                      <w:sz w:val="20"/>
                      <w:szCs w:val="20"/>
                    </w:rPr>
                    <w:t>, MBA</w:t>
                  </w:r>
                </w:p>
                <w:p w:rsidR="001969F1" w:rsidRPr="004808ED" w:rsidRDefault="001969F1" w:rsidP="007506E1">
                  <w:pPr>
                    <w:autoSpaceDE w:val="0"/>
                    <w:autoSpaceDN w:val="0"/>
                    <w:adjustRightInd w:val="0"/>
                    <w:rPr>
                      <w:rFonts w:ascii="Arial" w:hAnsi="Arial" w:cs="Arial"/>
                      <w:b/>
                      <w:bCs/>
                      <w:iCs/>
                      <w:sz w:val="20"/>
                      <w:szCs w:val="20"/>
                    </w:rPr>
                  </w:pPr>
                  <w:r w:rsidRPr="004808ED">
                    <w:rPr>
                      <w:rFonts w:ascii="Arial" w:hAnsi="Arial" w:cs="Arial"/>
                      <w:b/>
                      <w:bCs/>
                      <w:iCs/>
                      <w:sz w:val="20"/>
                      <w:szCs w:val="20"/>
                    </w:rPr>
                    <w:t>Review Board</w:t>
                  </w:r>
                </w:p>
                <w:p w:rsidR="001969F1" w:rsidRPr="004808ED"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Todd </w:t>
                  </w:r>
                  <w:proofErr w:type="spellStart"/>
                  <w:r w:rsidRPr="004808ED">
                    <w:rPr>
                      <w:rFonts w:ascii="Arial" w:hAnsi="Arial" w:cs="Arial"/>
                      <w:iCs/>
                      <w:sz w:val="20"/>
                      <w:szCs w:val="20"/>
                    </w:rPr>
                    <w:t>Astorino</w:t>
                  </w:r>
                  <w:proofErr w:type="spellEnd"/>
                  <w:r w:rsidRPr="004808ED">
                    <w:rPr>
                      <w:rFonts w:ascii="Arial" w:hAnsi="Arial" w:cs="Arial"/>
                      <w:iCs/>
                      <w:sz w:val="20"/>
                      <w:szCs w:val="20"/>
                    </w:rPr>
                    <w:t>, PhD</w:t>
                  </w:r>
                </w:p>
                <w:p w:rsidR="001969F1"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Julien Baker, PhD</w:t>
                  </w:r>
                </w:p>
                <w:p w:rsidR="001969F1" w:rsidRPr="004808ED" w:rsidRDefault="001969F1" w:rsidP="007506E1">
                  <w:pPr>
                    <w:autoSpaceDE w:val="0"/>
                    <w:autoSpaceDN w:val="0"/>
                    <w:adjustRightInd w:val="0"/>
                    <w:rPr>
                      <w:rFonts w:ascii="Arial" w:hAnsi="Arial" w:cs="Arial"/>
                      <w:iCs/>
                      <w:sz w:val="20"/>
                      <w:szCs w:val="20"/>
                    </w:rPr>
                  </w:pPr>
                  <w:r>
                    <w:rPr>
                      <w:rFonts w:ascii="Arial" w:hAnsi="Arial" w:cs="Arial"/>
                      <w:iCs/>
                      <w:sz w:val="20"/>
                      <w:szCs w:val="20"/>
                    </w:rPr>
                    <w:t>Steve Brock, PhD</w:t>
                  </w:r>
                </w:p>
                <w:p w:rsidR="001969F1" w:rsidRDefault="001969F1" w:rsidP="007506E1">
                  <w:pPr>
                    <w:autoSpaceDE w:val="0"/>
                    <w:autoSpaceDN w:val="0"/>
                    <w:adjustRightInd w:val="0"/>
                    <w:rPr>
                      <w:rFonts w:ascii="Arial" w:hAnsi="Arial" w:cs="Arial"/>
                      <w:iCs/>
                      <w:sz w:val="20"/>
                      <w:szCs w:val="20"/>
                    </w:rPr>
                  </w:pPr>
                  <w:r>
                    <w:rPr>
                      <w:rFonts w:ascii="Arial" w:hAnsi="Arial" w:cs="Arial"/>
                      <w:iCs/>
                      <w:sz w:val="20"/>
                      <w:szCs w:val="20"/>
                    </w:rPr>
                    <w:t xml:space="preserve">Lance </w:t>
                  </w:r>
                  <w:proofErr w:type="spellStart"/>
                  <w:r>
                    <w:rPr>
                      <w:rFonts w:ascii="Arial" w:hAnsi="Arial" w:cs="Arial"/>
                      <w:iCs/>
                      <w:sz w:val="20"/>
                      <w:szCs w:val="20"/>
                    </w:rPr>
                    <w:t>Dalleck</w:t>
                  </w:r>
                  <w:proofErr w:type="spellEnd"/>
                  <w:r>
                    <w:rPr>
                      <w:rFonts w:ascii="Arial" w:hAnsi="Arial" w:cs="Arial"/>
                      <w:iCs/>
                      <w:sz w:val="20"/>
                      <w:szCs w:val="20"/>
                    </w:rPr>
                    <w:t>, PhD</w:t>
                  </w:r>
                </w:p>
                <w:p w:rsidR="001969F1" w:rsidRPr="004808ED"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Eric </w:t>
                  </w:r>
                  <w:proofErr w:type="spellStart"/>
                  <w:r w:rsidRPr="004808ED">
                    <w:rPr>
                      <w:rFonts w:ascii="Arial" w:hAnsi="Arial" w:cs="Arial"/>
                      <w:iCs/>
                      <w:sz w:val="20"/>
                      <w:szCs w:val="20"/>
                    </w:rPr>
                    <w:t>Goulet</w:t>
                  </w:r>
                  <w:proofErr w:type="spellEnd"/>
                  <w:r w:rsidRPr="004808ED">
                    <w:rPr>
                      <w:rFonts w:ascii="Arial" w:hAnsi="Arial" w:cs="Arial"/>
                      <w:iCs/>
                      <w:sz w:val="20"/>
                      <w:szCs w:val="20"/>
                    </w:rPr>
                    <w:t>, PhD</w:t>
                  </w:r>
                </w:p>
                <w:p w:rsidR="001969F1" w:rsidRPr="004808ED"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Robert </w:t>
                  </w:r>
                  <w:proofErr w:type="spellStart"/>
                  <w:r w:rsidRPr="004808ED">
                    <w:rPr>
                      <w:rFonts w:ascii="Arial" w:hAnsi="Arial" w:cs="Arial"/>
                      <w:iCs/>
                      <w:sz w:val="20"/>
                      <w:szCs w:val="20"/>
                    </w:rPr>
                    <w:t>Gotshall</w:t>
                  </w:r>
                  <w:proofErr w:type="spellEnd"/>
                  <w:r w:rsidRPr="004808ED">
                    <w:rPr>
                      <w:rFonts w:ascii="Arial" w:hAnsi="Arial" w:cs="Arial"/>
                      <w:iCs/>
                      <w:sz w:val="20"/>
                      <w:szCs w:val="20"/>
                    </w:rPr>
                    <w:t>, PhD</w:t>
                  </w:r>
                </w:p>
                <w:p w:rsidR="001969F1"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Alexander Hutchison, PhD</w:t>
                  </w:r>
                </w:p>
                <w:p w:rsidR="001969F1" w:rsidRPr="004808ED"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M. Knight-Maloney, PhD</w:t>
                  </w:r>
                </w:p>
                <w:p w:rsidR="001969F1" w:rsidRPr="004808ED"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Len </w:t>
                  </w:r>
                  <w:proofErr w:type="spellStart"/>
                  <w:r w:rsidRPr="004808ED">
                    <w:rPr>
                      <w:rFonts w:ascii="Arial" w:hAnsi="Arial" w:cs="Arial"/>
                      <w:iCs/>
                      <w:sz w:val="20"/>
                      <w:szCs w:val="20"/>
                    </w:rPr>
                    <w:t>Kravitz</w:t>
                  </w:r>
                  <w:proofErr w:type="spellEnd"/>
                  <w:r w:rsidRPr="004808ED">
                    <w:rPr>
                      <w:rFonts w:ascii="Arial" w:hAnsi="Arial" w:cs="Arial"/>
                      <w:iCs/>
                      <w:sz w:val="20"/>
                      <w:szCs w:val="20"/>
                    </w:rPr>
                    <w:t>, PhD</w:t>
                  </w:r>
                </w:p>
                <w:p w:rsidR="001969F1"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James </w:t>
                  </w:r>
                  <w:proofErr w:type="spellStart"/>
                  <w:r w:rsidRPr="004808ED">
                    <w:rPr>
                      <w:rFonts w:ascii="Arial" w:hAnsi="Arial" w:cs="Arial"/>
                      <w:iCs/>
                      <w:sz w:val="20"/>
                      <w:szCs w:val="20"/>
                    </w:rPr>
                    <w:t>Laskin</w:t>
                  </w:r>
                  <w:proofErr w:type="spellEnd"/>
                  <w:r w:rsidRPr="004808ED">
                    <w:rPr>
                      <w:rFonts w:ascii="Arial" w:hAnsi="Arial" w:cs="Arial"/>
                      <w:iCs/>
                      <w:sz w:val="20"/>
                      <w:szCs w:val="20"/>
                    </w:rPr>
                    <w:t>, PhD</w:t>
                  </w:r>
                </w:p>
                <w:p w:rsidR="001969F1" w:rsidRDefault="001969F1" w:rsidP="007506E1">
                  <w:pPr>
                    <w:autoSpaceDE w:val="0"/>
                    <w:autoSpaceDN w:val="0"/>
                    <w:adjustRightInd w:val="0"/>
                    <w:rPr>
                      <w:rFonts w:ascii="Arial" w:hAnsi="Arial" w:cs="Arial"/>
                      <w:iCs/>
                      <w:sz w:val="20"/>
                      <w:szCs w:val="20"/>
                    </w:rPr>
                  </w:pPr>
                  <w:proofErr w:type="spellStart"/>
                  <w:r>
                    <w:rPr>
                      <w:rFonts w:ascii="Arial" w:hAnsi="Arial" w:cs="Arial"/>
                      <w:iCs/>
                      <w:sz w:val="20"/>
                      <w:szCs w:val="20"/>
                    </w:rPr>
                    <w:t>Yit</w:t>
                  </w:r>
                  <w:proofErr w:type="spellEnd"/>
                  <w:r>
                    <w:rPr>
                      <w:rFonts w:ascii="Arial" w:hAnsi="Arial" w:cs="Arial"/>
                      <w:iCs/>
                      <w:sz w:val="20"/>
                      <w:szCs w:val="20"/>
                    </w:rPr>
                    <w:t xml:space="preserve"> </w:t>
                  </w:r>
                  <w:proofErr w:type="spellStart"/>
                  <w:r>
                    <w:rPr>
                      <w:rFonts w:ascii="Arial" w:hAnsi="Arial" w:cs="Arial"/>
                      <w:iCs/>
                      <w:sz w:val="20"/>
                      <w:szCs w:val="20"/>
                    </w:rPr>
                    <w:t>Aun</w:t>
                  </w:r>
                  <w:proofErr w:type="spellEnd"/>
                  <w:r>
                    <w:rPr>
                      <w:rFonts w:ascii="Arial" w:hAnsi="Arial" w:cs="Arial"/>
                      <w:iCs/>
                      <w:sz w:val="20"/>
                      <w:szCs w:val="20"/>
                    </w:rPr>
                    <w:t xml:space="preserve"> Lim, PhD</w:t>
                  </w:r>
                </w:p>
                <w:p w:rsidR="001969F1" w:rsidRPr="004808ED" w:rsidRDefault="001969F1" w:rsidP="007506E1">
                  <w:pPr>
                    <w:autoSpaceDE w:val="0"/>
                    <w:autoSpaceDN w:val="0"/>
                    <w:adjustRightInd w:val="0"/>
                    <w:rPr>
                      <w:rFonts w:ascii="Arial" w:hAnsi="Arial" w:cs="Arial"/>
                      <w:iCs/>
                      <w:sz w:val="20"/>
                      <w:szCs w:val="20"/>
                    </w:rPr>
                  </w:pPr>
                  <w:r>
                    <w:rPr>
                      <w:rFonts w:ascii="Arial" w:hAnsi="Arial" w:cs="Arial"/>
                      <w:iCs/>
                      <w:sz w:val="20"/>
                      <w:szCs w:val="20"/>
                    </w:rPr>
                    <w:t>Lonnie Lowery, PhD</w:t>
                  </w:r>
                </w:p>
                <w:p w:rsidR="001969F1" w:rsidRPr="004808ED"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Derek Marks, PhD</w:t>
                  </w:r>
                </w:p>
                <w:p w:rsidR="001969F1" w:rsidRDefault="001969F1" w:rsidP="007506E1">
                  <w:pPr>
                    <w:autoSpaceDE w:val="0"/>
                    <w:autoSpaceDN w:val="0"/>
                    <w:adjustRightInd w:val="0"/>
                    <w:rPr>
                      <w:rFonts w:ascii="Arial" w:hAnsi="Arial" w:cs="Arial"/>
                      <w:iCs/>
                      <w:sz w:val="20"/>
                      <w:szCs w:val="20"/>
                    </w:rPr>
                  </w:pPr>
                  <w:proofErr w:type="spellStart"/>
                  <w:r w:rsidRPr="004808ED">
                    <w:rPr>
                      <w:rFonts w:ascii="Arial" w:hAnsi="Arial" w:cs="Arial"/>
                      <w:iCs/>
                      <w:sz w:val="20"/>
                      <w:szCs w:val="20"/>
                    </w:rPr>
                    <w:t>Cristine</w:t>
                  </w:r>
                  <w:proofErr w:type="spellEnd"/>
                  <w:r w:rsidRPr="004808ED">
                    <w:rPr>
                      <w:rFonts w:ascii="Arial" w:hAnsi="Arial" w:cs="Arial"/>
                      <w:iCs/>
                      <w:sz w:val="20"/>
                      <w:szCs w:val="20"/>
                    </w:rPr>
                    <w:t xml:space="preserve"> </w:t>
                  </w:r>
                  <w:proofErr w:type="spellStart"/>
                  <w:r w:rsidRPr="004808ED">
                    <w:rPr>
                      <w:rFonts w:ascii="Arial" w:hAnsi="Arial" w:cs="Arial"/>
                      <w:iCs/>
                      <w:sz w:val="20"/>
                      <w:szCs w:val="20"/>
                    </w:rPr>
                    <w:t>Mermier</w:t>
                  </w:r>
                  <w:proofErr w:type="spellEnd"/>
                  <w:r w:rsidRPr="004808ED">
                    <w:rPr>
                      <w:rFonts w:ascii="Arial" w:hAnsi="Arial" w:cs="Arial"/>
                      <w:iCs/>
                      <w:sz w:val="20"/>
                      <w:szCs w:val="20"/>
                    </w:rPr>
                    <w:t>, PhD</w:t>
                  </w:r>
                </w:p>
                <w:p w:rsidR="001969F1" w:rsidRPr="004808ED" w:rsidRDefault="001969F1" w:rsidP="007506E1">
                  <w:pPr>
                    <w:autoSpaceDE w:val="0"/>
                    <w:autoSpaceDN w:val="0"/>
                    <w:adjustRightInd w:val="0"/>
                    <w:rPr>
                      <w:rFonts w:ascii="Arial" w:hAnsi="Arial" w:cs="Arial"/>
                      <w:iCs/>
                      <w:sz w:val="20"/>
                      <w:szCs w:val="20"/>
                    </w:rPr>
                  </w:pPr>
                  <w:r>
                    <w:rPr>
                      <w:rFonts w:ascii="Arial" w:hAnsi="Arial" w:cs="Arial"/>
                      <w:iCs/>
                      <w:sz w:val="20"/>
                      <w:szCs w:val="20"/>
                    </w:rPr>
                    <w:t xml:space="preserve">Robert </w:t>
                  </w:r>
                  <w:proofErr w:type="spellStart"/>
                  <w:r>
                    <w:rPr>
                      <w:rFonts w:ascii="Arial" w:hAnsi="Arial" w:cs="Arial"/>
                      <w:iCs/>
                      <w:sz w:val="20"/>
                      <w:szCs w:val="20"/>
                    </w:rPr>
                    <w:t>Robergs</w:t>
                  </w:r>
                  <w:proofErr w:type="spellEnd"/>
                  <w:r>
                    <w:rPr>
                      <w:rFonts w:ascii="Arial" w:hAnsi="Arial" w:cs="Arial"/>
                      <w:iCs/>
                      <w:sz w:val="20"/>
                      <w:szCs w:val="20"/>
                    </w:rPr>
                    <w:t>, PhD</w:t>
                  </w:r>
                </w:p>
                <w:p w:rsidR="001969F1" w:rsidRDefault="001969F1"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Chantal </w:t>
                  </w:r>
                  <w:proofErr w:type="spellStart"/>
                  <w:r w:rsidRPr="004808ED">
                    <w:rPr>
                      <w:rFonts w:ascii="Arial" w:hAnsi="Arial" w:cs="Arial"/>
                      <w:iCs/>
                      <w:sz w:val="20"/>
                      <w:szCs w:val="20"/>
                    </w:rPr>
                    <w:t>Vella</w:t>
                  </w:r>
                  <w:proofErr w:type="spellEnd"/>
                  <w:r w:rsidRPr="004808ED">
                    <w:rPr>
                      <w:rFonts w:ascii="Arial" w:hAnsi="Arial" w:cs="Arial"/>
                      <w:iCs/>
                      <w:sz w:val="20"/>
                      <w:szCs w:val="20"/>
                    </w:rPr>
                    <w:t>, PhD</w:t>
                  </w:r>
                </w:p>
                <w:p w:rsidR="001969F1" w:rsidRDefault="001969F1" w:rsidP="007506E1">
                  <w:pPr>
                    <w:autoSpaceDE w:val="0"/>
                    <w:autoSpaceDN w:val="0"/>
                    <w:adjustRightInd w:val="0"/>
                    <w:rPr>
                      <w:rFonts w:ascii="Arial" w:hAnsi="Arial" w:cs="Arial"/>
                      <w:iCs/>
                      <w:sz w:val="20"/>
                      <w:szCs w:val="20"/>
                    </w:rPr>
                  </w:pPr>
                  <w:r>
                    <w:rPr>
                      <w:rFonts w:ascii="Arial" w:hAnsi="Arial" w:cs="Arial"/>
                      <w:iCs/>
                      <w:sz w:val="20"/>
                      <w:szCs w:val="20"/>
                    </w:rPr>
                    <w:t>Dale Wagner, PhD</w:t>
                  </w:r>
                </w:p>
                <w:p w:rsidR="001969F1" w:rsidRPr="004808ED" w:rsidRDefault="001969F1" w:rsidP="007506E1">
                  <w:pPr>
                    <w:autoSpaceDE w:val="0"/>
                    <w:autoSpaceDN w:val="0"/>
                    <w:adjustRightInd w:val="0"/>
                    <w:rPr>
                      <w:rFonts w:ascii="Arial" w:hAnsi="Arial" w:cs="Arial"/>
                      <w:iCs/>
                      <w:sz w:val="20"/>
                      <w:szCs w:val="20"/>
                    </w:rPr>
                  </w:pPr>
                  <w:r>
                    <w:rPr>
                      <w:rFonts w:ascii="Arial" w:hAnsi="Arial" w:cs="Arial"/>
                      <w:iCs/>
                      <w:sz w:val="20"/>
                      <w:szCs w:val="20"/>
                    </w:rPr>
                    <w:t>Frank Wyatt, PhD</w:t>
                  </w:r>
                </w:p>
                <w:p w:rsidR="001969F1" w:rsidRDefault="001969F1" w:rsidP="007506E1">
                  <w:pPr>
                    <w:rPr>
                      <w:rFonts w:ascii="Arial" w:hAnsi="Arial" w:cs="Arial"/>
                      <w:iCs/>
                      <w:sz w:val="20"/>
                      <w:szCs w:val="20"/>
                    </w:rPr>
                  </w:pPr>
                  <w:r w:rsidRPr="004808ED">
                    <w:rPr>
                      <w:rFonts w:ascii="Arial" w:hAnsi="Arial" w:cs="Arial"/>
                      <w:iCs/>
                      <w:sz w:val="20"/>
                      <w:szCs w:val="20"/>
                    </w:rPr>
                    <w:t>Ben Zhou, PhD</w:t>
                  </w:r>
                </w:p>
                <w:p w:rsidR="001969F1" w:rsidRDefault="001969F1" w:rsidP="007506E1">
                  <w:pPr>
                    <w:rPr>
                      <w:rFonts w:ascii="Arial" w:hAnsi="Arial" w:cs="Arial"/>
                      <w:iCs/>
                      <w:sz w:val="20"/>
                      <w:szCs w:val="20"/>
                    </w:rPr>
                  </w:pPr>
                </w:p>
                <w:p w:rsidR="001969F1" w:rsidRDefault="001969F1" w:rsidP="007506E1">
                  <w:pPr>
                    <w:rPr>
                      <w:rFonts w:ascii="Arial" w:hAnsi="Arial" w:cs="Arial"/>
                      <w:iCs/>
                      <w:sz w:val="20"/>
                      <w:szCs w:val="20"/>
                    </w:rPr>
                  </w:pPr>
                </w:p>
                <w:p w:rsidR="001969F1" w:rsidRDefault="001969F1" w:rsidP="007506E1">
                  <w:pPr>
                    <w:rPr>
                      <w:rFonts w:ascii="Arial" w:hAnsi="Arial" w:cs="Arial"/>
                      <w:iCs/>
                      <w:sz w:val="20"/>
                      <w:szCs w:val="20"/>
                    </w:rPr>
                  </w:pPr>
                </w:p>
                <w:p w:rsidR="001969F1" w:rsidRDefault="001969F1" w:rsidP="007506E1">
                  <w:pPr>
                    <w:rPr>
                      <w:rFonts w:ascii="Arial" w:hAnsi="Arial" w:cs="Arial"/>
                      <w:i/>
                      <w:iCs/>
                      <w:sz w:val="20"/>
                    </w:rPr>
                  </w:pPr>
                  <w:r>
                    <w:rPr>
                      <w:rFonts w:ascii="Arial" w:hAnsi="Arial" w:cs="Arial"/>
                      <w:i/>
                      <w:iCs/>
                      <w:sz w:val="20"/>
                    </w:rPr>
                    <w:tab/>
                  </w:r>
                </w:p>
                <w:p w:rsidR="001969F1" w:rsidRDefault="001969F1" w:rsidP="005718DA">
                  <w:pPr>
                    <w:jc w:val="center"/>
                    <w:rPr>
                      <w:rFonts w:ascii="Arial" w:hAnsi="Arial" w:cs="Arial"/>
                      <w:bCs/>
                      <w:color w:val="FF0000"/>
                      <w:sz w:val="20"/>
                    </w:rPr>
                  </w:pPr>
                  <w:r>
                    <w:rPr>
                      <w:rFonts w:ascii="Arial" w:hAnsi="Arial" w:cs="Arial"/>
                      <w:bCs/>
                      <w:color w:val="FF0000"/>
                      <w:sz w:val="20"/>
                    </w:rPr>
                    <w:t xml:space="preserve">Official Research Journal of </w:t>
                  </w:r>
                  <w:r w:rsidRPr="002E6AE8">
                    <w:rPr>
                      <w:rFonts w:ascii="Arial" w:hAnsi="Arial" w:cs="Arial"/>
                      <w:bCs/>
                      <w:color w:val="FF0000"/>
                      <w:sz w:val="20"/>
                    </w:rPr>
                    <w:t>the</w:t>
                  </w:r>
                  <w:r>
                    <w:rPr>
                      <w:rFonts w:ascii="Arial" w:hAnsi="Arial" w:cs="Arial"/>
                      <w:bCs/>
                      <w:color w:val="FF0000"/>
                      <w:sz w:val="20"/>
                    </w:rPr>
                    <w:t xml:space="preserve"> American Society of Exercise Physiologists</w:t>
                  </w:r>
                </w:p>
                <w:p w:rsidR="001969F1" w:rsidRDefault="001969F1" w:rsidP="005718DA">
                  <w:pPr>
                    <w:jc w:val="center"/>
                    <w:rPr>
                      <w:rFonts w:ascii="Arial" w:hAnsi="Arial" w:cs="Arial"/>
                      <w:bCs/>
                      <w:sz w:val="20"/>
                    </w:rPr>
                  </w:pPr>
                </w:p>
                <w:p w:rsidR="001969F1" w:rsidRPr="00A267C6" w:rsidRDefault="001969F1" w:rsidP="005718DA">
                  <w:pPr>
                    <w:jc w:val="center"/>
                  </w:pPr>
                  <w:r>
                    <w:rPr>
                      <w:rFonts w:ascii="Arial" w:hAnsi="Arial" w:cs="Arial"/>
                    </w:rPr>
                    <w:t>ISSN 1097-9751</w:t>
                  </w:r>
                </w:p>
                <w:p w:rsidR="001969F1" w:rsidRPr="005718DA" w:rsidRDefault="001969F1" w:rsidP="005718DA"/>
              </w:txbxContent>
            </v:textbox>
            <w10:wrap type="tight"/>
          </v:shape>
        </w:pict>
      </w:r>
      <w:r w:rsidRPr="00F7003E">
        <w:rPr>
          <w:b/>
          <w:noProof/>
          <w:sz w:val="28"/>
          <w:szCs w:val="28"/>
        </w:rPr>
        <w:pict>
          <v:shape id="Text Box 23" o:spid="_x0000_s1029" type="#_x0000_t202" style="position:absolute;left:0;text-align:left;margin-left:9pt;margin-top:4.1pt;width:148.2pt;height:588.55pt;z-index:-2516582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109 0 -109 21572 21600 21572 21600 0 -109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X/fYUCAAAYBQAADgAAAGRycy9lMm9Eb2MueG1srFRbb9sgFH6ftP+AeE99md3YVpyqaZdpUneR&#10;2v0AAjhGs4EBid1V++874CRLd5GmaX7AwDl85/J9sLga+w7tubFCyRonFzFGXFLFhNzW+NPDelZg&#10;ZB2RjHRK8ho/couvli9fLAZd8VS1qmPcIACRthp0jVvndBVFlra8J/ZCaS7B2CjTEwdLs42YIQOg&#10;912UxvFlNCjDtFGUWwu7t5MRLwN+03DqPjSN5Q51NYbcXBhNGDd+jJYLUm0N0a2ghzTIP2TREyEh&#10;6AnqljiCdkb8AtULapRVjbugqo9U0wjKQw1QTRL/VM19SzQPtUBzrD61yf4/WPp+/9EgwWqcYyRJ&#10;DxQ98NGhlRpR+sq3Z9C2Aq97DX5uhH2gOZRq9Z2iny2S6qYlcsuvjVFDywmD9BJ/Mjo7OuFYD7IZ&#10;3ikGccjOqQA0Nqb3vYNuIEAHmh5P1PhcqA9ZFGmSgYmCbZ7Ns7zIQwxSHY9rY90brnrkJzU2wH2A&#10;J/s763w6pDq6+GhWdYKtRdeFhdlubjqD9gR0sg7fAf2ZWye9s1T+2IQ47UCWEMPbfL6B96cySbN4&#10;lZaz9WUxn2XrLJ+V87iYxUm5Ki/jrMxu1998gklWtYIxLu+E5EcNJtnfcXy4DZN6ggrRUOMyT/OJ&#10;oz8WGYfvd0X2wsGV7ERf4+LkRCrP7GvJoGxSOSK6aR49Tz90GXpw/IeuBB146icRuHEzBsWd5LVR&#10;7BGEYRTQBhTDcwKTVpmvGA1wNWtsv+yI4Rh1byWIq0wyrwQXFlk+T2Fhzi2bcwuRFKBq7DCapjdu&#10;uv87bcS2hUiTnKW6BkE2IkjFK3fK6iBjuH6hpsNT4e/3+Tp4/XjQlt8BAAD//wMAUEsDBBQABgAI&#10;AAAAIQC1PUv53QAAAAkBAAAPAAAAZHJzL2Rvd25yZXYueG1sTI9BT4NAEIXvJv6HzZh4MXahpS0i&#10;S6MmGq+t/QEDTIHIzhJ2W+i/dzzp8c17efO9fDfbXl1o9J1jA/EiAkVcubrjxsDx6/0xBeUDco29&#10;YzJwJQ+74vYmx6x2E+/pcgiNkhL2GRpoQxgyrX3VkkW/cAOxeCc3Wgwix0bXI05Sbnu9jKKNttix&#10;fGhxoLeWqu/D2Ro4fU4P66ep/AjH7T7ZvGK3Ld3VmPu7+eUZVKA5/IXhF1/QoRCm0p259qoXncqU&#10;YCBdghJ7FScJqFLucbpegS5y/X9B8QMAAP//AwBQSwECLQAUAAYACAAAACEA5JnDwPsAAADhAQAA&#10;EwAAAAAAAAAAAAAAAAAAAAAAW0NvbnRlbnRfVHlwZXNdLnhtbFBLAQItABQABgAIAAAAIQAjsmrh&#10;1wAAAJQBAAALAAAAAAAAAAAAAAAAACwBAABfcmVscy8ucmVsc1BLAQItABQABgAIAAAAIQCKdf99&#10;hQIAABgFAAAOAAAAAAAAAAAAAAAAACwCAABkcnMvZTJvRG9jLnhtbFBLAQItABQABgAIAAAAIQC1&#10;PUv53QAAAAkBAAAPAAAAAAAAAAAAAAAAAN0EAABkcnMvZG93bnJldi54bWxQSwUGAAAAAAQABADz&#10;AAAA5wUAAAAA&#10;" stroked="f">
            <v:textbox>
              <w:txbxContent>
                <w:p w:rsidR="001969F1" w:rsidRDefault="001969F1" w:rsidP="00715937">
                  <w:pPr>
                    <w:jc w:val="center"/>
                    <w:rPr>
                      <w:rFonts w:ascii="Arial" w:hAnsi="Arial" w:cs="Arial"/>
                      <w:bCs/>
                      <w:color w:val="FF0000"/>
                      <w:sz w:val="20"/>
                    </w:rPr>
                  </w:pPr>
                  <w:r>
                    <w:rPr>
                      <w:rFonts w:ascii="Arial" w:hAnsi="Arial" w:cs="Arial"/>
                      <w:bCs/>
                      <w:color w:val="FF0000"/>
                      <w:sz w:val="20"/>
                    </w:rPr>
                    <w:t xml:space="preserve">Official Research Journal of </w:t>
                  </w:r>
                  <w:r w:rsidRPr="002E6AE8">
                    <w:rPr>
                      <w:rFonts w:ascii="Arial" w:hAnsi="Arial" w:cs="Arial"/>
                      <w:bCs/>
                      <w:color w:val="FF0000"/>
                      <w:sz w:val="20"/>
                    </w:rPr>
                    <w:t>the</w:t>
                  </w:r>
                  <w:r>
                    <w:rPr>
                      <w:rFonts w:ascii="Arial" w:hAnsi="Arial" w:cs="Arial"/>
                      <w:bCs/>
                      <w:color w:val="FF0000"/>
                      <w:sz w:val="20"/>
                    </w:rPr>
                    <w:t xml:space="preserve"> American Society of Exercise Physiologists </w:t>
                  </w:r>
                </w:p>
                <w:p w:rsidR="001969F1" w:rsidRDefault="001969F1" w:rsidP="007506E1">
                  <w:pPr>
                    <w:jc w:val="center"/>
                    <w:rPr>
                      <w:rFonts w:ascii="Arial" w:hAnsi="Arial" w:cs="Arial"/>
                      <w:bCs/>
                      <w:sz w:val="20"/>
                    </w:rPr>
                  </w:pPr>
                </w:p>
                <w:p w:rsidR="001969F1" w:rsidRPr="00674C24" w:rsidRDefault="001969F1" w:rsidP="00715937">
                  <w:pPr>
                    <w:jc w:val="center"/>
                    <w:rPr>
                      <w:sz w:val="20"/>
                      <w:szCs w:val="20"/>
                    </w:rPr>
                  </w:pPr>
                  <w:r w:rsidRPr="00674C24">
                    <w:rPr>
                      <w:rFonts w:ascii="Arial" w:hAnsi="Arial" w:cs="Arial"/>
                      <w:sz w:val="20"/>
                      <w:szCs w:val="20"/>
                    </w:rPr>
                    <w:t>ISSN 1097-9751</w:t>
                  </w:r>
                </w:p>
                <w:p w:rsidR="001969F1" w:rsidRDefault="001969F1" w:rsidP="007506E1">
                  <w:pPr>
                    <w:pStyle w:val="Heading2"/>
                    <w:rPr>
                      <w:rFonts w:ascii="Arial" w:hAnsi="Arial" w:cs="Arial"/>
                    </w:rPr>
                  </w:pPr>
                </w:p>
              </w:txbxContent>
            </v:textbox>
            <w10:wrap type="tight"/>
          </v:shape>
        </w:pict>
      </w:r>
      <w:proofErr w:type="spellStart"/>
      <w:r w:rsidR="00715937" w:rsidRPr="005A4C77">
        <w:rPr>
          <w:rFonts w:ascii="Arial" w:hAnsi="Arial" w:cs="Arial"/>
          <w:b/>
          <w:color w:val="000000"/>
          <w:sz w:val="28"/>
          <w:szCs w:val="28"/>
        </w:rPr>
        <w:t>JEP</w:t>
      </w:r>
      <w:r w:rsidR="00715937" w:rsidRPr="005A4C77">
        <w:rPr>
          <w:rFonts w:ascii="Arial" w:hAnsi="Arial" w:cs="Arial"/>
          <w:b/>
          <w:color w:val="FF0000"/>
        </w:rPr>
        <w:t>online</w:t>
      </w:r>
      <w:proofErr w:type="spellEnd"/>
      <w:r w:rsidR="00715937">
        <w:rPr>
          <w:rFonts w:ascii="Arial" w:hAnsi="Arial" w:cs="Arial"/>
          <w:noProof/>
          <w:sz w:val="20"/>
        </w:rPr>
        <w:t xml:space="preserve"> </w:t>
      </w:r>
    </w:p>
    <w:p w:rsidR="00E1731F" w:rsidRDefault="00F7003E" w:rsidP="00715937">
      <w:pPr>
        <w:jc w:val="center"/>
        <w:rPr>
          <w:rFonts w:ascii="Arial" w:hAnsi="Arial" w:cs="Arial"/>
        </w:rPr>
      </w:pPr>
      <w:r w:rsidRPr="00F7003E">
        <w:rPr>
          <w:rFonts w:ascii="Arial" w:hAnsi="Arial" w:cs="Arial"/>
          <w:noProof/>
          <w:sz w:val="20"/>
        </w:rPr>
        <w:pict>
          <v:line id="Line 13" o:spid="_x0000_s1035" style="position:absolute;left:0;text-align:left;z-index:25165824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from="-19.05pt,10.4pt" to="368pt,10.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i4phUCAAAqBAAADgAAAGRycy9lMm9Eb2MueG1srFPBjtowEL1X6j9YvkMSCBQiwqpKoJdti7Tb&#10;DzC2Q6w6tmUbAqr67x0bgtj2UlXNwRl7Zp7fzBuvns6dRCdundCqxNk4xYgrqplQhxJ/e92OFhg5&#10;TxQjUite4gt3+Gn9/t2qNwWf6FZLxi0CEOWK3pS49d4USeJoyzvixtpwBc5G24542NpDwizpAb2T&#10;ySRN50mvLTNWU+4cnNZXJ15H/Kbh1H9tGsc9kiUGbj6uNq77sCbrFSkOlphW0BsN8g8sOiIUXHqH&#10;qokn6GjFH1CdoFY73fgx1V2im0ZQHmuAarL0t2peWmJ4rAWa48y9Te7/wdIvp51FgpU4x0iRDiR6&#10;FoqjbBpa0xtXQESldjYUR8/qxTxr+t0hpauWqAOPFF8vBvKykJG8SQkbZ+CCff9ZM4ghR69jn86N&#10;7QIkdACdoxyXuxz87BGFw3yZzWbTGUZ08CWkGBKNdf4T1x0KRoklkI7A5PTsfCBCiiEk3KP0VkgZ&#10;1ZYK9cB2mc7SmOG0FCx4Q5yzh30lLToRGJhFGr5YFngew6w+KhbRWk7Y5mZ7IuTVhtulCnhQC/C5&#10;WdeJ+LFMl5vFZpGP8sl8M8rTuh593Fb5aL7NPszqaV1VdfYzUMvyohWMcRXYDdOZ5X+n/u2dXOfq&#10;Pp/3PiRv0WPDgOzwj6SjmEG/6yTsNbvs7CAyDGQMvj2eMPGPe7Afn/j6FwAAAP//AwBQSwMEFAAG&#10;AAgAAAAhAN6IiDPdAAAACQEAAA8AAABkcnMvZG93bnJldi54bWxMj8FKw0AQhu+C77CM4K3dtLRV&#10;YzZFhEARFKyC12l2mkSzs2F326Zv74gHPc7Mxz/fX6xH16sjhdh5NjCbZqCIa287bgy8v1WTW1Ax&#10;IVvsPZOBM0VYl5cXBebWn/iVjtvUKAnhmKOBNqUh1zrWLTmMUz8Qy23vg8MkY2i0DXiScNfreZat&#10;tMOO5UOLAz22VH9tD87A/uxedEyboV7ozUf4fH6qqhGNub4aH+5BJRrTHww/+qIOpTjt/IFtVL2B&#10;yexuKaiBeSYVBLhZLlagdr8LXRb6f4PyGwAA//8DAFBLAQItABQABgAIAAAAIQDkmcPA+wAAAOEB&#10;AAATAAAAAAAAAAAAAAAAAAAAAABbQ29udGVudF9UeXBlc10ueG1sUEsBAi0AFAAGAAgAAAAhACOy&#10;auHXAAAAlAEAAAsAAAAAAAAAAAAAAAAALAEAAF9yZWxzLy5yZWxzUEsBAi0AFAAGAAgAAAAhAEi4&#10;uKYVAgAAKgQAAA4AAAAAAAAAAAAAAAAALAIAAGRycy9lMm9Eb2MueG1sUEsBAi0AFAAGAAgAAAAh&#10;AN6IiDPdAAAACQEAAA8AAAAAAAAAAAAAAAAAbQQAAGRycy9kb3ducmV2LnhtbFBLBQYAAAAABAAE&#10;APMAAAB3BQAAAAA=&#10;" strokecolor="maroon" strokeweight="1.5pt"/>
        </w:pict>
      </w:r>
    </w:p>
    <w:p w:rsidR="00E1731F" w:rsidRPr="00DE46E3" w:rsidRDefault="00324294">
      <w:pPr>
        <w:rPr>
          <w:rFonts w:ascii="Arial" w:eastAsia="Times,Times,Times New Roman,Ari" w:hAnsi="Arial" w:cs="Arial"/>
          <w:b/>
          <w:sz w:val="28"/>
          <w:szCs w:val="28"/>
        </w:rPr>
      </w:pPr>
      <w:r w:rsidRPr="00DE46E3">
        <w:rPr>
          <w:rFonts w:ascii="Arial" w:eastAsia="Arial,Arial,Times,Times,Times N" w:hAnsi="Arial" w:cs="Arial"/>
          <w:b/>
          <w:sz w:val="28"/>
          <w:szCs w:val="28"/>
        </w:rPr>
        <w:t xml:space="preserve">Evaluation of the Efficacy of </w:t>
      </w:r>
      <w:proofErr w:type="spellStart"/>
      <w:r w:rsidRPr="00DE46E3">
        <w:rPr>
          <w:rFonts w:ascii="Arial" w:eastAsia="Arial,Arial,Times,Times,Times N" w:hAnsi="Arial" w:cs="Arial"/>
          <w:b/>
          <w:sz w:val="28"/>
          <w:szCs w:val="28"/>
        </w:rPr>
        <w:t>Lactigo</w:t>
      </w:r>
      <w:proofErr w:type="spellEnd"/>
      <w:r w:rsidRPr="00DE46E3">
        <w:rPr>
          <w:rFonts w:ascii="Arial" w:eastAsia="Arial,Arial,Times,Times,Times N" w:hAnsi="Arial" w:cs="Arial"/>
          <w:b/>
          <w:sz w:val="28"/>
          <w:szCs w:val="28"/>
        </w:rPr>
        <w:t xml:space="preserve">™ Topical Gel as </w:t>
      </w:r>
      <w:bookmarkStart w:id="0" w:name="_GoBack"/>
      <w:r w:rsidRPr="00DE46E3">
        <w:rPr>
          <w:rFonts w:ascii="Arial" w:eastAsia="Arial,Arial,Times,Times,Times N" w:hAnsi="Arial" w:cs="Arial"/>
          <w:b/>
          <w:sz w:val="28"/>
          <w:szCs w:val="28"/>
        </w:rPr>
        <w:t>an Ergogenic A</w:t>
      </w:r>
      <w:r w:rsidR="006000FF" w:rsidRPr="00DE46E3">
        <w:rPr>
          <w:rFonts w:ascii="Arial" w:eastAsia="Arial,Arial,Times,Times,Times N" w:hAnsi="Arial" w:cs="Arial"/>
          <w:b/>
          <w:sz w:val="28"/>
          <w:szCs w:val="28"/>
        </w:rPr>
        <w:t>id</w:t>
      </w:r>
    </w:p>
    <w:bookmarkEnd w:id="0"/>
    <w:p w:rsidR="00194816" w:rsidRPr="00DE46E3" w:rsidRDefault="00194816">
      <w:pPr>
        <w:rPr>
          <w:rFonts w:ascii="Arial" w:hAnsi="Arial" w:cs="Arial"/>
        </w:rPr>
      </w:pPr>
    </w:p>
    <w:p w:rsidR="00E1731F" w:rsidRPr="00DE46E3" w:rsidRDefault="00194816">
      <w:pPr>
        <w:rPr>
          <w:rFonts w:ascii="Arial" w:hAnsi="Arial" w:cs="Arial"/>
        </w:rPr>
      </w:pPr>
      <w:r w:rsidRPr="00DE46E3">
        <w:rPr>
          <w:rFonts w:ascii="Arial" w:eastAsia="Arial" w:hAnsi="Arial" w:cs="Arial"/>
        </w:rPr>
        <w:t>Tim</w:t>
      </w:r>
      <w:r w:rsidR="003C6730" w:rsidRPr="00DE46E3">
        <w:rPr>
          <w:rFonts w:ascii="Arial" w:eastAsia="Arial" w:hAnsi="Arial" w:cs="Arial"/>
        </w:rPr>
        <w:t xml:space="preserve"> </w:t>
      </w:r>
      <w:r w:rsidR="007035FF">
        <w:rPr>
          <w:rFonts w:ascii="Arial" w:eastAsia="Arial" w:hAnsi="Arial" w:cs="Arial"/>
        </w:rPr>
        <w:t xml:space="preserve">M. </w:t>
      </w:r>
      <w:r w:rsidRPr="00DE46E3">
        <w:rPr>
          <w:rFonts w:ascii="Arial" w:eastAsia="Arial" w:hAnsi="Arial" w:cs="Arial"/>
        </w:rPr>
        <w:t>Sharpe</w:t>
      </w:r>
      <w:r w:rsidR="00B94673">
        <w:rPr>
          <w:rFonts w:ascii="Arial" w:eastAsia="Arial" w:hAnsi="Arial" w:cs="Arial"/>
          <w:vertAlign w:val="superscript"/>
        </w:rPr>
        <w:t>1</w:t>
      </w:r>
      <w:r w:rsidR="00B94673" w:rsidRPr="00B94673">
        <w:rPr>
          <w:rFonts w:ascii="Arial" w:eastAsia="Arial" w:hAnsi="Arial" w:cs="Arial"/>
        </w:rPr>
        <w:t>,</w:t>
      </w:r>
      <w:r w:rsidR="1AF8D9DD" w:rsidRPr="00DE46E3">
        <w:rPr>
          <w:rFonts w:ascii="Arial" w:eastAsia="Arial" w:hAnsi="Arial" w:cs="Arial"/>
          <w:vertAlign w:val="superscript"/>
        </w:rPr>
        <w:t xml:space="preserve"> </w:t>
      </w:r>
      <w:r w:rsidR="00595E93" w:rsidRPr="00DE46E3">
        <w:rPr>
          <w:rFonts w:ascii="Arial" w:eastAsia="Arial" w:hAnsi="Arial" w:cs="Arial"/>
        </w:rPr>
        <w:t xml:space="preserve">Chad </w:t>
      </w:r>
      <w:r w:rsidR="007035FF">
        <w:rPr>
          <w:rFonts w:ascii="Arial" w:eastAsia="Arial" w:hAnsi="Arial" w:cs="Arial"/>
        </w:rPr>
        <w:t xml:space="preserve">J. </w:t>
      </w:r>
      <w:r w:rsidR="00595E93" w:rsidRPr="00DE46E3">
        <w:rPr>
          <w:rFonts w:ascii="Arial" w:eastAsia="Arial" w:hAnsi="Arial" w:cs="Arial"/>
        </w:rPr>
        <w:t>Macias</w:t>
      </w:r>
      <w:r w:rsidR="00B94673">
        <w:rPr>
          <w:rFonts w:ascii="Arial" w:eastAsia="Arial" w:hAnsi="Arial" w:cs="Arial"/>
          <w:vertAlign w:val="superscript"/>
        </w:rPr>
        <w:t>2</w:t>
      </w:r>
    </w:p>
    <w:p w:rsidR="00E1731F" w:rsidRPr="00DE46E3" w:rsidRDefault="00E1731F" w:rsidP="008F048A">
      <w:pPr>
        <w:rPr>
          <w:rFonts w:ascii="Arial" w:hAnsi="Arial" w:cs="Arial"/>
        </w:rPr>
      </w:pPr>
    </w:p>
    <w:p w:rsidR="00E1731F" w:rsidRPr="00DE46E3" w:rsidRDefault="00B94673" w:rsidP="008F048A">
      <w:pPr>
        <w:rPr>
          <w:rFonts w:ascii="Arial" w:hAnsi="Arial" w:cs="Arial"/>
        </w:rPr>
      </w:pPr>
      <w:r>
        <w:rPr>
          <w:rFonts w:ascii="Arial" w:eastAsia="Arial" w:hAnsi="Arial" w:cs="Arial"/>
          <w:vertAlign w:val="superscript"/>
        </w:rPr>
        <w:t>1</w:t>
      </w:r>
      <w:r w:rsidRPr="00DE46E3">
        <w:rPr>
          <w:rFonts w:ascii="Arial" w:eastAsia="Arial,Arial,Times,Times,Times N" w:hAnsi="Arial" w:cs="Arial"/>
        </w:rPr>
        <w:t>Human Nutrition and Functional Medicine, University of Western States, Portland, OR, USA</w:t>
      </w:r>
      <w:r>
        <w:rPr>
          <w:rFonts w:ascii="Arial" w:eastAsia="Arial" w:hAnsi="Arial" w:cs="Arial"/>
          <w:vertAlign w:val="superscript"/>
        </w:rPr>
        <w:t xml:space="preserve"> 2 </w:t>
      </w:r>
      <w:r w:rsidR="00E71717" w:rsidRPr="00DE46E3">
        <w:rPr>
          <w:rFonts w:ascii="Arial" w:eastAsia="Arial" w:hAnsi="Arial" w:cs="Arial"/>
        </w:rPr>
        <w:t xml:space="preserve">Department of </w:t>
      </w:r>
      <w:r w:rsidR="00A274B9">
        <w:rPr>
          <w:rFonts w:ascii="Arial" w:eastAsia="Arial" w:hAnsi="Arial" w:cs="Arial"/>
        </w:rPr>
        <w:t xml:space="preserve">Health Wellness and </w:t>
      </w:r>
      <w:r w:rsidR="000F0C60" w:rsidRPr="00DE46E3">
        <w:rPr>
          <w:rFonts w:ascii="Arial" w:eastAsia="Arial" w:hAnsi="Arial" w:cs="Arial"/>
        </w:rPr>
        <w:t>Recreation</w:t>
      </w:r>
      <w:r w:rsidR="00E71717" w:rsidRPr="00DE46E3">
        <w:rPr>
          <w:rFonts w:ascii="Arial" w:eastAsia="Arial" w:hAnsi="Arial" w:cs="Arial"/>
        </w:rPr>
        <w:t>, University of San Diego, San Diego, CA, USA</w:t>
      </w:r>
    </w:p>
    <w:p w:rsidR="00E1731F" w:rsidRPr="00DE46E3" w:rsidRDefault="00F7003E">
      <w:pPr>
        <w:rPr>
          <w:rFonts w:ascii="Arial" w:hAnsi="Arial" w:cs="Arial"/>
        </w:rPr>
      </w:pPr>
      <w:r w:rsidRPr="00F7003E">
        <w:rPr>
          <w:rFonts w:ascii="Arial" w:hAnsi="Arial" w:cs="Arial"/>
          <w:noProof/>
          <w:sz w:val="20"/>
        </w:rPr>
        <w:pict>
          <v:line id="Line 14" o:spid="_x0000_s1034" style="position:absolute;z-index:251658245;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from="-19.05pt,6.75pt" to="367.95pt,6.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vqbChQCAAApBAAADgAAAGRycy9lMm9Eb2MueG1srFPBjtowEL1X6j9YvkMSNlCICKsqgV5oi7Tb&#10;DzC2Q6w6tmUbAqr67x0bgtj2UlXNwRl7Zp7fzBsvn8+dRCdundCqxNk4xYgrqplQhxJ/e92M5hg5&#10;TxQjUite4gt3+Hn1/t2yNwWf6FZLxi0CEOWK3pS49d4USeJoyzvixtpwBc5G24542NpDwizpAb2T&#10;ySRNZ0mvLTNWU+4cnNZXJ15F/Kbh1H9tGsc9kiUGbj6uNq77sCarJSkOlphW0BsN8g8sOiIUXHqH&#10;qokn6GjFH1CdoFY73fgx1V2im0ZQHmuAarL0t2peWmJ4rAWa48y9Te7/wdIvp51FgpX4CSNFOpBo&#10;KxRHWR5a0xtXQESldjYUR8/qxWw1/e6Q0lVL1IFHiq8XA3lZyEjepISNM3DBvv+sGcSQo9exT+fG&#10;dgESOoDOUY7LXQ5+9ojCYb7I8kUKqtHBl5BiSDTW+U9cdygYJZZAOgKT09b5QIQUQ0i4R+mNkDKq&#10;LRXqS7yYTqYxwWkpWHCGMGcP+0padCIwL/M0fLEq8DyGWX1ULIK1nLD1zfZEyKsNl0sV8KAUoHOz&#10;rgPxY5Eu1vP1PB/lk9l6lKd1Pfq4qfLRbJN9mNZPdVXV2c9ALcuLVjDGVWA3DGeW/534t2dyHav7&#10;eN7bkLxFj/0CssM/ko5aBvmug7DX7LKzg8YwjzH49nbCwD/uwX584atfAAAA//8DAFBLAwQUAAYA&#10;CAAAACEAM3rgFeAAAAAJAQAADwAAAGRycy9kb3ducmV2LnhtbEyPy07DMBBF90j8gzVI7FqnQCgJ&#10;caoKiUUkkPpAoks3niah8TjEbpvy9QxiAat53Ks7Z7LZYFtxxN43jhRMxhEIpNKZhioFb+vn0QMI&#10;HzQZ3TpCBWf0MMsvLzKdGneiJR5XoRIcQj7VCuoQulRKX9ZotR+7Dom1neutDjz2lTS9PnG4beVN&#10;FN1LqxviC7Xu8KnGcr86WAXdcvd1/ijC5yJ5id9fi/lmXyQbpa6vhvkjiIBD+DPDDz6jQ85MW3cg&#10;40WrYDRJYraycMuVDdP4jpvt70Lmmfz/Qf4NAAD//wMAUEsBAi0AFAAGAAgAAAAhAOSZw8D7AAAA&#10;4QEAABMAAAAAAAAAAAAAAAAAAAAAAFtDb250ZW50X1R5cGVzXS54bWxQSwECLQAUAAYACAAAACEA&#10;I7Jq4dcAAACUAQAACwAAAAAAAAAAAAAAAAAsAQAAX3JlbHMvLnJlbHNQSwECLQAUAAYACAAAACEA&#10;rvqbChQCAAApBAAADgAAAAAAAAAAAAAAAAAsAgAAZHJzL2Uyb0RvYy54bWxQSwECLQAUAAYACAAA&#10;ACEAM3rgFeAAAAAJAQAADwAAAAAAAAAAAAAAAABsBAAAZHJzL2Rvd25yZXYueG1sUEsFBgAAAAAE&#10;AAQA8wAAAHkFAAAAAA==&#10;" strokecolor="maroon"/>
        </w:pict>
      </w:r>
    </w:p>
    <w:p w:rsidR="00E1731F" w:rsidRPr="00DE46E3" w:rsidRDefault="00E1731F">
      <w:pPr>
        <w:pStyle w:val="Heading5"/>
        <w:overflowPunct/>
        <w:autoSpaceDE/>
        <w:autoSpaceDN/>
        <w:adjustRightInd/>
        <w:spacing w:line="240" w:lineRule="auto"/>
        <w:textAlignment w:val="auto"/>
        <w:rPr>
          <w:rFonts w:ascii="Arial" w:hAnsi="Arial" w:cs="Arial"/>
          <w:bCs/>
          <w:szCs w:val="24"/>
        </w:rPr>
      </w:pPr>
      <w:r w:rsidRPr="00DE46E3">
        <w:rPr>
          <w:rFonts w:ascii="Arial" w:eastAsia="Arial" w:hAnsi="Arial" w:cs="Arial"/>
        </w:rPr>
        <w:t>ABSTRACT</w:t>
      </w:r>
    </w:p>
    <w:p w:rsidR="00E1731F" w:rsidRPr="00DE46E3" w:rsidRDefault="00E1731F">
      <w:pPr>
        <w:rPr>
          <w:rFonts w:ascii="Arial" w:hAnsi="Arial" w:cs="Arial"/>
        </w:rPr>
      </w:pPr>
    </w:p>
    <w:p w:rsidR="00E1731F" w:rsidRPr="00F53619" w:rsidRDefault="0039339E" w:rsidP="007035FF">
      <w:pPr>
        <w:ind w:right="144"/>
        <w:jc w:val="both"/>
        <w:rPr>
          <w:rFonts w:ascii="Arial" w:hAnsi="Arial" w:cs="Arial"/>
        </w:rPr>
      </w:pPr>
      <w:r w:rsidRPr="00DE46E3">
        <w:rPr>
          <w:rFonts w:ascii="Arial" w:eastAsia="Arial" w:hAnsi="Arial" w:cs="Arial"/>
          <w:b/>
        </w:rPr>
        <w:t>Sharpe TM</w:t>
      </w:r>
      <w:r>
        <w:rPr>
          <w:rFonts w:ascii="Arial" w:eastAsia="Arial" w:hAnsi="Arial" w:cs="Arial"/>
          <w:b/>
        </w:rPr>
        <w:t>,</w:t>
      </w:r>
      <w:r w:rsidRPr="00DE46E3">
        <w:rPr>
          <w:rFonts w:ascii="Arial" w:eastAsia="Arial" w:hAnsi="Arial" w:cs="Arial"/>
          <w:b/>
        </w:rPr>
        <w:t xml:space="preserve"> </w:t>
      </w:r>
      <w:r w:rsidR="006A413E" w:rsidRPr="00DE46E3">
        <w:rPr>
          <w:rFonts w:ascii="Arial" w:eastAsia="Arial" w:hAnsi="Arial" w:cs="Arial"/>
          <w:b/>
        </w:rPr>
        <w:t>Macias CJ</w:t>
      </w:r>
      <w:r w:rsidR="00DA461F" w:rsidRPr="00DE46E3">
        <w:rPr>
          <w:rFonts w:ascii="Arial" w:eastAsia="Arial" w:hAnsi="Arial" w:cs="Arial"/>
        </w:rPr>
        <w:t xml:space="preserve">. </w:t>
      </w:r>
      <w:r w:rsidR="006A413E" w:rsidRPr="00F53619">
        <w:rPr>
          <w:rFonts w:ascii="Arial" w:eastAsia="Arial,Arial,Arial,Times,Times,T" w:hAnsi="Arial" w:cs="Arial"/>
        </w:rPr>
        <w:t xml:space="preserve">Evaluation of the </w:t>
      </w:r>
      <w:r w:rsidR="007035FF" w:rsidRPr="00F53619">
        <w:rPr>
          <w:rFonts w:ascii="Arial" w:eastAsia="Arial,Arial,Arial,Times,Times,T" w:hAnsi="Arial" w:cs="Arial"/>
        </w:rPr>
        <w:t>E</w:t>
      </w:r>
      <w:r w:rsidR="004A2F81">
        <w:rPr>
          <w:rFonts w:ascii="Arial" w:eastAsia="Arial,Arial,Arial,Times,Times,T" w:hAnsi="Arial" w:cs="Arial"/>
        </w:rPr>
        <w:t xml:space="preserve">fficacy of </w:t>
      </w:r>
      <w:proofErr w:type="spellStart"/>
      <w:r w:rsidR="006A413E" w:rsidRPr="00F53619">
        <w:rPr>
          <w:rFonts w:ascii="Arial" w:eastAsia="Arial,Arial,Arial,Times,Times,T" w:hAnsi="Arial" w:cs="Arial"/>
        </w:rPr>
        <w:t>Lactigo</w:t>
      </w:r>
      <w:proofErr w:type="spellEnd"/>
      <w:r w:rsidR="006A413E" w:rsidRPr="00F53619">
        <w:rPr>
          <w:rFonts w:ascii="Arial" w:eastAsia="Arial,Arial,Arial,Times,Times,T" w:hAnsi="Arial" w:cs="Arial"/>
        </w:rPr>
        <w:t xml:space="preserve">™ </w:t>
      </w:r>
      <w:r w:rsidR="007035FF" w:rsidRPr="00F53619">
        <w:rPr>
          <w:rFonts w:ascii="Arial" w:eastAsia="Arial,Arial,Arial,Times,Times,T" w:hAnsi="Arial" w:cs="Arial"/>
        </w:rPr>
        <w:t>T</w:t>
      </w:r>
      <w:r w:rsidR="006A413E" w:rsidRPr="00F53619">
        <w:rPr>
          <w:rFonts w:ascii="Arial" w:eastAsia="Arial,Arial,Arial,Times,Times,T" w:hAnsi="Arial" w:cs="Arial"/>
        </w:rPr>
        <w:t xml:space="preserve">opical </w:t>
      </w:r>
      <w:r w:rsidR="007035FF" w:rsidRPr="00F53619">
        <w:rPr>
          <w:rFonts w:ascii="Arial" w:eastAsia="Arial,Arial,Arial,Times,Times,T" w:hAnsi="Arial" w:cs="Arial"/>
        </w:rPr>
        <w:t>G</w:t>
      </w:r>
      <w:r w:rsidR="006A413E" w:rsidRPr="00F53619">
        <w:rPr>
          <w:rFonts w:ascii="Arial" w:eastAsia="Arial,Arial,Arial,Times,Times,T" w:hAnsi="Arial" w:cs="Arial"/>
        </w:rPr>
        <w:t xml:space="preserve">el as an </w:t>
      </w:r>
      <w:r w:rsidR="007035FF" w:rsidRPr="00F53619">
        <w:rPr>
          <w:rFonts w:ascii="Arial" w:eastAsia="Arial,Arial,Arial,Times,Times,T" w:hAnsi="Arial" w:cs="Arial"/>
        </w:rPr>
        <w:t>E</w:t>
      </w:r>
      <w:r w:rsidR="006A413E" w:rsidRPr="00F53619">
        <w:rPr>
          <w:rFonts w:ascii="Arial" w:eastAsia="Arial,Arial,Arial,Times,Times,T" w:hAnsi="Arial" w:cs="Arial"/>
        </w:rPr>
        <w:t xml:space="preserve">rgogenic </w:t>
      </w:r>
      <w:r w:rsidR="007035FF" w:rsidRPr="00F53619">
        <w:rPr>
          <w:rFonts w:ascii="Arial" w:eastAsia="Arial,Arial,Arial,Times,Times,T" w:hAnsi="Arial" w:cs="Arial"/>
        </w:rPr>
        <w:t>A</w:t>
      </w:r>
      <w:r w:rsidR="006A413E" w:rsidRPr="00F53619">
        <w:rPr>
          <w:rFonts w:ascii="Arial" w:eastAsia="Arial,Arial,Arial,Times,Times,T" w:hAnsi="Arial" w:cs="Arial"/>
        </w:rPr>
        <w:t>id</w:t>
      </w:r>
      <w:r w:rsidR="00E1731F" w:rsidRPr="00F53619">
        <w:rPr>
          <w:rFonts w:ascii="Arial" w:eastAsia="Arial" w:hAnsi="Arial" w:cs="Arial"/>
        </w:rPr>
        <w:t>.</w:t>
      </w:r>
      <w:r w:rsidR="00E1731F" w:rsidRPr="00DE46E3">
        <w:rPr>
          <w:rFonts w:ascii="Arial" w:eastAsia="Arial" w:hAnsi="Arial" w:cs="Arial"/>
        </w:rPr>
        <w:t xml:space="preserve"> </w:t>
      </w:r>
      <w:proofErr w:type="spellStart"/>
      <w:r w:rsidR="00715937" w:rsidRPr="00745614">
        <w:rPr>
          <w:rFonts w:ascii="Arial" w:hAnsi="Arial" w:cs="Arial"/>
          <w:b/>
        </w:rPr>
        <w:t>JEP</w:t>
      </w:r>
      <w:r w:rsidR="00715937" w:rsidRPr="00674AEF">
        <w:rPr>
          <w:rFonts w:ascii="Arial" w:hAnsi="Arial" w:cs="Arial"/>
          <w:b/>
          <w:color w:val="FF0000"/>
          <w:sz w:val="22"/>
          <w:szCs w:val="22"/>
        </w:rPr>
        <w:t>online</w:t>
      </w:r>
      <w:proofErr w:type="spellEnd"/>
      <w:r w:rsidR="007506E1" w:rsidRPr="00DE46E3">
        <w:rPr>
          <w:rFonts w:ascii="Arial" w:eastAsia="Arial" w:hAnsi="Arial" w:cs="Arial"/>
          <w:b/>
          <w:i/>
        </w:rPr>
        <w:t xml:space="preserve"> </w:t>
      </w:r>
      <w:r w:rsidR="00FD27C5" w:rsidRPr="00DE46E3">
        <w:rPr>
          <w:rFonts w:ascii="Arial" w:eastAsia="Arial" w:hAnsi="Arial" w:cs="Arial"/>
        </w:rPr>
        <w:t>2016;</w:t>
      </w:r>
      <w:r w:rsidR="007035FF">
        <w:rPr>
          <w:rFonts w:ascii="Arial" w:eastAsia="Arial" w:hAnsi="Arial" w:cs="Arial"/>
        </w:rPr>
        <w:t>19</w:t>
      </w:r>
      <w:r w:rsidR="00FD27C5" w:rsidRPr="00DE46E3">
        <w:rPr>
          <w:rFonts w:ascii="Arial" w:eastAsia="Arial" w:hAnsi="Arial" w:cs="Arial"/>
        </w:rPr>
        <w:t>(</w:t>
      </w:r>
      <w:r w:rsidR="007035FF">
        <w:rPr>
          <w:rFonts w:ascii="Arial" w:eastAsia="Arial" w:hAnsi="Arial" w:cs="Arial"/>
        </w:rPr>
        <w:t>3</w:t>
      </w:r>
      <w:r w:rsidR="00FD27C5" w:rsidRPr="00DE46E3">
        <w:rPr>
          <w:rFonts w:ascii="Arial" w:eastAsia="Arial" w:hAnsi="Arial" w:cs="Arial"/>
        </w:rPr>
        <w:t>):</w:t>
      </w:r>
      <w:r w:rsidR="00D16F41">
        <w:rPr>
          <w:rFonts w:ascii="Arial" w:eastAsia="Arial" w:hAnsi="Arial" w:cs="Arial"/>
        </w:rPr>
        <w:t>15-23</w:t>
      </w:r>
      <w:r w:rsidR="00FD27C5" w:rsidRPr="00DE46E3">
        <w:rPr>
          <w:rFonts w:ascii="Arial" w:eastAsia="Arial" w:hAnsi="Arial" w:cs="Arial"/>
        </w:rPr>
        <w:t>.</w:t>
      </w:r>
      <w:r w:rsidR="007035FF">
        <w:rPr>
          <w:rFonts w:ascii="Arial" w:hAnsi="Arial" w:cs="Arial"/>
        </w:rPr>
        <w:t xml:space="preserve"> </w:t>
      </w:r>
      <w:r w:rsidR="007035FF" w:rsidRPr="00F53619">
        <w:rPr>
          <w:rFonts w:ascii="Arial" w:hAnsi="Arial" w:cs="Arial"/>
        </w:rPr>
        <w:t xml:space="preserve">The purpose of this study was to </w:t>
      </w:r>
      <w:r w:rsidR="00D14ADC" w:rsidRPr="00F53619">
        <w:rPr>
          <w:rFonts w:ascii="Arial" w:eastAsia="Arial,Arial,Arial,Times,Times,T" w:hAnsi="Arial" w:cs="Arial"/>
          <w:shd w:val="clear" w:color="auto" w:fill="FFFFFF"/>
        </w:rPr>
        <w:t>investigate</w:t>
      </w:r>
      <w:r w:rsidR="00D14ADC" w:rsidRPr="007035FF">
        <w:rPr>
          <w:rFonts w:ascii="Arial" w:eastAsia="Arial,Arial,Arial,Times,Times,T" w:hAnsi="Arial" w:cs="Arial"/>
          <w:color w:val="FF0000"/>
          <w:shd w:val="clear" w:color="auto" w:fill="FFFFFF"/>
        </w:rPr>
        <w:t xml:space="preserve"> </w:t>
      </w:r>
      <w:r w:rsidR="00D14ADC" w:rsidRPr="00DE46E3">
        <w:rPr>
          <w:rFonts w:ascii="Arial" w:eastAsia="Arial,Arial,Arial,Times,Times,T" w:hAnsi="Arial" w:cs="Arial"/>
          <w:color w:val="000000"/>
          <w:shd w:val="clear" w:color="auto" w:fill="FFFFFF"/>
        </w:rPr>
        <w:t xml:space="preserve">whether a novel topical carnosine preparation could affect anaerobic and potentially aerobic exercise performance. </w:t>
      </w:r>
      <w:r w:rsidR="00D14ADC" w:rsidRPr="00F53619">
        <w:rPr>
          <w:rFonts w:ascii="Arial" w:eastAsia="Arial,Arial,Arial,Times,Times,T" w:hAnsi="Arial" w:cs="Arial"/>
          <w:shd w:val="clear" w:color="auto" w:fill="FFFFFF"/>
        </w:rPr>
        <w:t>Eleven elite male soccer players (</w:t>
      </w:r>
      <w:r w:rsidR="007035FF" w:rsidRPr="00F53619">
        <w:rPr>
          <w:rFonts w:ascii="Arial" w:eastAsia="Arial,Arial,Arial,Times,Times,T" w:hAnsi="Arial" w:cs="Arial"/>
          <w:shd w:val="clear" w:color="auto" w:fill="FFFFFF"/>
        </w:rPr>
        <w:t xml:space="preserve">age, </w:t>
      </w:r>
      <w:r w:rsidR="00D14ADC" w:rsidRPr="00F53619">
        <w:rPr>
          <w:rFonts w:ascii="Arial" w:eastAsia="Arial,Arial,Arial,Times,Times,T" w:hAnsi="Arial" w:cs="Arial"/>
          <w:shd w:val="clear" w:color="auto" w:fill="FFFFFF"/>
        </w:rPr>
        <w:t>22.47 ± 2.14 y</w:t>
      </w:r>
      <w:r w:rsidR="007035FF" w:rsidRPr="00F53619">
        <w:rPr>
          <w:rFonts w:ascii="Arial" w:eastAsia="Arial,Arial,Arial,Times,Times,T" w:hAnsi="Arial" w:cs="Arial"/>
          <w:shd w:val="clear" w:color="auto" w:fill="FFFFFF"/>
        </w:rPr>
        <w:t>rs;</w:t>
      </w:r>
      <w:r w:rsidR="00D14ADC" w:rsidRPr="00F53619">
        <w:rPr>
          <w:rFonts w:ascii="Arial" w:eastAsia="Arial,Arial,Arial,Times,Times,T" w:hAnsi="Arial" w:cs="Arial"/>
          <w:shd w:val="clear" w:color="auto" w:fill="FFFFFF"/>
        </w:rPr>
        <w:t xml:space="preserve"> </w:t>
      </w:r>
      <w:r w:rsidR="007035FF" w:rsidRPr="00F53619">
        <w:rPr>
          <w:rFonts w:ascii="Arial" w:eastAsia="Arial,Arial,Arial,Times,Times,T" w:hAnsi="Arial" w:cs="Arial"/>
          <w:shd w:val="clear" w:color="auto" w:fill="FFFFFF"/>
        </w:rPr>
        <w:t xml:space="preserve">body weight, </w:t>
      </w:r>
      <w:r w:rsidR="00D14ADC" w:rsidRPr="00F53619">
        <w:rPr>
          <w:rFonts w:ascii="Arial" w:eastAsia="Arial,Arial,Arial,Times,Times,T" w:hAnsi="Arial" w:cs="Arial"/>
          <w:shd w:val="clear" w:color="auto" w:fill="FFFFFF"/>
        </w:rPr>
        <w:t>84.2 ± 7.82 kg</w:t>
      </w:r>
      <w:r w:rsidR="007035FF" w:rsidRPr="00F53619">
        <w:rPr>
          <w:rFonts w:ascii="Arial" w:eastAsia="Arial,Arial,Arial,Times,Times,T" w:hAnsi="Arial" w:cs="Arial"/>
          <w:shd w:val="clear" w:color="auto" w:fill="FFFFFF"/>
        </w:rPr>
        <w:t>;</w:t>
      </w:r>
      <w:r w:rsidR="00D14ADC" w:rsidRPr="00F53619">
        <w:rPr>
          <w:rFonts w:ascii="Arial" w:eastAsia="Arial,Arial,Arial,Times,Times,T" w:hAnsi="Arial" w:cs="Arial"/>
          <w:shd w:val="clear" w:color="auto" w:fill="FFFFFF"/>
        </w:rPr>
        <w:t xml:space="preserve"> </w:t>
      </w:r>
      <w:r w:rsidR="007035FF" w:rsidRPr="00F53619">
        <w:rPr>
          <w:rFonts w:ascii="Arial" w:eastAsia="Arial,Arial,Arial,Times,Times,T" w:hAnsi="Arial" w:cs="Arial"/>
          <w:shd w:val="clear" w:color="auto" w:fill="FFFFFF"/>
        </w:rPr>
        <w:t xml:space="preserve">height, </w:t>
      </w:r>
      <w:r w:rsidR="00D14ADC" w:rsidRPr="00F53619">
        <w:rPr>
          <w:rFonts w:ascii="Arial" w:eastAsia="Arial,Arial,Arial,Times,Times,T" w:hAnsi="Arial" w:cs="Arial"/>
          <w:shd w:val="clear" w:color="auto" w:fill="FFFFFF"/>
        </w:rPr>
        <w:t>183.79 ± 4.5 cm</w:t>
      </w:r>
      <w:r w:rsidR="007035FF" w:rsidRPr="00F53619">
        <w:rPr>
          <w:rFonts w:ascii="Arial" w:eastAsia="Arial,Arial,Arial,Times,Times,T" w:hAnsi="Arial" w:cs="Arial"/>
          <w:shd w:val="clear" w:color="auto" w:fill="FFFFFF"/>
        </w:rPr>
        <w:t>;</w:t>
      </w:r>
      <w:r w:rsidR="00D14ADC" w:rsidRPr="00F53619">
        <w:rPr>
          <w:rFonts w:ascii="Arial" w:eastAsia="Arial,Arial,Arial,Times,Times,T" w:hAnsi="Arial" w:cs="Arial"/>
          <w:shd w:val="clear" w:color="auto" w:fill="FFFFFF"/>
        </w:rPr>
        <w:t xml:space="preserve"> BF 6.90 ± 1.8%) with no previous use of LactiGo™ participated in this study. </w:t>
      </w:r>
      <w:r w:rsidR="007035FF" w:rsidRPr="00F53619">
        <w:rPr>
          <w:rFonts w:ascii="Arial" w:eastAsia="Arial,Arial,Arial,Times,Times,T" w:hAnsi="Arial" w:cs="Arial"/>
          <w:shd w:val="clear" w:color="auto" w:fill="FFFFFF"/>
        </w:rPr>
        <w:t xml:space="preserve">First, the subjects </w:t>
      </w:r>
      <w:r w:rsidR="00D14ADC" w:rsidRPr="00F53619">
        <w:rPr>
          <w:rFonts w:ascii="Arial" w:eastAsia="Arial,Arial,Arial,Times,Times,T" w:hAnsi="Arial" w:cs="Arial"/>
          <w:shd w:val="clear" w:color="auto" w:fill="FFFFFF"/>
        </w:rPr>
        <w:t>completed a Level 1 Yo-Yo intermittent recovery test designed to test maximal aerobic capacity. Second</w:t>
      </w:r>
      <w:r w:rsidR="007035FF" w:rsidRPr="00F53619">
        <w:rPr>
          <w:rFonts w:ascii="Arial" w:eastAsia="Arial,Arial,Arial,Times,Times,T" w:hAnsi="Arial" w:cs="Arial"/>
          <w:shd w:val="clear" w:color="auto" w:fill="FFFFFF"/>
        </w:rPr>
        <w:t>,</w:t>
      </w:r>
      <w:r w:rsidR="00D14ADC" w:rsidRPr="00F53619">
        <w:rPr>
          <w:rFonts w:ascii="Arial" w:eastAsia="Arial,Arial,Arial,Times,Times,T" w:hAnsi="Arial" w:cs="Arial"/>
          <w:shd w:val="clear" w:color="auto" w:fill="FFFFFF"/>
        </w:rPr>
        <w:t xml:space="preserve"> they performed a series of all-out 3 x 1000 m runs requiring a robust anaerobic contribution. A </w:t>
      </w:r>
      <w:r w:rsidR="007035FF" w:rsidRPr="00F53619">
        <w:rPr>
          <w:rFonts w:ascii="Arial" w:eastAsia="Arial,Arial,Arial,Times,Times,T" w:hAnsi="Arial" w:cs="Arial"/>
          <w:shd w:val="clear" w:color="auto" w:fill="FFFFFF"/>
        </w:rPr>
        <w:t>3</w:t>
      </w:r>
      <w:r w:rsidR="00D14ADC" w:rsidRPr="00F53619">
        <w:rPr>
          <w:rFonts w:ascii="Arial" w:eastAsia="Arial,Arial,Arial,Times,Times,T" w:hAnsi="Arial" w:cs="Arial"/>
          <w:shd w:val="clear" w:color="auto" w:fill="FFFFFF"/>
        </w:rPr>
        <w:t xml:space="preserve">-day washout was used between each exercise (Yo-Yo, 3 x 1000 m) and between each 3 x 1000 m series. After the initial application of LactiGo™ topical gel, </w:t>
      </w:r>
      <w:r w:rsidR="00D14ADC" w:rsidRPr="00F53619">
        <w:rPr>
          <w:rFonts w:ascii="Arial" w:eastAsia="Arial,Arial,Arial,DengXian" w:hAnsi="Arial" w:cs="Arial"/>
        </w:rPr>
        <w:t xml:space="preserve">a clinically significant improvement in distance traveled during the Yo-Yo intermittent recovery test (5.41% ± 4.80%, </w:t>
      </w:r>
      <w:r w:rsidR="007035FF" w:rsidRPr="00F53619">
        <w:rPr>
          <w:rFonts w:ascii="Arial" w:eastAsia="Arial,Arial,Arial,DengXian" w:hAnsi="Arial" w:cs="Arial"/>
        </w:rPr>
        <w:t>P</w:t>
      </w:r>
      <w:r w:rsidR="00D14ADC" w:rsidRPr="00F53619">
        <w:rPr>
          <w:rFonts w:ascii="Arial" w:eastAsia="Arial,Arial,Arial,DengXian" w:hAnsi="Arial" w:cs="Arial"/>
        </w:rPr>
        <w:t xml:space="preserve">=0.069) was observed along with a statistically significant reduction in time to complete the all-out 3 x 1000 m runs (4.13% ± 0.68%, </w:t>
      </w:r>
      <w:r w:rsidR="007035FF" w:rsidRPr="00F53619">
        <w:rPr>
          <w:rFonts w:ascii="Arial" w:eastAsia="Arial,Arial,Arial,DengXian" w:hAnsi="Arial" w:cs="Arial"/>
        </w:rPr>
        <w:t>P</w:t>
      </w:r>
      <w:r w:rsidR="00D14ADC" w:rsidRPr="00F53619">
        <w:rPr>
          <w:rFonts w:ascii="Arial" w:eastAsia="Arial,Arial,Arial,DengXian" w:hAnsi="Arial" w:cs="Arial"/>
        </w:rPr>
        <w:t>=0.036).</w:t>
      </w:r>
      <w:r w:rsidR="00D14ADC" w:rsidRPr="00F53619">
        <w:rPr>
          <w:rFonts w:ascii="Arial" w:eastAsia="Arial,Arial,Arial,Times,Times,T" w:hAnsi="Arial" w:cs="Arial"/>
          <w:shd w:val="clear" w:color="auto" w:fill="FFFFFF"/>
        </w:rPr>
        <w:t xml:space="preserve"> The observed improvements in both tests after the initial application of LactiGo™ indicate a loading phase, commonly seen in buffering agents, is not required. The increase in aerobic and anaerobic work capacity </w:t>
      </w:r>
      <w:r w:rsidR="007C6D30" w:rsidRPr="00F53619">
        <w:rPr>
          <w:rFonts w:ascii="Arial" w:eastAsia="Arial,Arial,Arial,Times,Times,T" w:hAnsi="Arial" w:cs="Arial"/>
          <w:shd w:val="clear" w:color="auto" w:fill="FFFFFF"/>
        </w:rPr>
        <w:t>evidenced</w:t>
      </w:r>
      <w:r w:rsidR="00D14ADC" w:rsidRPr="00F53619">
        <w:rPr>
          <w:rFonts w:ascii="Arial" w:eastAsia="Arial,Arial,Arial,Times,Times,T" w:hAnsi="Arial" w:cs="Arial"/>
          <w:shd w:val="clear" w:color="auto" w:fill="FFFFFF"/>
        </w:rPr>
        <w:t xml:space="preserve"> after the use of LactiGo™ topical gel suggests that it could serve as an ergogenic aid.</w:t>
      </w:r>
    </w:p>
    <w:p w:rsidR="00C17334" w:rsidRPr="00F53619" w:rsidRDefault="00C17334">
      <w:pPr>
        <w:rPr>
          <w:rFonts w:ascii="Arial" w:hAnsi="Arial" w:cs="Arial"/>
          <w:shd w:val="clear" w:color="auto" w:fill="FFFFFF"/>
        </w:rPr>
      </w:pPr>
    </w:p>
    <w:p w:rsidR="00E1731F" w:rsidRPr="00F53619" w:rsidRDefault="00E1731F">
      <w:pPr>
        <w:rPr>
          <w:rFonts w:ascii="Arial" w:hAnsi="Arial" w:cs="Arial"/>
        </w:rPr>
      </w:pPr>
      <w:r w:rsidRPr="00F53619">
        <w:rPr>
          <w:rFonts w:ascii="Arial" w:eastAsia="Arial" w:hAnsi="Arial" w:cs="Arial"/>
          <w:b/>
        </w:rPr>
        <w:t>Key Words</w:t>
      </w:r>
      <w:r w:rsidRPr="00F53619">
        <w:rPr>
          <w:rFonts w:ascii="Arial" w:eastAsia="Arial" w:hAnsi="Arial" w:cs="Arial"/>
        </w:rPr>
        <w:t xml:space="preserve">: </w:t>
      </w:r>
      <w:r w:rsidR="00072CA9" w:rsidRPr="00F53619">
        <w:rPr>
          <w:rFonts w:ascii="Arial" w:eastAsia="Arial" w:hAnsi="Arial" w:cs="Arial"/>
        </w:rPr>
        <w:t>Carnosine</w:t>
      </w:r>
      <w:r w:rsidRPr="00F53619">
        <w:rPr>
          <w:rFonts w:ascii="Arial" w:eastAsia="Arial" w:hAnsi="Arial" w:cs="Arial"/>
        </w:rPr>
        <w:t xml:space="preserve">, </w:t>
      </w:r>
      <w:r w:rsidR="00072CA9" w:rsidRPr="00F53619">
        <w:rPr>
          <w:rFonts w:ascii="Arial" w:eastAsia="Arial" w:hAnsi="Arial" w:cs="Arial"/>
        </w:rPr>
        <w:t xml:space="preserve">Beta </w:t>
      </w:r>
      <w:r w:rsidR="00106AED" w:rsidRPr="00F53619">
        <w:rPr>
          <w:rFonts w:ascii="Arial" w:eastAsia="Arial" w:hAnsi="Arial" w:cs="Arial"/>
        </w:rPr>
        <w:t>A</w:t>
      </w:r>
      <w:r w:rsidR="00072CA9" w:rsidRPr="00F53619">
        <w:rPr>
          <w:rFonts w:ascii="Arial" w:eastAsia="Arial" w:hAnsi="Arial" w:cs="Arial"/>
        </w:rPr>
        <w:t>lanine</w:t>
      </w:r>
      <w:r w:rsidRPr="00F53619">
        <w:rPr>
          <w:rFonts w:ascii="Arial" w:eastAsia="Arial" w:hAnsi="Arial" w:cs="Arial"/>
        </w:rPr>
        <w:t xml:space="preserve">, </w:t>
      </w:r>
      <w:r w:rsidR="00072CA9" w:rsidRPr="00F53619">
        <w:rPr>
          <w:rFonts w:ascii="Arial" w:eastAsia="Arial" w:hAnsi="Arial" w:cs="Arial"/>
        </w:rPr>
        <w:t xml:space="preserve">Ergogenic </w:t>
      </w:r>
      <w:r w:rsidR="00106AED" w:rsidRPr="00F53619">
        <w:rPr>
          <w:rFonts w:ascii="Arial" w:eastAsia="Arial" w:hAnsi="Arial" w:cs="Arial"/>
        </w:rPr>
        <w:t>A</w:t>
      </w:r>
      <w:r w:rsidR="00072CA9" w:rsidRPr="00F53619">
        <w:rPr>
          <w:rFonts w:ascii="Arial" w:eastAsia="Arial" w:hAnsi="Arial" w:cs="Arial"/>
        </w:rPr>
        <w:t>id</w:t>
      </w:r>
      <w:r w:rsidRPr="00F53619">
        <w:rPr>
          <w:rFonts w:ascii="Arial" w:eastAsia="Arial" w:hAnsi="Arial" w:cs="Arial"/>
        </w:rPr>
        <w:t xml:space="preserve">, </w:t>
      </w:r>
      <w:r w:rsidR="00072CA9" w:rsidRPr="00F53619">
        <w:rPr>
          <w:rFonts w:ascii="Arial" w:eastAsia="Arial" w:hAnsi="Arial" w:cs="Arial"/>
        </w:rPr>
        <w:t xml:space="preserve">pH </w:t>
      </w:r>
      <w:r w:rsidR="00106AED" w:rsidRPr="00F53619">
        <w:rPr>
          <w:rFonts w:ascii="Arial" w:eastAsia="Arial" w:hAnsi="Arial" w:cs="Arial"/>
        </w:rPr>
        <w:t>B</w:t>
      </w:r>
      <w:r w:rsidR="00072CA9" w:rsidRPr="00F53619">
        <w:rPr>
          <w:rFonts w:ascii="Arial" w:eastAsia="Arial" w:hAnsi="Arial" w:cs="Arial"/>
        </w:rPr>
        <w:t>uffer</w:t>
      </w:r>
    </w:p>
    <w:p w:rsidR="00E1731F" w:rsidRPr="00F53619" w:rsidRDefault="00F7003E">
      <w:pPr>
        <w:rPr>
          <w:rFonts w:ascii="Arial" w:hAnsi="Arial" w:cs="Arial"/>
        </w:rPr>
      </w:pPr>
      <w:r w:rsidRPr="00F53619">
        <w:rPr>
          <w:rFonts w:ascii="Arial" w:hAnsi="Arial" w:cs="Arial"/>
          <w:noProof/>
          <w:sz w:val="20"/>
        </w:rPr>
        <w:pict>
          <v:line id="Line 17" o:spid="_x0000_s1033" style="position:absolute;z-index:25165824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from="-15pt,9.45pt" to="372pt,9.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sRExQCAAApBAAADgAAAGRycy9lMm9Eb2MueG1srFPBjtowEL1X6j9YvkMSGliICKsqgV5oi7Tb&#10;DzC2Q6w6tmUbAqr67x0bgtj2UlXNwRl7Zp7fzBsvn8+dRCdundCqxNk4xYgrqplQhxJ/e92M5hg5&#10;TxQjUite4gt3+Hn1/t2yNwWf6FZLxi0CEOWK3pS49d4USeJoyzvixtpwBc5G24542NpDwizpAb2T&#10;ySRNZ0mvLTNWU+4cnNZXJ15F/Kbh1H9tGsc9kiUGbj6uNq77sCarJSkOlphW0BsN8g8sOiIUXHqH&#10;qokn6GjFH1CdoFY73fgx1V2im0ZQHmuAarL0t2peWmJ4rAWa48y9Te7/wdIvp51FgpV4gpEiHUi0&#10;FYqj7Cm0pjeugIhK7Wwojp7Vi9lq+t0hpauWqAOPFF8vBvKykJG8SQkbZ+CCff9ZM4ghR69jn86N&#10;7QIkdACdoxyXuxz87BGFw3yR5YsUVKODLyHFkGis85+47lAwSiyBdAQmp63zgQgphpBwj9IbIWVU&#10;WyrUl3gxnUxjgtNSsOAMYc4e9pW06ERgXuZp+GJV4HkMs/qoWARrOWHrm+2JkFcbLpcq4EEpQOdm&#10;XQfixyJdrOfreT7KJ7P1KE/revRxU+Wj2SZ7mtYf6qqqs5+BWpYXrWCMq8BuGM4s/zvxb8/kOlb3&#10;8by3IXmLHvsFZId/JB21DPJdB2Gv2WVnB41hHmPw7e2EgX/cg/34wle/AAAA//8DAFBLAwQUAAYA&#10;CAAAACEA4jFRnuAAAAAJAQAADwAAAGRycy9kb3ducmV2LnhtbEyPQU/CQBCF7yb+h82YeIMtRoHW&#10;bgkx8dBEE0ETOS7doa10Z2t3gcKvZwwHPM57L2++l85624g9dr52pGA0jEAgFc7UVCr4+nwdTEH4&#10;oMnoxhEqOKKHWXZ7k+rEuAMtcL8MpeAS8olWUIXQJlL6okKr/dC1SOxtXGd14LMrpen0gcttIx+i&#10;aCytrok/VLrFlwqL7XJnFbSLzen4k4ffj/jt6fs9n6+2ebxS6v6unz+DCNiHaxj+8BkdMmZaux0Z&#10;LxoFg1HEWwIb0xgEBybjRxbWF0Fmqfy/IDsDAAD//wMAUEsBAi0AFAAGAAgAAAAhAOSZw8D7AAAA&#10;4QEAABMAAAAAAAAAAAAAAAAAAAAAAFtDb250ZW50X1R5cGVzXS54bWxQSwECLQAUAAYACAAAACEA&#10;I7Jq4dcAAACUAQAACwAAAAAAAAAAAAAAAAAsAQAAX3JlbHMvLnJlbHNQSwECLQAUAAYACAAAACEA&#10;PLsRExQCAAApBAAADgAAAAAAAAAAAAAAAAAsAgAAZHJzL2Uyb0RvYy54bWxQSwECLQAUAAYACAAA&#10;ACEA4jFRnuAAAAAJAQAADwAAAAAAAAAAAAAAAABsBAAAZHJzL2Rvd25yZXYueG1sUEsFBgAAAAAE&#10;AAQA8wAAAHkFAAAAAA==&#10;" strokecolor="maroon"/>
        </w:pict>
      </w:r>
    </w:p>
    <w:p w:rsidR="007506E1" w:rsidRPr="00F53619" w:rsidRDefault="007506E1">
      <w:pPr>
        <w:rPr>
          <w:rFonts w:ascii="Arial" w:hAnsi="Arial" w:cs="Arial"/>
        </w:rPr>
      </w:pPr>
    </w:p>
    <w:p w:rsidR="002727A9" w:rsidRPr="00F53619" w:rsidRDefault="002727A9">
      <w:pPr>
        <w:jc w:val="both"/>
        <w:rPr>
          <w:rFonts w:ascii="Arial" w:hAnsi="Arial" w:cs="Arial"/>
          <w:b/>
        </w:rPr>
        <w:sectPr w:rsidR="002727A9" w:rsidRPr="00F53619" w:rsidSect="00D11D82">
          <w:headerReference w:type="even" r:id="rId9"/>
          <w:headerReference w:type="default" r:id="rId10"/>
          <w:pgSz w:w="12240" w:h="15840"/>
          <w:pgMar w:top="864" w:right="720" w:bottom="720" w:left="864" w:header="720" w:footer="720" w:gutter="0"/>
          <w:pgNumType w:start="15"/>
          <w:cols w:space="720"/>
          <w:docGrid w:linePitch="360"/>
        </w:sectPr>
      </w:pPr>
    </w:p>
    <w:p w:rsidR="5439AF61" w:rsidRPr="00F53619" w:rsidRDefault="5439AF61">
      <w:pPr>
        <w:rPr>
          <w:rFonts w:ascii="Arial" w:eastAsia="Arial,Arial,Times,Times,Times N" w:hAnsi="Arial" w:cs="Arial"/>
          <w:b/>
        </w:rPr>
      </w:pPr>
      <w:r w:rsidRPr="00F53619">
        <w:rPr>
          <w:rFonts w:ascii="Arial" w:eastAsia="Arial,Arial,Times,Times,Times N" w:hAnsi="Arial" w:cs="Arial"/>
          <w:b/>
        </w:rPr>
        <w:lastRenderedPageBreak/>
        <w:t>INTRODUCTION</w:t>
      </w:r>
    </w:p>
    <w:p w:rsidR="008B30A6" w:rsidRPr="00F53619" w:rsidRDefault="008B30A6">
      <w:pPr>
        <w:rPr>
          <w:rFonts w:ascii="Arial" w:hAnsi="Arial" w:cs="Arial"/>
        </w:rPr>
      </w:pPr>
    </w:p>
    <w:p w:rsidR="00714875" w:rsidRPr="00F53619" w:rsidRDefault="00714875" w:rsidP="00106AED">
      <w:pPr>
        <w:jc w:val="both"/>
        <w:rPr>
          <w:rFonts w:ascii="Arial" w:hAnsi="Arial" w:cs="Arial"/>
          <w:shd w:val="clear" w:color="auto" w:fill="FFFFFF"/>
        </w:rPr>
      </w:pPr>
      <w:proofErr w:type="spellStart"/>
      <w:r w:rsidRPr="00F53619">
        <w:rPr>
          <w:rFonts w:ascii="Arial" w:eastAsia="Arial,Arial,Times,Times,Times N" w:hAnsi="Arial" w:cs="Arial"/>
        </w:rPr>
        <w:t>Carnosine</w:t>
      </w:r>
      <w:proofErr w:type="spellEnd"/>
      <w:r w:rsidRPr="00F53619">
        <w:rPr>
          <w:rFonts w:ascii="Arial" w:eastAsia="Arial,Arial,Times,Times,Times N" w:hAnsi="Arial" w:cs="Arial"/>
        </w:rPr>
        <w:t xml:space="preserve"> (beta-</w:t>
      </w:r>
      <w:proofErr w:type="spellStart"/>
      <w:r w:rsidRPr="00F53619">
        <w:rPr>
          <w:rFonts w:ascii="Arial" w:eastAsia="Arial,Arial,Times,Times,Times N" w:hAnsi="Arial" w:cs="Arial"/>
        </w:rPr>
        <w:t>alanyl</w:t>
      </w:r>
      <w:proofErr w:type="spellEnd"/>
      <w:r w:rsidRPr="00F53619">
        <w:rPr>
          <w:rFonts w:ascii="Arial" w:eastAsia="Arial,Arial,Times,Times,Times N" w:hAnsi="Arial" w:cs="Arial"/>
        </w:rPr>
        <w:t>-L-</w:t>
      </w:r>
      <w:proofErr w:type="spellStart"/>
      <w:r w:rsidRPr="00F53619">
        <w:rPr>
          <w:rFonts w:ascii="Arial" w:eastAsia="Arial,Arial,Times,Times,Times N" w:hAnsi="Arial" w:cs="Arial"/>
        </w:rPr>
        <w:t>histidine</w:t>
      </w:r>
      <w:proofErr w:type="spellEnd"/>
      <w:r w:rsidRPr="00F53619">
        <w:rPr>
          <w:rFonts w:ascii="Arial" w:eastAsia="Arial,Arial,Times,Times,Times N" w:hAnsi="Arial" w:cs="Arial"/>
        </w:rPr>
        <w:t>) is a naturally occurring cytoplasmic neuropeptide with many roles in the human body. Intracellular pH buffering and improvement in Ca</w:t>
      </w:r>
      <w:r w:rsidRPr="00F53619">
        <w:rPr>
          <w:rFonts w:ascii="Arial" w:eastAsia="Arial,Arial,Times,Times,Times N" w:hAnsi="Arial" w:cs="Arial"/>
          <w:vertAlign w:val="superscript"/>
        </w:rPr>
        <w:t xml:space="preserve">2+ </w:t>
      </w:r>
      <w:r w:rsidRPr="00F53619">
        <w:rPr>
          <w:rFonts w:ascii="Arial" w:eastAsia="Arial,Arial,Times,Times,Times N" w:hAnsi="Arial" w:cs="Arial"/>
        </w:rPr>
        <w:t xml:space="preserve">sensitivity are the mechanisms by which carnosine has been suggested to improve exercise performance </w:t>
      </w:r>
      <w:r w:rsidR="00F7003E" w:rsidRPr="00F53619">
        <w:rPr>
          <w:rFonts w:ascii="Arial" w:eastAsia="Times,Times,Times New Roman,Ari" w:hAnsi="Arial" w:cs="Arial"/>
        </w:rPr>
        <w:fldChar w:fldCharType="begin">
          <w:fldData xml:space="preserve">PEVuZE5vdGU+PENpdGU+PEF1dGhvcj5QYXJraG91c2U8L0F1dGhvcj48WWVhcj4xOTg0PC9ZZWFy
PjxSZWNOdW0+ODMyMDwvUmVjTnVtPjxEaXNwbGF5VGV4dD4oNSwyMSk8L0Rpc3BsYXlUZXh0Pjxy
ZWNvcmQ+PHJlYy1udW1iZXI+ODMyMDwvcmVjLW51bWJlcj48Zm9yZWlnbi1rZXlzPjxrZXkgYXBw
PSJFTiIgZGItaWQ9InBwNTU5d3JkOXd6cjVjZWEwZWNwemZ0NHNycnZ0ZnZ4NXJhMCIgdGltZXN0
YW1wPSIxNDU5NzA3MTE2Ij44MzIwPC9rZXk+PC9mb3JlaWduLWtleXM+PHJlZi10eXBlIG5hbWU9
IkpvdXJuYWwgQXJ0aWNsZSI+MTc8L3JlZi10eXBlPjxjb250cmlidXRvcnM+PGF1dGhvcnM+PGF1
dGhvcj5QYXJraG91c2UsIFdTPC9hdXRob3I+PGF1dGhvcj5NY0tlbnppZSwgREM8L2F1dGhvcj48
L2F1dGhvcnM+PC9jb250cmlidXRvcnM+PHRpdGxlcz48dGl0bGU+UG9zc2libGUgY29udHJpYnV0
aW9uIG9mIHNrZWxldGFsIG11c2NsZSBidWZmZXJzIHRvIGVuaGFuY2VkIGFuYWVyb2JpYyBwZXJm
b3JtYW5jZTogYSBicmllZiByZXZpZXc8L3RpdGxlPjxzZWNvbmRhcnktdGl0bGU+TWVkIFNjaSBT
cG9ydHMgRXhlcmM8L3NlY29uZGFyeS10aXRsZT48L3RpdGxlcz48cGVyaW9kaWNhbD48ZnVsbC10
aXRsZT5NZWQgU2NpIFNwb3J0cyBFeGVyYzwvZnVsbC10aXRsZT48L3BlcmlvZGljYWw+PHBhZ2Vz
PjMyOC0zODwvcGFnZXM+PHZvbHVtZT4xNjwvdm9sdW1lPjxudW1iZXI+NDwvbnVtYmVyPjxrZXl3
b3Jkcz48a2V5d29yZD5BY2lkb3Npcy9waHlzaW9wYXRob2xvZ3k8L2tleXdvcmQ+PGtleXdvcmQ+
QW5pbWFsczwva2V5d29yZD48a2V5d29yZD5CdWZmZXJzPC9rZXl3b3JkPjxrZXl3b3JkPipFbmVy
Z3kgTWV0YWJvbGlzbTwva2V5d29yZD48a2V5d29yZD5HbHljb2x5c2lzPC9rZXl3b3JkPjxrZXl3
b3JkPkh1bWFuczwva2V5d29yZD48a2V5d29yZD5IeWRyb2dlbi1Jb24gQ29uY2VudHJhdGlvbjwv
a2V5d29yZD48a2V5d29yZD5JbnRyYWNlbGx1bGFyIEZsdWlkL21ldGFib2xpc208L2tleXdvcmQ+
PGtleXdvcmQ+TXVzY2xlIENvbnRyYWN0aW9uPC9rZXl3b3JkPjxrZXl3b3JkPk11c2NsZXMvYW5h
dG9teSAmYW1wOyBoaXN0b2xvZ3kvZW56eW1vbG9neS8qbWV0YWJvbGlzbTwva2V5d29yZD48a2V5
d29yZD5QaHlzaWNhbCBFZHVjYXRpb24gYW5kIFRyYWluaW5nPC9rZXl3b3JkPjxrZXl3b3JkPlBo
eXNpY2FsIEV4ZXJ0aW9uPC9rZXl3b3JkPjxrZXl3b3JkPlByb3RvbnM8L2tleXdvcmQ+PGtleXdv
cmQ+KlNwb3J0czwva2V5d29yZD48L2tleXdvcmRzPjxkYXRlcz48eWVhcj4xOTg0PC95ZWFyPjxw
dWItZGF0ZXM+PGRhdGU+QXVnPC9kYXRlPjwvcHViLWRhdGVzPjwvZGF0ZXM+PGlzYm4+MDE5NS05
MTMxIChQcmludCkmI3hEOzAxOTUtOTEzMSAoTGlua2luZyk8L2lzYm4+PGFjY2Vzc2lvbi1udW0+
NjA5MjgyMDwvYWNjZXNzaW9uLW51bT48dXJscz48cmVsYXRlZC11cmxzPjx1cmw+aHR0cDovL3d3
dy5uY2JpLm5sbS5uaWguZ292L3B1Ym1lZC82MDkyODIwPC91cmw+PC9yZWxhdGVkLXVybHM+PC91
cmxzPjwvcmVjb3JkPjwvQ2l0ZT48Q2l0ZT48QXV0aG9yPkJlZ3VtPC9BdXRob3I+PFllYXI+MjAw
NTwvWWVhcj48UmVjTnVtPjgzMTk8L1JlY051bT48cmVjb3JkPjxyZWMtbnVtYmVyPjgzMTk8L3Jl
Yy1udW1iZXI+PGZvcmVpZ24ta2V5cz48a2V5IGFwcD0iRU4iIGRiLWlkPSJwcDU1OXdyZDl3enI1
Y2VhMGVjcHpmdDRzcnJ2dGZ2eDVyYTAiIHRpbWVzdGFtcD0iMTQ1OTcwNzA3NiI+ODMxOTwva2V5
PjwvZm9yZWlnbi1rZXlzPjxyZWYtdHlwZSBuYW1lPSJKb3VybmFsIEFydGljbGUiPjE3PC9yZWYt
dHlwZT48Y29udHJpYnV0b3JzPjxhdXRob3JzPjxhdXRob3I+QmVndW0sIEc8L2F1dGhvcj48YXV0
aG9yPkN1bmxpZmZlLCBBPC9hdXRob3I+PGF1dGhvcj5MZXZlcml0dCwgTTwvYXV0aG9yPjwvYXV0
aG9ycz48L2NvbnRyaWJ1dG9ycz48YXV0aC1hZGRyZXNzPkRlcGFydG1lbnQgb2YgSHVtYW4gYW5k
IEhlYWx0aCBTY2llbmNlcywgVW5pdmVyc2l0eSBvZiBXZXN0bWluc3RlciwgTG9uZG9uLCBVSy48
L2F1dGgtYWRkcmVzcz48dGl0bGVzPjx0aXRsZT5QaHlzaW9sb2dpY2FsIHJvbGUgb2YgY2Fybm9z
aW5lIGluIGNvbnRyYWN0aW5nIG11c2NsZTwvdGl0bGU+PHNlY29uZGFyeS10aXRsZT5JbnQgSiBT
cG9ydCBOdXRyIEV4ZXJjIE1ldGFiPC9zZWNvbmRhcnktdGl0bGU+PC90aXRsZXM+PHBlcmlvZGlj
YWw+PGZ1bGwtdGl0bGU+SW50IEogU3BvcnQgTnV0ciBFeGVyYyBNZXRhYjwvZnVsbC10aXRsZT48
L3BlcmlvZGljYWw+PHBhZ2VzPjQ5My01MTQ8L3BhZ2VzPjx2b2x1bWU+MTU8L3ZvbHVtZT48bnVt
YmVyPjU8L251bWJlcj48a2V5d29yZHM+PGtleXdvcmQ+QWNpZC1CYXNlIEVxdWlsaWJyaXVtL3Bo
eXNpb2xvZ3k8L2tleXdvcmQ+PGtleXdvcmQ+QW50aW94aWRhbnRzL21ldGFib2xpc208L2tleXdv
cmQ+PGtleXdvcmQ+Q2Fybm9zaW5lL21ldGFib2xpc20vKnBoeXNpb2xvZ3k8L2tleXdvcmQ+PGtl
eXdvcmQ+RXhlcmNpc2UvKnBoeXNpb2xvZ3k8L2tleXdvcmQ+PGtleXdvcmQ+SHVtYW5zPC9rZXl3
b3JkPjxrZXl3b3JkPk11c2NsZSBDb250cmFjdGlvbi8qcGh5c2lvbG9neTwva2V5d29yZD48a2V5
d29yZD5NdXNjbGUsIFNrZWxldGFsLyptZXRhYm9saXNtPC9rZXl3b3JkPjwva2V5d29yZHM+PGRh
dGVzPjx5ZWFyPjIwMDU8L3llYXI+PHB1Yi1kYXRlcz48ZGF0ZT5PY3Q8L2RhdGU+PC9wdWItZGF0
ZXM+PC9kYXRlcz48aXNibj4xNTI2LTQ4NFggKFByaW50KSYjeEQ7MTUyNi00ODRYIChMaW5raW5n
KTwvaXNibj48YWNjZXNzaW9uLW51bT4xNjMyNzAyOTwvYWNjZXNzaW9uLW51bT48dXJscz48cmVs
YXRlZC11cmxzPjx1cmw+aHR0cDovL3d3dy5uY2JpLm5sbS5uaWguZ292L3B1Ym1lZC8xNjMyNzAy
OTwvdXJsPjwvcmVsYXRlZC11cmxzPjwvdXJscz48L3JlY29yZD48L0NpdGU+PC9FbmROb3RlPn==
</w:fldData>
        </w:fldChar>
      </w:r>
      <w:r w:rsidR="00356DFA" w:rsidRPr="00F53619">
        <w:rPr>
          <w:rFonts w:ascii="Arial" w:eastAsia="Times,Times,Times New Roman,Ari" w:hAnsi="Arial" w:cs="Arial"/>
        </w:rPr>
        <w:instrText xml:space="preserve"> ADDIN EN.CITE </w:instrText>
      </w:r>
      <w:r w:rsidR="00F7003E" w:rsidRPr="00F53619">
        <w:rPr>
          <w:rFonts w:ascii="Arial" w:eastAsia="Times,Times,Times New Roman,Ari" w:hAnsi="Arial" w:cs="Arial"/>
        </w:rPr>
        <w:fldChar w:fldCharType="begin">
          <w:fldData xml:space="preserve">PEVuZE5vdGU+PENpdGU+PEF1dGhvcj5QYXJraG91c2U8L0F1dGhvcj48WWVhcj4xOTg0PC9ZZWFy
PjxSZWNOdW0+ODMyMDwvUmVjTnVtPjxEaXNwbGF5VGV4dD4oNSwyMSk8L0Rpc3BsYXlUZXh0Pjxy
ZWNvcmQ+PHJlYy1udW1iZXI+ODMyMDwvcmVjLW51bWJlcj48Zm9yZWlnbi1rZXlzPjxrZXkgYXBw
PSJFTiIgZGItaWQ9InBwNTU5d3JkOXd6cjVjZWEwZWNwemZ0NHNycnZ0ZnZ4NXJhMCIgdGltZXN0
YW1wPSIxNDU5NzA3MTE2Ij44MzIwPC9rZXk+PC9mb3JlaWduLWtleXM+PHJlZi10eXBlIG5hbWU9
IkpvdXJuYWwgQXJ0aWNsZSI+MTc8L3JlZi10eXBlPjxjb250cmlidXRvcnM+PGF1dGhvcnM+PGF1
dGhvcj5QYXJraG91c2UsIFdTPC9hdXRob3I+PGF1dGhvcj5NY0tlbnppZSwgREM8L2F1dGhvcj48
L2F1dGhvcnM+PC9jb250cmlidXRvcnM+PHRpdGxlcz48dGl0bGU+UG9zc2libGUgY29udHJpYnV0
aW9uIG9mIHNrZWxldGFsIG11c2NsZSBidWZmZXJzIHRvIGVuaGFuY2VkIGFuYWVyb2JpYyBwZXJm
b3JtYW5jZTogYSBicmllZiByZXZpZXc8L3RpdGxlPjxzZWNvbmRhcnktdGl0bGU+TWVkIFNjaSBT
cG9ydHMgRXhlcmM8L3NlY29uZGFyeS10aXRsZT48L3RpdGxlcz48cGVyaW9kaWNhbD48ZnVsbC10
aXRsZT5NZWQgU2NpIFNwb3J0cyBFeGVyYzwvZnVsbC10aXRsZT48L3BlcmlvZGljYWw+PHBhZ2Vz
PjMyOC0zODwvcGFnZXM+PHZvbHVtZT4xNjwvdm9sdW1lPjxudW1iZXI+NDwvbnVtYmVyPjxrZXl3
b3Jkcz48a2V5d29yZD5BY2lkb3Npcy9waHlzaW9wYXRob2xvZ3k8L2tleXdvcmQ+PGtleXdvcmQ+
QW5pbWFsczwva2V5d29yZD48a2V5d29yZD5CdWZmZXJzPC9rZXl3b3JkPjxrZXl3b3JkPipFbmVy
Z3kgTWV0YWJvbGlzbTwva2V5d29yZD48a2V5d29yZD5HbHljb2x5c2lzPC9rZXl3b3JkPjxrZXl3
b3JkPkh1bWFuczwva2V5d29yZD48a2V5d29yZD5IeWRyb2dlbi1Jb24gQ29uY2VudHJhdGlvbjwv
a2V5d29yZD48a2V5d29yZD5JbnRyYWNlbGx1bGFyIEZsdWlkL21ldGFib2xpc208L2tleXdvcmQ+
PGtleXdvcmQ+TXVzY2xlIENvbnRyYWN0aW9uPC9rZXl3b3JkPjxrZXl3b3JkPk11c2NsZXMvYW5h
dG9teSAmYW1wOyBoaXN0b2xvZ3kvZW56eW1vbG9neS8qbWV0YWJvbGlzbTwva2V5d29yZD48a2V5
d29yZD5QaHlzaWNhbCBFZHVjYXRpb24gYW5kIFRyYWluaW5nPC9rZXl3b3JkPjxrZXl3b3JkPlBo
eXNpY2FsIEV4ZXJ0aW9uPC9rZXl3b3JkPjxrZXl3b3JkPlByb3RvbnM8L2tleXdvcmQ+PGtleXdv
cmQ+KlNwb3J0czwva2V5d29yZD48L2tleXdvcmRzPjxkYXRlcz48eWVhcj4xOTg0PC95ZWFyPjxw
dWItZGF0ZXM+PGRhdGU+QXVnPC9kYXRlPjwvcHViLWRhdGVzPjwvZGF0ZXM+PGlzYm4+MDE5NS05
MTMxIChQcmludCkmI3hEOzAxOTUtOTEzMSAoTGlua2luZyk8L2lzYm4+PGFjY2Vzc2lvbi1udW0+
NjA5MjgyMDwvYWNjZXNzaW9uLW51bT48dXJscz48cmVsYXRlZC11cmxzPjx1cmw+aHR0cDovL3d3
dy5uY2JpLm5sbS5uaWguZ292L3B1Ym1lZC82MDkyODIwPC91cmw+PC9yZWxhdGVkLXVybHM+PC91
cmxzPjwvcmVjb3JkPjwvQ2l0ZT48Q2l0ZT48QXV0aG9yPkJlZ3VtPC9BdXRob3I+PFllYXI+MjAw
NTwvWWVhcj48UmVjTnVtPjgzMTk8L1JlY051bT48cmVjb3JkPjxyZWMtbnVtYmVyPjgzMTk8L3Jl
Yy1udW1iZXI+PGZvcmVpZ24ta2V5cz48a2V5IGFwcD0iRU4iIGRiLWlkPSJwcDU1OXdyZDl3enI1
Y2VhMGVjcHpmdDRzcnJ2dGZ2eDVyYTAiIHRpbWVzdGFtcD0iMTQ1OTcwNzA3NiI+ODMxOTwva2V5
PjwvZm9yZWlnbi1rZXlzPjxyZWYtdHlwZSBuYW1lPSJKb3VybmFsIEFydGljbGUiPjE3PC9yZWYt
dHlwZT48Y29udHJpYnV0b3JzPjxhdXRob3JzPjxhdXRob3I+QmVndW0sIEc8L2F1dGhvcj48YXV0
aG9yPkN1bmxpZmZlLCBBPC9hdXRob3I+PGF1dGhvcj5MZXZlcml0dCwgTTwvYXV0aG9yPjwvYXV0
aG9ycz48L2NvbnRyaWJ1dG9ycz48YXV0aC1hZGRyZXNzPkRlcGFydG1lbnQgb2YgSHVtYW4gYW5k
IEhlYWx0aCBTY2llbmNlcywgVW5pdmVyc2l0eSBvZiBXZXN0bWluc3RlciwgTG9uZG9uLCBVSy48
L2F1dGgtYWRkcmVzcz48dGl0bGVzPjx0aXRsZT5QaHlzaW9sb2dpY2FsIHJvbGUgb2YgY2Fybm9z
aW5lIGluIGNvbnRyYWN0aW5nIG11c2NsZTwvdGl0bGU+PHNlY29uZGFyeS10aXRsZT5JbnQgSiBT
cG9ydCBOdXRyIEV4ZXJjIE1ldGFiPC9zZWNvbmRhcnktdGl0bGU+PC90aXRsZXM+PHBlcmlvZGlj
YWw+PGZ1bGwtdGl0bGU+SW50IEogU3BvcnQgTnV0ciBFeGVyYyBNZXRhYjwvZnVsbC10aXRsZT48
L3BlcmlvZGljYWw+PHBhZ2VzPjQ5My01MTQ8L3BhZ2VzPjx2b2x1bWU+MTU8L3ZvbHVtZT48bnVt
YmVyPjU8L251bWJlcj48a2V5d29yZHM+PGtleXdvcmQ+QWNpZC1CYXNlIEVxdWlsaWJyaXVtL3Bo
eXNpb2xvZ3k8L2tleXdvcmQ+PGtleXdvcmQ+QW50aW94aWRhbnRzL21ldGFib2xpc208L2tleXdv
cmQ+PGtleXdvcmQ+Q2Fybm9zaW5lL21ldGFib2xpc20vKnBoeXNpb2xvZ3k8L2tleXdvcmQ+PGtl
eXdvcmQ+RXhlcmNpc2UvKnBoeXNpb2xvZ3k8L2tleXdvcmQ+PGtleXdvcmQ+SHVtYW5zPC9rZXl3
b3JkPjxrZXl3b3JkPk11c2NsZSBDb250cmFjdGlvbi8qcGh5c2lvbG9neTwva2V5d29yZD48a2V5
d29yZD5NdXNjbGUsIFNrZWxldGFsLyptZXRhYm9saXNtPC9rZXl3b3JkPjwva2V5d29yZHM+PGRh
dGVzPjx5ZWFyPjIwMDU8L3llYXI+PHB1Yi1kYXRlcz48ZGF0ZT5PY3Q8L2RhdGU+PC9wdWItZGF0
ZXM+PC9kYXRlcz48aXNibj4xNTI2LTQ4NFggKFByaW50KSYjeEQ7MTUyNi00ODRYIChMaW5raW5n
KTwvaXNibj48YWNjZXNzaW9uLW51bT4xNjMyNzAyOTwvYWNjZXNzaW9uLW51bT48dXJscz48cmVs
YXRlZC11cmxzPjx1cmw+aHR0cDovL3d3dy5uY2JpLm5sbS5uaWguZ292L3B1Ym1lZC8xNjMyNzAy
OTwvdXJsPjwvcmVsYXRlZC11cmxzPjwvdXJscz48L3JlY29yZD48L0NpdGU+PC9FbmROb3RlPn==
</w:fldData>
        </w:fldChar>
      </w:r>
      <w:r w:rsidR="00356DFA" w:rsidRPr="00F53619">
        <w:rPr>
          <w:rFonts w:ascii="Arial" w:eastAsia="Times,Times,Times New Roman,Ari" w:hAnsi="Arial" w:cs="Arial"/>
        </w:rPr>
        <w:instrText xml:space="preserve"> ADDIN EN.CITE.DATA </w:instrText>
      </w:r>
      <w:r w:rsidR="00F7003E" w:rsidRPr="00F53619">
        <w:rPr>
          <w:rFonts w:ascii="Arial" w:eastAsia="Times,Times,Times New Roman,Ari" w:hAnsi="Arial" w:cs="Arial"/>
        </w:rPr>
      </w:r>
      <w:r w:rsidR="00F7003E" w:rsidRPr="00F53619">
        <w:rPr>
          <w:rFonts w:ascii="Arial" w:eastAsia="Times,Times,Times New Roman,Ari" w:hAnsi="Arial" w:cs="Arial"/>
        </w:rPr>
        <w:fldChar w:fldCharType="end"/>
      </w:r>
      <w:r w:rsidR="00F7003E" w:rsidRPr="00F53619">
        <w:rPr>
          <w:rFonts w:ascii="Arial" w:eastAsia="Times,Times,Times New Roman,Ari" w:hAnsi="Arial" w:cs="Arial"/>
        </w:rPr>
      </w:r>
      <w:r w:rsidR="00F7003E" w:rsidRPr="00F53619">
        <w:rPr>
          <w:rFonts w:ascii="Arial" w:eastAsia="Times,Times,Times New Roman,Ari" w:hAnsi="Arial" w:cs="Arial"/>
        </w:rPr>
        <w:fldChar w:fldCharType="separate"/>
      </w:r>
      <w:r w:rsidRPr="00F53619">
        <w:rPr>
          <w:rFonts w:ascii="Arial" w:eastAsia="Arial,Arial,Times,Times,Times N" w:hAnsi="Arial" w:cs="Arial"/>
        </w:rPr>
        <w:t>(5</w:t>
      </w:r>
      <w:proofErr w:type="gramStart"/>
      <w:r w:rsidRPr="00F53619">
        <w:rPr>
          <w:rFonts w:ascii="Arial" w:eastAsia="Arial,Arial,Times,Times,Times N" w:hAnsi="Arial" w:cs="Arial"/>
        </w:rPr>
        <w:t>,21</w:t>
      </w:r>
      <w:proofErr w:type="gramEnd"/>
      <w:r w:rsidRPr="00F53619">
        <w:rPr>
          <w:rFonts w:ascii="Arial" w:eastAsia="Arial,Arial,Times,Times,Times N" w:hAnsi="Arial" w:cs="Arial"/>
        </w:rPr>
        <w:t>)</w:t>
      </w:r>
      <w:r w:rsidR="00F7003E" w:rsidRPr="00F53619">
        <w:rPr>
          <w:rFonts w:ascii="Arial" w:eastAsia="Times,Times,Times New Roman,Ari" w:hAnsi="Arial" w:cs="Arial"/>
        </w:rPr>
        <w:fldChar w:fldCharType="end"/>
      </w:r>
      <w:r w:rsidRPr="00F53619">
        <w:rPr>
          <w:rFonts w:ascii="Arial" w:eastAsia="Arial,Arial,Times,Times,Times N" w:hAnsi="Arial" w:cs="Arial"/>
        </w:rPr>
        <w:t>. During moderate to intense exercise, there is a generation of lactic acid. The ensuing dissociation into lactate and H</w:t>
      </w:r>
      <w:r w:rsidRPr="00F53619">
        <w:rPr>
          <w:rFonts w:ascii="Arial" w:eastAsia="Arial,Arial,Times,Times,Times N" w:hAnsi="Arial" w:cs="Arial"/>
          <w:vertAlign w:val="superscript"/>
        </w:rPr>
        <w:t>+</w:t>
      </w:r>
      <w:r w:rsidRPr="00F53619">
        <w:rPr>
          <w:rFonts w:ascii="Arial" w:eastAsia="Arial,Arial,Times,Times,Times N" w:hAnsi="Arial" w:cs="Arial"/>
        </w:rPr>
        <w:t xml:space="preserve"> can alter cellular pH levels </w:t>
      </w:r>
      <w:r w:rsidR="00F7003E" w:rsidRPr="00F53619">
        <w:rPr>
          <w:rFonts w:ascii="Arial" w:eastAsia="Times,Times,Times New Roman,Ari" w:hAnsi="Arial" w:cs="Arial"/>
        </w:rPr>
        <w:fldChar w:fldCharType="begin"/>
      </w:r>
      <w:r w:rsidRPr="00F53619">
        <w:rPr>
          <w:rFonts w:ascii="Arial" w:eastAsia="Times,Times,Times New Roman,Ari" w:hAnsi="Arial" w:cs="Arial"/>
        </w:rPr>
        <w:instrText xml:space="preserve"> ADDIN EN.CITE &lt;EndNote&gt;&lt;Cite&gt;&lt;Author&gt;Leader&lt;/Author&gt;&lt;Year&gt;1979&lt;/Year&gt;&lt;RecNum&gt;8297&lt;/RecNum&gt;&lt;DisplayText&gt;(19)&lt;/DisplayText&gt;&lt;record&gt;&lt;rec-number&gt;8297&lt;/rec-number&gt;&lt;foreign-keys&gt;&lt;key app="EN" db-id="pp559wrd9wzr5cea0ecpzft4srrvtfvx5ra0" timestamp="1459273301"&gt;8297&lt;/key&gt;&lt;/foreign-keys&gt;&lt;ref-type name="Journal Article"&gt;17&lt;/ref-type&gt;&lt;contributors&gt;&lt;authors&gt;&lt;author&gt;Leader, David P&lt;/author&gt;&lt;/authors&gt;&lt;/contributors&gt;&lt;titles&gt;&lt;title&gt;A method of introducing the physiological carbon dioxide</w:instrText>
      </w:r>
      <w:r w:rsidRPr="00F53619">
        <w:rPr>
          <w:rFonts w:ascii="Calibri" w:eastAsia="Calibri" w:hAnsi="Calibri" w:cs="Calibri"/>
        </w:rPr>
        <w:instrText>‐</w:instrText>
      </w:r>
      <w:r w:rsidRPr="00F53619">
        <w:rPr>
          <w:rFonts w:ascii="Arial" w:eastAsia="Times,Times,Times New Roman,Ari" w:hAnsi="Arial" w:cs="Arial"/>
        </w:rPr>
        <w:instrText>bicarbonate buffer system to medical students&lt;/title&gt;&lt;secondary-title&gt;Biochemical Education&lt;/secondary-title&gt;&lt;/titles&gt;&lt;periodical&gt;&lt;full-title&gt;Biochemical Education&lt;/full-title&gt;&lt;/periodical&gt;&lt;pages&gt;37-38&lt;/pages&gt;&lt;volume&gt;7&lt;/volume&gt;&lt;number&gt;2&lt;/number&gt;&lt;dates&gt;&lt;year&gt;1979&lt;/year&gt;&lt;/dates&gt;&lt;isbn&gt;1879-1468&lt;/isbn&gt;&lt;urls&gt;&lt;/urls&gt;&lt;/record&gt;&lt;/Cite&gt;&lt;/EndNote&gt;</w:instrText>
      </w:r>
      <w:r w:rsidR="00F7003E" w:rsidRPr="00F53619">
        <w:rPr>
          <w:rFonts w:ascii="Arial" w:eastAsia="Times,Times,Times New Roman,Ari" w:hAnsi="Arial" w:cs="Arial"/>
        </w:rPr>
        <w:fldChar w:fldCharType="separate"/>
      </w:r>
      <w:r w:rsidRPr="00F53619">
        <w:rPr>
          <w:rFonts w:ascii="Arial" w:eastAsia="Arial,Arial,Times,Times,Times N" w:hAnsi="Arial" w:cs="Arial"/>
        </w:rPr>
        <w:t>(19)</w:t>
      </w:r>
      <w:r w:rsidR="00F7003E" w:rsidRPr="00F53619">
        <w:rPr>
          <w:rFonts w:ascii="Arial" w:eastAsia="Times,Times,Times New Roman,Ari" w:hAnsi="Arial" w:cs="Arial"/>
        </w:rPr>
        <w:fldChar w:fldCharType="end"/>
      </w:r>
      <w:r w:rsidRPr="00F53619">
        <w:rPr>
          <w:rFonts w:ascii="Arial" w:eastAsia="Arial,Arial,Times,Times,Times N" w:hAnsi="Arial" w:cs="Arial"/>
        </w:rPr>
        <w:t xml:space="preserve">. </w:t>
      </w:r>
      <w:proofErr w:type="spellStart"/>
      <w:r w:rsidRPr="00F53619">
        <w:rPr>
          <w:rFonts w:ascii="Arial" w:eastAsia="Arial,Arial,Times,Times,Times N" w:hAnsi="Arial" w:cs="Arial"/>
          <w:shd w:val="clear" w:color="auto" w:fill="FFFFFF"/>
        </w:rPr>
        <w:t>Costill</w:t>
      </w:r>
      <w:proofErr w:type="spellEnd"/>
      <w:r w:rsidRPr="00F53619">
        <w:rPr>
          <w:rFonts w:ascii="Arial" w:eastAsia="Arial,Arial,Times,Times,Times N" w:hAnsi="Arial" w:cs="Arial"/>
          <w:shd w:val="clear" w:color="auto" w:fill="FFFFFF"/>
        </w:rPr>
        <w:t xml:space="preserve"> et al. </w:t>
      </w:r>
      <w:r w:rsidR="007035FF" w:rsidRPr="00F53619">
        <w:rPr>
          <w:rFonts w:ascii="Arial" w:eastAsia="Arial,Arial,Times,Times,Times N" w:hAnsi="Arial" w:cs="Arial"/>
          <w:shd w:val="clear" w:color="auto" w:fill="FFFFFF"/>
        </w:rPr>
        <w:t xml:space="preserve">(7) </w:t>
      </w:r>
      <w:r w:rsidRPr="00F53619">
        <w:rPr>
          <w:rFonts w:ascii="Arial" w:eastAsia="Arial,Arial,Times,Times,Times N" w:hAnsi="Arial" w:cs="Arial"/>
          <w:shd w:val="clear" w:color="auto" w:fill="FFFFFF"/>
        </w:rPr>
        <w:t xml:space="preserve">demonstrated that pH values can decline from a resting value of ~7.1 to ~6.5 following high-intensity exercise. There are several ways to keep the skeletal muscle pH within physiological ranges, including extracellular buffers, intracellular buffers, and the dynamic buffering systems </w:t>
      </w:r>
      <w:r w:rsidR="00F7003E" w:rsidRPr="00F53619">
        <w:rPr>
          <w:rFonts w:ascii="Arial" w:eastAsia="Times,Times,Times New Roman" w:hAnsi="Arial" w:cs="Arial"/>
        </w:rPr>
        <w:fldChar w:fldCharType="begin"/>
      </w:r>
      <w:r w:rsidRPr="00F53619">
        <w:rPr>
          <w:rFonts w:ascii="Arial" w:eastAsia="Times,Times,Times New Roman" w:hAnsi="Arial" w:cs="Arial"/>
          <w:shd w:val="clear" w:color="auto" w:fill="FFFFFF"/>
        </w:rPr>
        <w:instrText xml:space="preserve"> ADDIN EN.CITE &lt;EndNote&gt;&lt;Cite&gt;&lt;Author&gt;Heisler&lt;/Author&gt;&lt;Year&gt;2004&lt;/Year&gt;&lt;RecNum&gt;8307&lt;/RecNum&gt;&lt;DisplayText&gt;(17)&lt;/DisplayText&gt;&lt;record&gt;&lt;rec-number&gt;8307&lt;/rec-number&gt;&lt;foreign-keys&gt;&lt;key app="EN" db-id="pp559wrd9wzr5cea0ecpzft4srrvtfvx5ra0" timestamp="1459654723"&gt;8307&lt;/key&gt;&lt;/foreign-keys&gt;&lt;ref-type name="Journal Article"&gt;17&lt;/ref-type&gt;&lt;contributors&gt;&lt;authors&gt;&lt;author&gt;Heisler, N&lt;/author&gt;&lt;/authors&gt;&lt;/contributors&gt;&lt;auth-address&gt;Department of Animal Physiology, Humboldt Universitat zu Berlin, D-10115 Berlin, Germany. heisler@rz.hu-berlin.de&lt;/auth-address&gt;&lt;titles&gt;&lt;title&gt;Buffering and H+ ion dynamics in muscle tissues&lt;/title&gt;&lt;secondary-title&gt;Respir Physiol Neurobiol&lt;/secondary-title&gt;&lt;/titles&gt;&lt;periodical&gt;&lt;full-title&gt;Respir Physiol Neurobiol&lt;/full-title&gt;&lt;/periodical&gt;&lt;pages&gt;161-72&lt;/pages&gt;&lt;volume&gt;144&lt;/volume&gt;&lt;number&gt;2-3&lt;/number&gt;&lt;keywords&gt;&lt;keyword&gt;Acid-Base Equilibrium&lt;/keyword&gt;&lt;keyword&gt;Animals&lt;/keyword&gt;&lt;keyword&gt;*Buffers&lt;/keyword&gt;&lt;keyword&gt;Carbon Dioxide/metabolism&lt;/keyword&gt;&lt;keyword&gt;Extracellular Space/metabolism&lt;/keyword&gt;&lt;keyword&gt;Humans&lt;/keyword&gt;&lt;keyword&gt;Hydrogen&lt;/keyword&gt;&lt;keyword&gt;Hydrogen-Ion Concentration&lt;/keyword&gt;&lt;keyword&gt;Models, Biological&lt;/keyword&gt;&lt;keyword&gt;Muscles/*physiology&lt;/keyword&gt;&lt;keyword&gt;*Protons&lt;/keyword&gt;&lt;/keywords&gt;&lt;dates&gt;&lt;year&gt;2004&lt;/year&gt;&lt;pub-dates&gt;&lt;date&gt;Dec 15&lt;/date&gt;&lt;/pub-dates&gt;&lt;/dates&gt;&lt;isbn&gt;1569-9048 (Print)&amp;#xD;1569-9048 (Linking)&lt;/isbn&gt;&lt;accession-num&gt;15556099&lt;/accession-num&gt;&lt;urls&gt;&lt;related-urls&gt;&lt;url&gt;http://www.ncbi.nlm.nih.gov/pubmed/15556099&lt;/url&gt;&lt;/related-urls&gt;&lt;/urls&gt;&lt;electronic-resource-num&gt;10.1016/j.resp.2004.06.019&lt;/electronic-resource-num&gt;&lt;/record&gt;&lt;/Cite&gt;&lt;/EndNote&gt;</w:instrText>
      </w:r>
      <w:r w:rsidR="00F7003E" w:rsidRPr="00F53619">
        <w:rPr>
          <w:rFonts w:ascii="Arial" w:eastAsia="Times,Times,Times New Roman" w:hAnsi="Arial" w:cs="Arial"/>
          <w:shd w:val="clear" w:color="auto" w:fill="FFFFFF"/>
        </w:rPr>
        <w:fldChar w:fldCharType="separate"/>
      </w:r>
      <w:r w:rsidRPr="00F53619">
        <w:rPr>
          <w:rFonts w:ascii="Arial" w:eastAsia="Arial,Arial,Times,Times,Times N" w:hAnsi="Arial" w:cs="Arial"/>
          <w:shd w:val="clear" w:color="auto" w:fill="FFFFFF"/>
        </w:rPr>
        <w:t>(17)</w:t>
      </w:r>
      <w:r w:rsidR="00F7003E" w:rsidRPr="00F53619">
        <w:rPr>
          <w:rFonts w:ascii="Arial" w:eastAsia="Times,Times,Times New Roman" w:hAnsi="Arial" w:cs="Arial"/>
        </w:rPr>
        <w:fldChar w:fldCharType="end"/>
      </w:r>
      <w:r w:rsidRPr="00F53619">
        <w:rPr>
          <w:rFonts w:ascii="Arial" w:eastAsia="Arial,Arial,Times,Times,Times N" w:hAnsi="Arial" w:cs="Arial"/>
          <w:shd w:val="clear" w:color="auto" w:fill="FFFFFF"/>
        </w:rPr>
        <w:t xml:space="preserve">. </w:t>
      </w:r>
      <w:r w:rsidRPr="00F53619">
        <w:rPr>
          <w:rFonts w:ascii="Arial" w:eastAsia="Arial,Arial,Times,Times,Times N" w:hAnsi="Arial" w:cs="Arial"/>
        </w:rPr>
        <w:t xml:space="preserve">As early as 1938, carnosine was documented as a pH buffer </w:t>
      </w:r>
      <w:r w:rsidR="00F7003E" w:rsidRPr="00F53619">
        <w:rPr>
          <w:rFonts w:ascii="Arial" w:eastAsia="Times,Times,Times New Roman,Ari" w:hAnsi="Arial" w:cs="Arial"/>
        </w:rPr>
        <w:fldChar w:fldCharType="begin"/>
      </w:r>
      <w:r w:rsidR="00356DFA" w:rsidRPr="00F53619">
        <w:rPr>
          <w:rFonts w:ascii="Arial" w:eastAsia="Times,Times,Times New Roman,Ari" w:hAnsi="Arial" w:cs="Arial"/>
        </w:rPr>
        <w:instrText xml:space="preserve"> ADDIN EN.CITE &lt;EndNote&gt;&lt;Cite ExcludeYear="1"&gt;&lt;Author&gt;Smith&lt;/Author&gt;&lt;Year&gt;1938&lt;/Year&gt;&lt;RecNum&gt;8293&lt;/RecNum&gt;&lt;DisplayText&gt;(22)&lt;/DisplayText&gt;&lt;record&gt;&lt;rec-number&gt;8293&lt;/rec-number&gt;&lt;foreign-keys&gt;&lt;key app="EN" db-id="pp559wrd9wzr5cea0ecpzft4srrvtfvx5ra0" timestamp="1459207830"&gt;8293&lt;/key&gt;&lt;/foreign-keys&gt;&lt;ref-type name="Journal Article"&gt;17&lt;/ref-type&gt;&lt;contributors&gt;&lt;authors&gt;&lt;author&gt;Smith, EB&lt;/author&gt;&lt;/authors&gt;&lt;/contributors&gt;&lt;titles&gt;&lt;title&gt;The buffering of muscle in rigor; protein, phosphate and carnosine&lt;/title&gt;&lt;secondary-title&gt;The Journal of physiology&lt;/secondary-title&gt;&lt;/titles&gt;&lt;periodical&gt;&lt;full-title&gt;The Journal of physiology&lt;/full-title&gt;&lt;/periodical&gt;&lt;pages&gt;336&lt;/pages&gt;&lt;volume&gt;92&lt;/volume&gt;&lt;number&gt;3&lt;/number&gt;&lt;dates&gt;&lt;year&gt;1938&lt;/year&gt;&lt;/dates&gt;&lt;urls&gt;&lt;/urls&gt;&lt;/record&gt;&lt;/Cite&gt;&lt;/EndNote&gt;</w:instrText>
      </w:r>
      <w:r w:rsidR="00F7003E" w:rsidRPr="00F53619">
        <w:rPr>
          <w:rFonts w:ascii="Arial" w:eastAsia="Times,Times,Times New Roman,Ari" w:hAnsi="Arial" w:cs="Arial"/>
        </w:rPr>
        <w:fldChar w:fldCharType="separate"/>
      </w:r>
      <w:r w:rsidRPr="00F53619">
        <w:rPr>
          <w:rFonts w:ascii="Arial" w:eastAsia="Arial,Arial,Times,Times,Times N" w:hAnsi="Arial" w:cs="Arial"/>
        </w:rPr>
        <w:t>(22)</w:t>
      </w:r>
      <w:r w:rsidR="00F7003E" w:rsidRPr="00F53619">
        <w:rPr>
          <w:rFonts w:ascii="Arial" w:eastAsia="Times,Times,Times New Roman,Ari" w:hAnsi="Arial" w:cs="Arial"/>
        </w:rPr>
        <w:fldChar w:fldCharType="end"/>
      </w:r>
      <w:r w:rsidRPr="00F53619">
        <w:rPr>
          <w:rFonts w:ascii="Arial" w:eastAsia="Arial,Arial,Times,Times,Times N" w:hAnsi="Arial" w:cs="Arial"/>
        </w:rPr>
        <w:t xml:space="preserve">. It is especially effective as an intracellular buffer because its </w:t>
      </w:r>
      <w:proofErr w:type="spellStart"/>
      <w:r w:rsidRPr="00F53619">
        <w:rPr>
          <w:rFonts w:ascii="Arial" w:eastAsia="Arial,Arial,Times,Times,Times N" w:hAnsi="Arial" w:cs="Arial"/>
        </w:rPr>
        <w:t>pKa</w:t>
      </w:r>
      <w:proofErr w:type="spellEnd"/>
      <w:r w:rsidRPr="00F53619">
        <w:rPr>
          <w:rFonts w:ascii="Arial" w:eastAsia="Arial,Arial,Times,Times,Times N" w:hAnsi="Arial" w:cs="Arial"/>
        </w:rPr>
        <w:t xml:space="preserve"> value is close to that of the cellular </w:t>
      </w:r>
      <w:proofErr w:type="spellStart"/>
      <w:r w:rsidRPr="00F53619">
        <w:rPr>
          <w:rFonts w:ascii="Arial" w:eastAsia="Arial,Arial,Times,Times,Times N" w:hAnsi="Arial" w:cs="Arial"/>
        </w:rPr>
        <w:t>pH</w:t>
      </w:r>
      <w:r w:rsidRPr="00F53619">
        <w:rPr>
          <w:rFonts w:ascii="Arial" w:eastAsia="Arial,Arial,Times,Times,Times N" w:hAnsi="Arial" w:cs="Arial"/>
          <w:shd w:val="clear" w:color="auto" w:fill="FFFFFF"/>
        </w:rPr>
        <w:t>.</w:t>
      </w:r>
      <w:proofErr w:type="spellEnd"/>
      <w:r w:rsidRPr="00F53619">
        <w:rPr>
          <w:rFonts w:ascii="Arial" w:eastAsia="Arial,Arial,Times,Times,Times N" w:hAnsi="Arial" w:cs="Arial"/>
        </w:rPr>
        <w:t xml:space="preserve"> The imidazole ring on the histidine moiety has a </w:t>
      </w:r>
      <w:proofErr w:type="spellStart"/>
      <w:r w:rsidRPr="00F53619">
        <w:rPr>
          <w:rFonts w:ascii="Arial" w:eastAsia="Arial,Arial,Times,Times,Times N" w:hAnsi="Arial" w:cs="Arial"/>
        </w:rPr>
        <w:t>pKa</w:t>
      </w:r>
      <w:proofErr w:type="spellEnd"/>
      <w:r w:rsidRPr="00F53619">
        <w:rPr>
          <w:rFonts w:ascii="Arial" w:eastAsia="Arial,Arial,Times,Times,Times N" w:hAnsi="Arial" w:cs="Arial"/>
        </w:rPr>
        <w:t xml:space="preserve"> of 6.83 and can utilize its nitrogen to accept a proton, thus making </w:t>
      </w:r>
      <w:r w:rsidRPr="00F53619">
        <w:rPr>
          <w:rFonts w:ascii="Arial" w:eastAsia="Arial,Arial,Times,Times,Times N" w:hAnsi="Arial" w:cs="Arial"/>
          <w:shd w:val="clear" w:color="auto" w:fill="FFFFFF"/>
        </w:rPr>
        <w:t xml:space="preserve">carnosine an obligatory physicochemical buffer </w:t>
      </w:r>
      <w:r w:rsidR="00F7003E" w:rsidRPr="00F53619">
        <w:rPr>
          <w:rFonts w:ascii="Arial" w:eastAsia="Times,Times,Times New Roman" w:hAnsi="Arial" w:cs="Arial"/>
        </w:rPr>
        <w:fldChar w:fldCharType="begin">
          <w:fldData xml:space="preserve">PEVuZE5vdGU+PENpdGU+PEF1dGhvcj5BYmU8L0F1dGhvcj48WWVhcj4yMDAwPC9ZZWFyPjxSZWNO
dW0+ODI3MjwvUmVjTnVtPjxEaXNwbGF5VGV4dD4oMSw2KTwvRGlzcGxheVRleHQ+PHJlY29yZD48
cmVjLW51bWJlcj44MjcyPC9yZWMtbnVtYmVyPjxmb3JlaWduLWtleXM+PGtleSBhcHA9IkVOIiBk
Yi1pZD0icHA1NTl3cmQ5d3pyNWNlYTBlY3B6ZnQ0c3JydnRmdng1cmEwIiB0aW1lc3RhbXA9IjE0
NTkyMDY4MzMiPjgyNzI8L2tleT48L2ZvcmVpZ24ta2V5cz48cmVmLXR5cGUgbmFtZT0iSm91cm5h
bCBBcnRpY2xlIj4xNzwvcmVmLXR5cGU+PGNvbnRyaWJ1dG9ycz48YXV0aG9ycz48YXV0aG9yPkFi
ZSwgSDwvYXV0aG9yPjwvYXV0aG9ycz48L2NvbnRyaWJ1dG9ycz48dGl0bGVzPjx0aXRsZT5Sb2xl
IG9mIGhpc3RpZGluZS1yZWxhdGVkIGNvbXBvdW5kcyBhcyBpbnRyYWNlbGx1bGFyIHByb3RvbiBi
dWZmZXJpbmcgY29uc3RpdHVlbnRzIGluIHZlcnRlYnJhdGUgbXVzY2xlPC90aXRsZT48c2Vjb25k
YXJ5LXRpdGxlPkJpb2NoZW1pc3RyeSBDL0Mgb2YgQmlva2hpbWlhPC9zZWNvbmRhcnktdGl0bGU+
PC90aXRsZXM+PHBlcmlvZGljYWw+PGZ1bGwtdGl0bGU+QmlvY2hlbWlzdHJ5IEMvQyBPRiBCaW9r
aGltaWE8L2Z1bGwtdGl0bGU+PC9wZXJpb2RpY2FsPjxwYWdlcz43NTctNzY1PC9wYWdlcz48dm9s
dW1lPjY1PC92b2x1bWU+PG51bWJlcj43PC9udW1iZXI+PGRhdGVzPjx5ZWFyPjIwMDA8L3llYXI+
PC9kYXRlcz48aXNibj4wMDA2LTI5Nzk8L2lzYm4+PHVybHM+PHJlbGF0ZWQtdXJscz48dXJsPmh0
dHA6Ly9ldXJvcGVwbWMub3JnL2Fic3RyYWN0L21lZC8xMDk1MTA5MjwvdXJsPjwvcmVsYXRlZC11
cmxzPjwvdXJscz48Y3VzdG9tMj4xMDk1MTA5MjwvY3VzdG9tMj48L3JlY29yZD48L0NpdGU+PENp
dGU+PEF1dGhvcj5Cb2xkeXJldjwvQXV0aG9yPjxZZWFyPjIwMTM8L1llYXI+PFJlY051bT4zMjc5
PC9SZWNOdW0+PHJlY29yZD48cmVjLW51bWJlcj4zMjc5PC9yZWMtbnVtYmVyPjxmb3JlaWduLWtl
eXM+PGtleSBhcHA9IkVOIiBkYi1pZD0icHA1NTl3cmQ5d3pyNWNlYTBlY3B6ZnQ0c3JydnRmdng1
cmEwIiB0aW1lc3RhbXA9IjE0NTkxODEzNDIiPjMyNzk8L2tleT48a2V5IGFwcD0iRU5XZWIiIGRi
LWlkPSIiPjA8L2tleT48L2ZvcmVpZ24ta2V5cz48cmVmLXR5cGUgbmFtZT0iSm91cm5hbCBBcnRp
Y2xlIj4xNzwvcmVmLXR5cGU+PGNvbnRyaWJ1dG9ycz48YXV0aG9ycz48YXV0aG9yPkJvbGR5cmV2
LCBBQTwvYXV0aG9yPjxhdXRob3I+QWxkaW5pLCBHPC9hdXRob3I+PGF1dGhvcj5EZXJhdmUsIFc8
L2F1dGhvcj48L2F1dGhvcnM+PC9jb250cmlidXRvcnM+PHRpdGxlcz48dGl0bGU+UGh5c2lvbG9n
eSBhbmQgcGF0aG9waHlzaW9sb2d5IG9mIGNhcm5vc2luZTwvdGl0bGU+PHNlY29uZGFyeS10aXRs
ZT5QaHlzaW9sIFJldjwvc2Vjb25kYXJ5LXRpdGxlPjwvdGl0bGVzPjxwZXJpb2RpY2FsPjxmdWxs
LXRpdGxlPlBoeXNpb2wgUmV2PC9mdWxsLXRpdGxlPjwvcGVyaW9kaWNhbD48cGFnZXM+MTgwMy00
NTwvcGFnZXM+PHZvbHVtZT45Mzwvdm9sdW1lPjxudW1iZXI+NDwvbnVtYmVyPjxrZXl3b3Jkcz48
a2V5d29yZD5BbmltYWxzPC9rZXl3b3JkPjxrZXl3b3JkPkJyYWluL3BoeXNpb2xvZ3k8L2tleXdv
cmQ+PGtleXdvcmQ+Q2FyZGlvdmFzY3VsYXIgUGh5c2lvbG9naWNhbCBQaGVub21lbmE8L2tleXdv
cmQ+PGtleXdvcmQ+Q2Fybm9zaW5lL2NoZW1pc3RyeS8qcGh5c2lvbG9neTwva2V5d29yZD48a2V5
d29yZD5EaXBlcHRpZGFzZXMvcGh5c2lvbG9neTwva2V5d29yZD48a2V5d29yZD5EaXNlYXNlIE1v
ZGVscywgQW5pbWFsPC9rZXl3b3JkPjxrZXl3b3JkPkZlbWFsZTwva2V5d29yZD48a2V5d29yZD5I
dW1hbnM8L2tleXdvcmQ+PGtleXdvcmQ+TWFsZTwva2V5d29yZD48a2V5d29yZD5NdXNjbGUsIFNr
ZWxldGFsLypwaHlzaW9sb2d5LypwaHlzaW9wYXRob2xvZ3k8L2tleXdvcmQ+PC9rZXl3b3Jkcz48
ZGF0ZXM+PHllYXI+MjAxMzwveWVhcj48cHViLWRhdGVzPjxkYXRlPk9jdDwvZGF0ZT48L3B1Yi1k
YXRlcz48L2RhdGVzPjxpc2JuPjE1MjItMTIxMCAoRWxlY3Ryb25pYykmI3hEOzAwMzEtOTMzMyAo
TGlua2luZyk8L2lzYm4+PGFjY2Vzc2lvbi1udW0+MjQxMzcwMjI8L2FjY2Vzc2lvbi1udW0+PHVy
bHM+PHJlbGF0ZWQtdXJscz48dXJsPmh0dHA6Ly93d3cubmNiaS5ubG0ubmloLmdvdi9wdWJtZWQv
MjQxMzcwMjI8L3VybD48L3JlbGF0ZWQtdXJscz48L3VybHM+PGVsZWN0cm9uaWMtcmVzb3VyY2Ut
bnVtPjEwLjExNTIvcGh5c3Jldi4wMDAzOS4yMDEyPC9lbGVjdHJvbmljLXJlc291cmNlLW51bT48
L3JlY29yZD48L0NpdGU+PC9FbmROb3RlPn==
</w:fldData>
        </w:fldChar>
      </w:r>
      <w:r w:rsidR="00A274B9" w:rsidRPr="00F53619">
        <w:rPr>
          <w:rFonts w:ascii="Arial" w:eastAsia="Times,Times,Times New Roman" w:hAnsi="Arial" w:cs="Arial"/>
        </w:rPr>
        <w:instrText xml:space="preserve"> ADDIN EN.CITE </w:instrText>
      </w:r>
      <w:r w:rsidR="00F7003E" w:rsidRPr="00F53619">
        <w:rPr>
          <w:rFonts w:ascii="Arial" w:eastAsia="Times,Times,Times New Roman" w:hAnsi="Arial" w:cs="Arial"/>
        </w:rPr>
        <w:fldChar w:fldCharType="begin">
          <w:fldData xml:space="preserve">PEVuZE5vdGU+PENpdGU+PEF1dGhvcj5BYmU8L0F1dGhvcj48WWVhcj4yMDAwPC9ZZWFyPjxSZWNO
dW0+ODI3MjwvUmVjTnVtPjxEaXNwbGF5VGV4dD4oMSw2KTwvRGlzcGxheVRleHQ+PHJlY29yZD48
cmVjLW51bWJlcj44MjcyPC9yZWMtbnVtYmVyPjxmb3JlaWduLWtleXM+PGtleSBhcHA9IkVOIiBk
Yi1pZD0icHA1NTl3cmQ5d3pyNWNlYTBlY3B6ZnQ0c3JydnRmdng1cmEwIiB0aW1lc3RhbXA9IjE0
NTkyMDY4MzMiPjgyNzI8L2tleT48L2ZvcmVpZ24ta2V5cz48cmVmLXR5cGUgbmFtZT0iSm91cm5h
bCBBcnRpY2xlIj4xNzwvcmVmLXR5cGU+PGNvbnRyaWJ1dG9ycz48YXV0aG9ycz48YXV0aG9yPkFi
ZSwgSDwvYXV0aG9yPjwvYXV0aG9ycz48L2NvbnRyaWJ1dG9ycz48dGl0bGVzPjx0aXRsZT5Sb2xl
IG9mIGhpc3RpZGluZS1yZWxhdGVkIGNvbXBvdW5kcyBhcyBpbnRyYWNlbGx1bGFyIHByb3RvbiBi
dWZmZXJpbmcgY29uc3RpdHVlbnRzIGluIHZlcnRlYnJhdGUgbXVzY2xlPC90aXRsZT48c2Vjb25k
YXJ5LXRpdGxlPkJpb2NoZW1pc3RyeSBDL0Mgb2YgQmlva2hpbWlhPC9zZWNvbmRhcnktdGl0bGU+
PC90aXRsZXM+PHBlcmlvZGljYWw+PGZ1bGwtdGl0bGU+QmlvY2hlbWlzdHJ5IEMvQyBPRiBCaW9r
aGltaWE8L2Z1bGwtdGl0bGU+PC9wZXJpb2RpY2FsPjxwYWdlcz43NTctNzY1PC9wYWdlcz48dm9s
dW1lPjY1PC92b2x1bWU+PG51bWJlcj43PC9udW1iZXI+PGRhdGVzPjx5ZWFyPjIwMDA8L3llYXI+
PC9kYXRlcz48aXNibj4wMDA2LTI5Nzk8L2lzYm4+PHVybHM+PHJlbGF0ZWQtdXJscz48dXJsPmh0
dHA6Ly9ldXJvcGVwbWMub3JnL2Fic3RyYWN0L21lZC8xMDk1MTA5MjwvdXJsPjwvcmVsYXRlZC11
cmxzPjwvdXJscz48Y3VzdG9tMj4xMDk1MTA5MjwvY3VzdG9tMj48L3JlY29yZD48L0NpdGU+PENp
dGU+PEF1dGhvcj5Cb2xkeXJldjwvQXV0aG9yPjxZZWFyPjIwMTM8L1llYXI+PFJlY051bT4zMjc5
PC9SZWNOdW0+PHJlY29yZD48cmVjLW51bWJlcj4zMjc5PC9yZWMtbnVtYmVyPjxmb3JlaWduLWtl
eXM+PGtleSBhcHA9IkVOIiBkYi1pZD0icHA1NTl3cmQ5d3pyNWNlYTBlY3B6ZnQ0c3JydnRmdng1
cmEwIiB0aW1lc3RhbXA9IjE0NTkxODEzNDIiPjMyNzk8L2tleT48a2V5IGFwcD0iRU5XZWIiIGRi
LWlkPSIiPjA8L2tleT48L2ZvcmVpZ24ta2V5cz48cmVmLXR5cGUgbmFtZT0iSm91cm5hbCBBcnRp
Y2xlIj4xNzwvcmVmLXR5cGU+PGNvbnRyaWJ1dG9ycz48YXV0aG9ycz48YXV0aG9yPkJvbGR5cmV2
LCBBQTwvYXV0aG9yPjxhdXRob3I+QWxkaW5pLCBHPC9hdXRob3I+PGF1dGhvcj5EZXJhdmUsIFc8
L2F1dGhvcj48L2F1dGhvcnM+PC9jb250cmlidXRvcnM+PHRpdGxlcz48dGl0bGU+UGh5c2lvbG9n
eSBhbmQgcGF0aG9waHlzaW9sb2d5IG9mIGNhcm5vc2luZTwvdGl0bGU+PHNlY29uZGFyeS10aXRs
ZT5QaHlzaW9sIFJldjwvc2Vjb25kYXJ5LXRpdGxlPjwvdGl0bGVzPjxwZXJpb2RpY2FsPjxmdWxs
LXRpdGxlPlBoeXNpb2wgUmV2PC9mdWxsLXRpdGxlPjwvcGVyaW9kaWNhbD48cGFnZXM+MTgwMy00
NTwvcGFnZXM+PHZvbHVtZT45Mzwvdm9sdW1lPjxudW1iZXI+NDwvbnVtYmVyPjxrZXl3b3Jkcz48
a2V5d29yZD5BbmltYWxzPC9rZXl3b3JkPjxrZXl3b3JkPkJyYWluL3BoeXNpb2xvZ3k8L2tleXdv
cmQ+PGtleXdvcmQ+Q2FyZGlvdmFzY3VsYXIgUGh5c2lvbG9naWNhbCBQaGVub21lbmE8L2tleXdv
cmQ+PGtleXdvcmQ+Q2Fybm9zaW5lL2NoZW1pc3RyeS8qcGh5c2lvbG9neTwva2V5d29yZD48a2V5
d29yZD5EaXBlcHRpZGFzZXMvcGh5c2lvbG9neTwva2V5d29yZD48a2V5d29yZD5EaXNlYXNlIE1v
ZGVscywgQW5pbWFsPC9rZXl3b3JkPjxrZXl3b3JkPkZlbWFsZTwva2V5d29yZD48a2V5d29yZD5I
dW1hbnM8L2tleXdvcmQ+PGtleXdvcmQ+TWFsZTwva2V5d29yZD48a2V5d29yZD5NdXNjbGUsIFNr
ZWxldGFsLypwaHlzaW9sb2d5LypwaHlzaW9wYXRob2xvZ3k8L2tleXdvcmQ+PC9rZXl3b3Jkcz48
ZGF0ZXM+PHllYXI+MjAxMzwveWVhcj48cHViLWRhdGVzPjxkYXRlPk9jdDwvZGF0ZT48L3B1Yi1k
YXRlcz48L2RhdGVzPjxpc2JuPjE1MjItMTIxMCAoRWxlY3Ryb25pYykmI3hEOzAwMzEtOTMzMyAo
TGlua2luZyk8L2lzYm4+PGFjY2Vzc2lvbi1udW0+MjQxMzcwMjI8L2FjY2Vzc2lvbi1udW0+PHVy
bHM+PHJlbGF0ZWQtdXJscz48dXJsPmh0dHA6Ly93d3cubmNiaS5ubG0ubmloLmdvdi9wdWJtZWQv
MjQxMzcwMjI8L3VybD48L3JlbGF0ZWQtdXJscz48L3VybHM+PGVsZWN0cm9uaWMtcmVzb3VyY2Ut
bnVtPjEwLjExNTIvcGh5c3Jldi4wMDAzOS4yMDEyPC9lbGVjdHJvbmljLXJlc291cmNlLW51bT48
L3JlY29yZD48L0NpdGU+PC9FbmROb3RlPn==
</w:fldData>
        </w:fldChar>
      </w:r>
      <w:r w:rsidR="00A274B9" w:rsidRPr="00F53619">
        <w:rPr>
          <w:rFonts w:ascii="Arial" w:eastAsia="Times,Times,Times New Roman" w:hAnsi="Arial" w:cs="Arial"/>
        </w:rPr>
        <w:instrText xml:space="preserve"> ADDIN EN.CITE.DATA </w:instrText>
      </w:r>
      <w:r w:rsidR="00F7003E" w:rsidRPr="00F53619">
        <w:rPr>
          <w:rFonts w:ascii="Arial" w:eastAsia="Times,Times,Times New Roman" w:hAnsi="Arial" w:cs="Arial"/>
        </w:rPr>
      </w:r>
      <w:r w:rsidR="00F7003E" w:rsidRPr="00F53619">
        <w:rPr>
          <w:rFonts w:ascii="Arial" w:eastAsia="Times,Times,Times New Roman" w:hAnsi="Arial" w:cs="Arial"/>
        </w:rPr>
        <w:fldChar w:fldCharType="end"/>
      </w:r>
      <w:r w:rsidR="00F7003E" w:rsidRPr="00F53619">
        <w:rPr>
          <w:rFonts w:ascii="Arial" w:eastAsia="Times,Times,Times New Roman" w:hAnsi="Arial" w:cs="Arial"/>
          <w:shd w:val="clear" w:color="auto" w:fill="FFFFFF"/>
        </w:rPr>
      </w:r>
      <w:r w:rsidR="00F7003E" w:rsidRPr="00F53619">
        <w:rPr>
          <w:rFonts w:ascii="Arial" w:eastAsia="Times,Times,Times New Roman" w:hAnsi="Arial" w:cs="Arial"/>
          <w:shd w:val="clear" w:color="auto" w:fill="FFFFFF"/>
        </w:rPr>
        <w:fldChar w:fldCharType="separate"/>
      </w:r>
      <w:r w:rsidRPr="00F53619">
        <w:rPr>
          <w:rFonts w:ascii="Arial" w:eastAsia="Arial,Arial,Times,Times,Times N" w:hAnsi="Arial" w:cs="Arial"/>
          <w:noProof/>
          <w:shd w:val="clear" w:color="auto" w:fill="FFFFFF"/>
        </w:rPr>
        <w:t>(1,6)</w:t>
      </w:r>
      <w:r w:rsidR="00F7003E" w:rsidRPr="00F53619">
        <w:rPr>
          <w:rFonts w:ascii="Arial" w:eastAsia="Times,Times,Times New Roman" w:hAnsi="Arial" w:cs="Arial"/>
        </w:rPr>
        <w:fldChar w:fldCharType="end"/>
      </w:r>
      <w:r w:rsidRPr="00F53619">
        <w:rPr>
          <w:rFonts w:ascii="Arial" w:eastAsia="Arial,Arial,Times,Times,Times N" w:hAnsi="Arial" w:cs="Arial"/>
          <w:shd w:val="clear" w:color="auto" w:fill="FFFFFF"/>
        </w:rPr>
        <w:t>.</w:t>
      </w:r>
    </w:p>
    <w:p w:rsidR="00714875" w:rsidRPr="00F53619" w:rsidRDefault="00714875" w:rsidP="00106AED">
      <w:pPr>
        <w:jc w:val="both"/>
        <w:rPr>
          <w:rFonts w:ascii="Arial" w:hAnsi="Arial" w:cs="Arial"/>
          <w:shd w:val="clear" w:color="auto" w:fill="FFFFFF"/>
        </w:rPr>
      </w:pPr>
    </w:p>
    <w:p w:rsidR="00714875" w:rsidRPr="00F53619" w:rsidRDefault="00714875" w:rsidP="00106AED">
      <w:pPr>
        <w:jc w:val="both"/>
        <w:rPr>
          <w:rFonts w:ascii="Arial" w:hAnsi="Arial" w:cs="Arial"/>
          <w:shd w:val="clear" w:color="auto" w:fill="FFFFFF"/>
        </w:rPr>
      </w:pPr>
      <w:r w:rsidRPr="00F53619">
        <w:rPr>
          <w:rFonts w:ascii="Arial" w:eastAsia="Arial,Arial,Times,Times,Times N" w:hAnsi="Arial" w:cs="Arial"/>
          <w:shd w:val="clear" w:color="auto" w:fill="FFFFFF"/>
        </w:rPr>
        <w:t xml:space="preserve">Existing literature suggests that higher muscle carnosine concentrations can help attenuate the decrease in </w:t>
      </w:r>
      <w:r w:rsidRPr="00F53619">
        <w:rPr>
          <w:rFonts w:ascii="Arial" w:eastAsia="Arial,Arial,Times,Times,Times N" w:hAnsi="Arial" w:cs="Arial"/>
        </w:rPr>
        <w:t>Ca</w:t>
      </w:r>
      <w:r w:rsidRPr="00F53619">
        <w:rPr>
          <w:rFonts w:ascii="Arial" w:eastAsia="Arial,Arial,Times,Times,Times N" w:hAnsi="Arial" w:cs="Arial"/>
          <w:vertAlign w:val="superscript"/>
        </w:rPr>
        <w:t xml:space="preserve">2+ </w:t>
      </w:r>
      <w:r w:rsidRPr="00F53619">
        <w:rPr>
          <w:rFonts w:ascii="Arial" w:eastAsia="Arial,Arial,Times,Times,Times N" w:hAnsi="Arial" w:cs="Arial"/>
          <w:shd w:val="clear" w:color="auto" w:fill="FFFFFF"/>
        </w:rPr>
        <w:t xml:space="preserve">sensitivity as well as the accumulation of </w:t>
      </w:r>
      <w:r w:rsidRPr="00F53619">
        <w:rPr>
          <w:rFonts w:ascii="Arial" w:eastAsia="Arial,Arial,Times,Times,Times N" w:hAnsi="Arial" w:cs="Arial"/>
        </w:rPr>
        <w:t>H</w:t>
      </w:r>
      <w:r w:rsidRPr="00F53619">
        <w:rPr>
          <w:rFonts w:ascii="Arial" w:eastAsia="Arial,Arial,Times,Times,Times N" w:hAnsi="Arial" w:cs="Arial"/>
          <w:vertAlign w:val="superscript"/>
        </w:rPr>
        <w:t>+</w:t>
      </w:r>
      <w:r w:rsidRPr="00F53619">
        <w:rPr>
          <w:rFonts w:ascii="Arial" w:eastAsia="Arial,Arial,Times,Times,Times N" w:hAnsi="Arial" w:cs="Arial"/>
          <w:shd w:val="clear" w:color="auto" w:fill="FFFFFF"/>
        </w:rPr>
        <w:t xml:space="preserve"> during high-intensity exercise. </w:t>
      </w:r>
      <w:proofErr w:type="spellStart"/>
      <w:r w:rsidRPr="00F53619">
        <w:rPr>
          <w:rFonts w:ascii="Arial" w:eastAsia="Arial,Arial,Times,Times,Times N" w:hAnsi="Arial" w:cs="Arial"/>
          <w:shd w:val="clear" w:color="auto" w:fill="FFFFFF"/>
        </w:rPr>
        <w:t>Dutka</w:t>
      </w:r>
      <w:proofErr w:type="spellEnd"/>
      <w:r w:rsidRPr="00F53619">
        <w:rPr>
          <w:rFonts w:ascii="Arial" w:eastAsia="Arial,Arial,Times,Times,Times N" w:hAnsi="Arial" w:cs="Arial"/>
          <w:shd w:val="clear" w:color="auto" w:fill="FFFFFF"/>
        </w:rPr>
        <w:t xml:space="preserve"> and Lamb </w:t>
      </w:r>
      <w:r w:rsidR="00F7003E" w:rsidRPr="00F53619">
        <w:rPr>
          <w:rFonts w:ascii="Arial" w:eastAsia="Times,Times,Times New Roman" w:hAnsi="Arial" w:cs="Arial"/>
        </w:rPr>
        <w:fldChar w:fldCharType="begin"/>
      </w:r>
      <w:r w:rsidRPr="00F53619">
        <w:rPr>
          <w:rFonts w:ascii="Arial" w:eastAsia="Times,Times,Times New Roman" w:hAnsi="Arial" w:cs="Arial"/>
          <w:shd w:val="clear" w:color="auto" w:fill="FFFFFF"/>
        </w:rPr>
        <w:instrText xml:space="preserve"> ADDIN EN.CITE &lt;EndNote&gt;&lt;Cite ExcludeAuth="1"&gt;&lt;Author&gt;Dutka&lt;/Author&gt;&lt;Year&gt;2004&lt;/Year&gt;&lt;RecNum&gt;1269&lt;/RecNum&gt;&lt;DisplayText&gt;(10)&lt;/DisplayText&gt;&lt;record&gt;&lt;rec-number&gt;1269&lt;/rec-number&gt;&lt;foreign-keys&gt;&lt;key app="EN" db-id="pp559wrd9wzr5cea0ecpzft4srrvtfvx5ra0" timestamp="1459176433"&gt;1269&lt;/key&gt;&lt;key app="ENWeb" db-id=""&gt;0&lt;/key&gt;&lt;/foreign-keys&gt;&lt;ref-type name="Journal Article"&gt;17&lt;/ref-type&gt;&lt;contributors&gt;&lt;authors&gt;&lt;author&gt;Dutka, TL&lt;/author&gt;&lt;author&gt;Lamb, GD&lt;/author&gt;&lt;/authors&gt;&lt;/contributors&gt;&lt;auth-address&gt;Department of Zoology, La Trobe University, Bundoora, Victoria, 3083, Australia. dutka@zoo.latrobe.edu.au&lt;/auth-address&gt;&lt;titles&gt;&lt;title&gt;Effect of carnosine on excitation-contraction coupling in mechanically-skinned rat skeletal muscle&lt;/title&gt;&lt;secondary-title&gt;J Muscle Res Cell Motil&lt;/secondary-title&gt;&lt;/titles&gt;&lt;pages&gt;203-13&lt;/pages&gt;&lt;volume&gt;25&lt;/volume&gt;&lt;number&gt;3&lt;/number&gt;&lt;keywords&gt;&lt;keyword&gt;Animals&lt;/keyword&gt;&lt;keyword&gt;Carnosine/*pharmacology&lt;/keyword&gt;&lt;keyword&gt;Dose-Response Relationship, Drug&lt;/keyword&gt;&lt;keyword&gt;In Vitro Techniques&lt;/keyword&gt;&lt;keyword&gt;Muscle Contraction/*drug effects/physiology&lt;/keyword&gt;&lt;keyword&gt;Muscle, Skeletal/*drug effects/physiology&lt;/keyword&gt;&lt;keyword&gt;Rats&lt;/keyword&gt;&lt;keyword&gt;Rats, Long-Evans&lt;/keyword&gt;&lt;/keywords&gt;&lt;dates&gt;&lt;year&gt;2004&lt;/year&gt;&lt;/dates&gt;&lt;isbn&gt;0142-4319 (Print)&amp;#xD;0142-4319 (Linking)&lt;/isbn&gt;&lt;accession-num&gt;15467383&lt;/accession-num&gt;&lt;urls&gt;&lt;related-urls&gt;&lt;url&gt;http://www.ncbi.nlm.nih.gov/pubmed/15467383&lt;/url&gt;&lt;/related-urls&gt;&lt;/urls&gt;&lt;/record&gt;&lt;/Cite&gt;&lt;/EndNote&gt;</w:instrText>
      </w:r>
      <w:r w:rsidR="00F7003E" w:rsidRPr="00F53619">
        <w:rPr>
          <w:rFonts w:ascii="Arial" w:eastAsia="Times,Times,Times New Roman" w:hAnsi="Arial" w:cs="Arial"/>
          <w:shd w:val="clear" w:color="auto" w:fill="FFFFFF"/>
        </w:rPr>
        <w:fldChar w:fldCharType="separate"/>
      </w:r>
      <w:r w:rsidRPr="00F53619">
        <w:rPr>
          <w:rFonts w:ascii="Arial" w:eastAsia="Arial,Arial,Times,Times,Times N" w:hAnsi="Arial" w:cs="Arial"/>
          <w:shd w:val="clear" w:color="auto" w:fill="FFFFFF"/>
        </w:rPr>
        <w:t>(10)</w:t>
      </w:r>
      <w:r w:rsidR="00F7003E" w:rsidRPr="00F53619">
        <w:rPr>
          <w:rFonts w:ascii="Arial" w:eastAsia="Times,Times,Times New Roman" w:hAnsi="Arial" w:cs="Arial"/>
        </w:rPr>
        <w:fldChar w:fldCharType="end"/>
      </w:r>
      <w:r w:rsidRPr="00F53619">
        <w:rPr>
          <w:rFonts w:ascii="Arial" w:eastAsia="Arial,Arial,Times,Times,Times N" w:hAnsi="Arial" w:cs="Arial"/>
          <w:shd w:val="clear" w:color="auto" w:fill="FFFFFF"/>
        </w:rPr>
        <w:t xml:space="preserve"> demonstrated that carnosine did not affect </w:t>
      </w:r>
      <w:r w:rsidRPr="00F53619">
        <w:rPr>
          <w:rFonts w:ascii="Arial" w:eastAsia="Arial,Arial,Times,Times,Times N" w:hAnsi="Arial" w:cs="Arial"/>
        </w:rPr>
        <w:t>Ca</w:t>
      </w:r>
      <w:r w:rsidRPr="00F53619">
        <w:rPr>
          <w:rFonts w:ascii="Arial" w:eastAsia="Arial,Arial,Times,Times,Times N" w:hAnsi="Arial" w:cs="Arial"/>
          <w:vertAlign w:val="superscript"/>
        </w:rPr>
        <w:t xml:space="preserve">2+ </w:t>
      </w:r>
      <w:r w:rsidRPr="00F53619">
        <w:rPr>
          <w:rFonts w:ascii="Arial" w:eastAsia="Arial,Arial,Times,Times,Times N" w:hAnsi="Arial" w:cs="Arial"/>
          <w:shd w:val="clear" w:color="auto" w:fill="FFFFFF"/>
        </w:rPr>
        <w:t xml:space="preserve">release from the sarcoplasmic reticulum, but </w:t>
      </w:r>
      <w:r w:rsidRPr="00F53619">
        <w:rPr>
          <w:rFonts w:ascii="Arial" w:eastAsia="Arial,Arial,Times,Times,Times N" w:hAnsi="Arial" w:cs="Arial"/>
        </w:rPr>
        <w:t>Ca</w:t>
      </w:r>
      <w:r w:rsidRPr="00F53619">
        <w:rPr>
          <w:rFonts w:ascii="Arial" w:eastAsia="Arial,Arial,Times,Times,Times N" w:hAnsi="Arial" w:cs="Arial"/>
          <w:vertAlign w:val="superscript"/>
        </w:rPr>
        <w:t xml:space="preserve">2+ </w:t>
      </w:r>
      <w:r w:rsidRPr="00F53619">
        <w:rPr>
          <w:rFonts w:ascii="Arial" w:eastAsia="Arial,Arial,Times,Times,Times N" w:hAnsi="Arial" w:cs="Arial"/>
          <w:shd w:val="clear" w:color="auto" w:fill="FFFFFF"/>
        </w:rPr>
        <w:t xml:space="preserve">sensitivity of the myofilaments was increased. This mechanism would be most beneficial during the onset of fatigue when </w:t>
      </w:r>
      <w:r w:rsidRPr="00F53619">
        <w:rPr>
          <w:rFonts w:ascii="Arial" w:eastAsia="Arial,Arial,Times,Times,Times N" w:hAnsi="Arial" w:cs="Arial"/>
        </w:rPr>
        <w:t>Ca</w:t>
      </w:r>
      <w:r w:rsidRPr="00F53619">
        <w:rPr>
          <w:rFonts w:ascii="Arial" w:eastAsia="Arial,Arial,Times,Times,Times N" w:hAnsi="Arial" w:cs="Arial"/>
          <w:vertAlign w:val="superscript"/>
        </w:rPr>
        <w:t xml:space="preserve">2+ </w:t>
      </w:r>
      <w:r w:rsidRPr="00F53619">
        <w:rPr>
          <w:rFonts w:ascii="Arial" w:eastAsia="Arial,Arial,Times,Times,Times N" w:hAnsi="Arial" w:cs="Arial"/>
          <w:shd w:val="clear" w:color="auto" w:fill="FFFFFF"/>
        </w:rPr>
        <w:t xml:space="preserve">release begins to decrease. </w:t>
      </w:r>
      <w:r w:rsidR="0093673B" w:rsidRPr="00F53619">
        <w:rPr>
          <w:rFonts w:ascii="Arial" w:eastAsia="Arial,Arial,Times,Times,Times N" w:hAnsi="Arial" w:cs="Arial"/>
          <w:shd w:val="clear" w:color="auto" w:fill="FFFFFF"/>
        </w:rPr>
        <w:t xml:space="preserve">Hydrogen ion </w:t>
      </w:r>
      <w:r w:rsidRPr="00F53619">
        <w:rPr>
          <w:rFonts w:ascii="Arial" w:eastAsia="Arial,Arial,Times,Times,Times N" w:hAnsi="Arial" w:cs="Arial"/>
          <w:shd w:val="clear" w:color="auto" w:fill="FFFFFF"/>
        </w:rPr>
        <w:t xml:space="preserve">may compete with </w:t>
      </w:r>
      <w:r w:rsidRPr="00F53619">
        <w:rPr>
          <w:rFonts w:ascii="Arial" w:eastAsia="Arial,Arial,Times,Times,Times N" w:hAnsi="Arial" w:cs="Arial"/>
        </w:rPr>
        <w:t>Ca</w:t>
      </w:r>
      <w:r w:rsidRPr="00F53619">
        <w:rPr>
          <w:rFonts w:ascii="Arial" w:eastAsia="Arial,Arial,Times,Times,Times N" w:hAnsi="Arial" w:cs="Arial"/>
          <w:vertAlign w:val="superscript"/>
        </w:rPr>
        <w:t>2+</w:t>
      </w:r>
      <w:r w:rsidRPr="00F53619">
        <w:rPr>
          <w:rFonts w:ascii="Arial" w:eastAsia="Arial,Arial,Times,Times,Times N" w:hAnsi="Arial" w:cs="Arial"/>
          <w:shd w:val="clear" w:color="auto" w:fill="FFFFFF"/>
        </w:rPr>
        <w:t xml:space="preserve"> for the binding site on troponin </w:t>
      </w:r>
      <w:r w:rsidR="00F7003E" w:rsidRPr="00F53619">
        <w:rPr>
          <w:rFonts w:ascii="Arial" w:eastAsia="Times,Times,Times New Roman" w:hAnsi="Arial" w:cs="Arial"/>
        </w:rPr>
        <w:fldChar w:fldCharType="begin">
          <w:fldData xml:space="preserve">PEVuZE5vdGU+PENpdGU+PEF1dGhvcj5Eb25hbGRzb248L0F1dGhvcj48WWVhcj4xOTc4PC9ZZWFy
PjxSZWNOdW0+ODMwOTwvUmVjTnVtPjxEaXNwbGF5VGV4dD4oOSwxNCk8L0Rpc3BsYXlUZXh0Pjxy
ZWNvcmQ+PHJlYy1udW1iZXI+ODMwOTwvcmVjLW51bWJlcj48Zm9yZWlnbi1rZXlzPjxrZXkgYXBw
PSJFTiIgZGItaWQ9InBwNTU5d3JkOXd6cjVjZWEwZWNwemZ0NHNycnZ0ZnZ4NXJhMCIgdGltZXN0
YW1wPSIxNDU5NjU0NzkxIj44MzA5PC9rZXk+PC9mb3JlaWduLWtleXM+PHJlZi10eXBlIG5hbWU9
IkpvdXJuYWwgQXJ0aWNsZSI+MTc8L3JlZi10eXBlPjxjb250cmlidXRvcnM+PGF1dGhvcnM+PGF1
dGhvcj5Eb25hbGRzb24sIFNLPC9hdXRob3I+PGF1dGhvcj5IZXJtYW5zZW4sIEw8L2F1dGhvcj48
YXV0aG9yPkJvbGxlcywgTDwvYXV0aG9yPjwvYXV0aG9ycz48L2NvbnRyaWJ1dG9ycz48dGl0bGVz
Pjx0aXRsZT5EaWZmZXJlbnRpYWwsIGRpcmVjdCBlZmZlY3RzIG9mIEgrIG9uIENhMisgLWFjdGl2
YXRlZCBmb3JjZSBvZiBza2lubmVkIGZpYmVycyBmcm9tIHRoZSBzb2xldXMsIGNhcmRpYWMgYW5k
IGFkZHVjdG9yIG1hZ251cyBtdXNjbGVzIG9mIHJhYmJpdHM8L3RpdGxlPjxzZWNvbmRhcnktdGl0
bGU+UGZsdWdlcnMgQXJjaDwvc2Vjb25kYXJ5LXRpdGxlPjwvdGl0bGVzPjxwZXJpb2RpY2FsPjxm
dWxsLXRpdGxlPlBmbHVnZXJzIEFyY2g8L2Z1bGwtdGl0bGU+PC9wZXJpb2RpY2FsPjxwYWdlcz41
NS02NTwvcGFnZXM+PHZvbHVtZT4zNzY8L3ZvbHVtZT48bnVtYmVyPjE8L251bWJlcj48a2V5d29y
ZHM+PGtleXdvcmQ+QWNpZG9zaXMvcGh5c2lvcGF0aG9sb2d5PC9rZXl3b3JkPjxrZXl3b3JkPkFu
aW1hbHM8L2tleXdvcmQ+PGtleXdvcmQ+Q2FsY2l1bS8qcGhhcm1hY29sb2d5PC9rZXl3b3JkPjxr
ZXl3b3JkPipIeWRyb2dlbi1Jb24gQ29uY2VudHJhdGlvbjwva2V5d29yZD48a2V5d29yZD5MZWc8
L2tleXdvcmQ+PGtleXdvcmQ+TWFnbmVzaXVtL3BoYXJtYWNvbG9neTwva2V5d29yZD48a2V5d29y
ZD5NdXNjbGUgQ29udHJhY3Rpb24vKmRydWcgZWZmZWN0czwva2V5d29yZD48a2V5d29yZD5NdXNj
bGVzL3BoeXNpb3BhdGhvbG9neTwva2V5d29yZD48a2V5d29yZD5NeW9jYXJkaWFsIENvbnRyYWN0
aW9uLypkcnVnIGVmZmVjdHM8L2tleXdvcmQ+PGtleXdvcmQ+UmFiYml0czwva2V5d29yZD48a2V5
d29yZD5UaGlnaDwva2V5d29yZD48L2tleXdvcmRzPjxkYXRlcz48eWVhcj4xOTc4PC95ZWFyPjxw
dWItZGF0ZXM+PGRhdGU+QXVnIDI1PC9kYXRlPjwvcHViLWRhdGVzPjwvZGF0ZXM+PGlzYm4+MDAz
MS02NzY4IChQcmludCkmI3hEOzAwMzEtNjc2OCAoTGlua2luZyk8L2lzYm4+PGFjY2Vzc2lvbi1u
dW0+MzAwNjY8L2FjY2Vzc2lvbi1udW0+PHVybHM+PHJlbGF0ZWQtdXJscz48dXJsPmh0dHA6Ly93
d3cubmNiaS5ubG0ubmloLmdvdi9wdWJtZWQvMzAwNjY8L3VybD48L3JlbGF0ZWQtdXJscz48L3Vy
bHM+PC9yZWNvcmQ+PC9DaXRlPjxDaXRlPjxBdXRob3I+RmFiaWF0bzwvQXV0aG9yPjxZZWFyPjE5
Nzg8L1llYXI+PFJlY051bT44MzEwPC9SZWNOdW0+PHJlY29yZD48cmVjLW51bWJlcj44MzEwPC9y
ZWMtbnVtYmVyPjxmb3JlaWduLWtleXM+PGtleSBhcHA9IkVOIiBkYi1pZD0icHA1NTl3cmQ5d3py
NWNlYTBlY3B6ZnQ0c3JydnRmdng1cmEwIiB0aW1lc3RhbXA9IjE0NTk2NTQ4MjQiPjgzMTA8L2tl
eT48L2ZvcmVpZ24ta2V5cz48cmVmLXR5cGUgbmFtZT0iSm91cm5hbCBBcnRpY2xlIj4xNzwvcmVm
LXR5cGU+PGNvbnRyaWJ1dG9ycz48YXV0aG9ycz48YXV0aG9yPkZhYmlhdG8sIEE8L2F1dGhvcj48
YXV0aG9yPkZhYmlhdG8sIEY8L2F1dGhvcj48L2F1dGhvcnM+PC9jb250cmlidXRvcnM+PHRpdGxl
cz48dGl0bGU+RWZmZWN0cyBvZiBwSCBvbiB0aGUgbXlvZmlsYW1lbnRzIGFuZCB0aGUgc2FyY29w
bGFzbWljIHJldGljdWx1bSBvZiBza2lubmVkIGNlbGxzIGZyb20gY2FyZGlhY2UgYW5kIHNrZWxl
dGFsIG11c2NsZXM8L3RpdGxlPjxzZWNvbmRhcnktdGl0bGU+SiBQaHlzaW9sPC9zZWNvbmRhcnkt
dGl0bGU+PC90aXRsZXM+PHBlcmlvZGljYWw+PGZ1bGwtdGl0bGU+SiBQaHlzaW9sPC9mdWxsLXRp
dGxlPjwvcGVyaW9kaWNhbD48cGFnZXM+MjMzLTU1PC9wYWdlcz48dm9sdW1lPjI3Njwvdm9sdW1l
PjxrZXl3b3Jkcz48a2V5d29yZD5BbmltYWxzPC9rZXl3b3JkPjxrZXl3b3JkPkFudXJhPC9rZXl3
b3JkPjxrZXl3b3JkPkNhbGNpdW0vbWV0YWJvbGlzbTwva2V5d29yZD48a2V5d29yZD5IZWFydC8q
cGh5c2lvbG9neTwva2V5d29yZD48a2V5d29yZD5IZWFydCBWZW50cmljbGVzL21ldGFib2xpc208
L2tleXdvcmQ+PGtleXdvcmQ+SHlkcm9nZW4tSW9uIENvbmNlbnRyYXRpb248L2tleXdvcmQ+PGtl
eXdvcmQ+TXVzY2xlIENvbnRyYWN0aW9uPC9rZXl3b3JkPjxrZXl3b3JkPk11c2NsZXMvbWV0YWJv
bGlzbS8qcGh5c2lvbG9neTwva2V5d29yZD48a2V5d29yZD5NeW9jYXJkaXVtL21ldGFib2xpc208
L2tleXdvcmQ+PGtleXdvcmQ+TXlvZmlicmlscy9tZXRhYm9saXNtLypwaHlzaW9sb2d5PC9rZXl3
b3JkPjxrZXl3b3JkPlJhdHM8L2tleXdvcmQ+PGtleXdvcmQ+U2FyY29wbGFzbWljIFJldGljdWx1
bS9tZXRhYm9saXNtLypwaHlzaW9sb2d5PC9rZXl3b3JkPjwva2V5d29yZHM+PGRhdGVzPjx5ZWFy
PjE5Nzg8L3llYXI+PHB1Yi1kYXRlcz48ZGF0ZT5NYXI8L2RhdGU+PC9wdWItZGF0ZXM+PC9kYXRl
cz48aXNibj4wMDIyLTM3NTEgKFByaW50KSYjeEQ7MDAyMi0zNzUxIChMaW5raW5nKTwvaXNibj48
YWNjZXNzaW9uLW51bT4yNTk1NzwvYWNjZXNzaW9uLW51bT48dXJscz48cmVsYXRlZC11cmxzPjx1
cmw+aHR0cDovL3d3dy5uY2JpLm5sbS5uaWguZ292L3B1Ym1lZC8yNTk1NzwvdXJsPjwvcmVsYXRl
ZC11cmxzPjwvdXJscz48Y3VzdG9tMj5QTUMxMjgyNDIyPC9jdXN0b20yPjwvcmVjb3JkPjwvQ2l0
ZT48L0VuZE5vdGU+
</w:fldData>
        </w:fldChar>
      </w:r>
      <w:r w:rsidRPr="00F53619">
        <w:rPr>
          <w:rFonts w:ascii="Arial" w:eastAsia="Times,Times,Times New Roman" w:hAnsi="Arial" w:cs="Arial"/>
          <w:shd w:val="clear" w:color="auto" w:fill="FFFFFF"/>
        </w:rPr>
        <w:instrText xml:space="preserve"> ADDIN EN.CITE </w:instrText>
      </w:r>
      <w:r w:rsidR="00F7003E" w:rsidRPr="00F53619">
        <w:rPr>
          <w:rFonts w:ascii="Arial" w:eastAsia="Times,Times,Times New Roman" w:hAnsi="Arial" w:cs="Arial"/>
          <w:shd w:val="clear" w:color="auto" w:fill="FFFFFF"/>
        </w:rPr>
        <w:fldChar w:fldCharType="begin">
          <w:fldData xml:space="preserve">PEVuZE5vdGU+PENpdGU+PEF1dGhvcj5Eb25hbGRzb248L0F1dGhvcj48WWVhcj4xOTc4PC9ZZWFy
PjxSZWNOdW0+ODMwOTwvUmVjTnVtPjxEaXNwbGF5VGV4dD4oOSwxNCk8L0Rpc3BsYXlUZXh0Pjxy
ZWNvcmQ+PHJlYy1udW1iZXI+ODMwOTwvcmVjLW51bWJlcj48Zm9yZWlnbi1rZXlzPjxrZXkgYXBw
PSJFTiIgZGItaWQ9InBwNTU5d3JkOXd6cjVjZWEwZWNwemZ0NHNycnZ0ZnZ4NXJhMCIgdGltZXN0
YW1wPSIxNDU5NjU0NzkxIj44MzA5PC9rZXk+PC9mb3JlaWduLWtleXM+PHJlZi10eXBlIG5hbWU9
IkpvdXJuYWwgQXJ0aWNsZSI+MTc8L3JlZi10eXBlPjxjb250cmlidXRvcnM+PGF1dGhvcnM+PGF1
dGhvcj5Eb25hbGRzb24sIFNLPC9hdXRob3I+PGF1dGhvcj5IZXJtYW5zZW4sIEw8L2F1dGhvcj48
YXV0aG9yPkJvbGxlcywgTDwvYXV0aG9yPjwvYXV0aG9ycz48L2NvbnRyaWJ1dG9ycz48dGl0bGVz
Pjx0aXRsZT5EaWZmZXJlbnRpYWwsIGRpcmVjdCBlZmZlY3RzIG9mIEgrIG9uIENhMisgLWFjdGl2
YXRlZCBmb3JjZSBvZiBza2lubmVkIGZpYmVycyBmcm9tIHRoZSBzb2xldXMsIGNhcmRpYWMgYW5k
IGFkZHVjdG9yIG1hZ251cyBtdXNjbGVzIG9mIHJhYmJpdHM8L3RpdGxlPjxzZWNvbmRhcnktdGl0
bGU+UGZsdWdlcnMgQXJjaDwvc2Vjb25kYXJ5LXRpdGxlPjwvdGl0bGVzPjxwZXJpb2RpY2FsPjxm
dWxsLXRpdGxlPlBmbHVnZXJzIEFyY2g8L2Z1bGwtdGl0bGU+PC9wZXJpb2RpY2FsPjxwYWdlcz41
NS02NTwvcGFnZXM+PHZvbHVtZT4zNzY8L3ZvbHVtZT48bnVtYmVyPjE8L251bWJlcj48a2V5d29y
ZHM+PGtleXdvcmQ+QWNpZG9zaXMvcGh5c2lvcGF0aG9sb2d5PC9rZXl3b3JkPjxrZXl3b3JkPkFu
aW1hbHM8L2tleXdvcmQ+PGtleXdvcmQ+Q2FsY2l1bS8qcGhhcm1hY29sb2d5PC9rZXl3b3JkPjxr
ZXl3b3JkPipIeWRyb2dlbi1Jb24gQ29uY2VudHJhdGlvbjwva2V5d29yZD48a2V5d29yZD5MZWc8
L2tleXdvcmQ+PGtleXdvcmQ+TWFnbmVzaXVtL3BoYXJtYWNvbG9neTwva2V5d29yZD48a2V5d29y
ZD5NdXNjbGUgQ29udHJhY3Rpb24vKmRydWcgZWZmZWN0czwva2V5d29yZD48a2V5d29yZD5NdXNj
bGVzL3BoeXNpb3BhdGhvbG9neTwva2V5d29yZD48a2V5d29yZD5NeW9jYXJkaWFsIENvbnRyYWN0
aW9uLypkcnVnIGVmZmVjdHM8L2tleXdvcmQ+PGtleXdvcmQ+UmFiYml0czwva2V5d29yZD48a2V5
d29yZD5UaGlnaDwva2V5d29yZD48L2tleXdvcmRzPjxkYXRlcz48eWVhcj4xOTc4PC95ZWFyPjxw
dWItZGF0ZXM+PGRhdGU+QXVnIDI1PC9kYXRlPjwvcHViLWRhdGVzPjwvZGF0ZXM+PGlzYm4+MDAz
MS02NzY4IChQcmludCkmI3hEOzAwMzEtNjc2OCAoTGlua2luZyk8L2lzYm4+PGFjY2Vzc2lvbi1u
dW0+MzAwNjY8L2FjY2Vzc2lvbi1udW0+PHVybHM+PHJlbGF0ZWQtdXJscz48dXJsPmh0dHA6Ly93
d3cubmNiaS5ubG0ubmloLmdvdi9wdWJtZWQvMzAwNjY8L3VybD48L3JlbGF0ZWQtdXJscz48L3Vy
bHM+PC9yZWNvcmQ+PC9DaXRlPjxDaXRlPjxBdXRob3I+RmFiaWF0bzwvQXV0aG9yPjxZZWFyPjE5
Nzg8L1llYXI+PFJlY051bT44MzEwPC9SZWNOdW0+PHJlY29yZD48cmVjLW51bWJlcj44MzEwPC9y
ZWMtbnVtYmVyPjxmb3JlaWduLWtleXM+PGtleSBhcHA9IkVOIiBkYi1pZD0icHA1NTl3cmQ5d3py
NWNlYTBlY3B6ZnQ0c3JydnRmdng1cmEwIiB0aW1lc3RhbXA9IjE0NTk2NTQ4MjQiPjgzMTA8L2tl
eT48L2ZvcmVpZ24ta2V5cz48cmVmLXR5cGUgbmFtZT0iSm91cm5hbCBBcnRpY2xlIj4xNzwvcmVm
LXR5cGU+PGNvbnRyaWJ1dG9ycz48YXV0aG9ycz48YXV0aG9yPkZhYmlhdG8sIEE8L2F1dGhvcj48
YXV0aG9yPkZhYmlhdG8sIEY8L2F1dGhvcj48L2F1dGhvcnM+PC9jb250cmlidXRvcnM+PHRpdGxl
cz48dGl0bGU+RWZmZWN0cyBvZiBwSCBvbiB0aGUgbXlvZmlsYW1lbnRzIGFuZCB0aGUgc2FyY29w
bGFzbWljIHJldGljdWx1bSBvZiBza2lubmVkIGNlbGxzIGZyb20gY2FyZGlhY2UgYW5kIHNrZWxl
dGFsIG11c2NsZXM8L3RpdGxlPjxzZWNvbmRhcnktdGl0bGU+SiBQaHlzaW9sPC9zZWNvbmRhcnkt
dGl0bGU+PC90aXRsZXM+PHBlcmlvZGljYWw+PGZ1bGwtdGl0bGU+SiBQaHlzaW9sPC9mdWxsLXRp
dGxlPjwvcGVyaW9kaWNhbD48cGFnZXM+MjMzLTU1PC9wYWdlcz48dm9sdW1lPjI3Njwvdm9sdW1l
PjxrZXl3b3Jkcz48a2V5d29yZD5BbmltYWxzPC9rZXl3b3JkPjxrZXl3b3JkPkFudXJhPC9rZXl3
b3JkPjxrZXl3b3JkPkNhbGNpdW0vbWV0YWJvbGlzbTwva2V5d29yZD48a2V5d29yZD5IZWFydC8q
cGh5c2lvbG9neTwva2V5d29yZD48a2V5d29yZD5IZWFydCBWZW50cmljbGVzL21ldGFib2xpc208
L2tleXdvcmQ+PGtleXdvcmQ+SHlkcm9nZW4tSW9uIENvbmNlbnRyYXRpb248L2tleXdvcmQ+PGtl
eXdvcmQ+TXVzY2xlIENvbnRyYWN0aW9uPC9rZXl3b3JkPjxrZXl3b3JkPk11c2NsZXMvbWV0YWJv
bGlzbS8qcGh5c2lvbG9neTwva2V5d29yZD48a2V5d29yZD5NeW9jYXJkaXVtL21ldGFib2xpc208
L2tleXdvcmQ+PGtleXdvcmQ+TXlvZmlicmlscy9tZXRhYm9saXNtLypwaHlzaW9sb2d5PC9rZXl3
b3JkPjxrZXl3b3JkPlJhdHM8L2tleXdvcmQ+PGtleXdvcmQ+U2FyY29wbGFzbWljIFJldGljdWx1
bS9tZXRhYm9saXNtLypwaHlzaW9sb2d5PC9rZXl3b3JkPjwva2V5d29yZHM+PGRhdGVzPjx5ZWFy
PjE5Nzg8L3llYXI+PHB1Yi1kYXRlcz48ZGF0ZT5NYXI8L2RhdGU+PC9wdWItZGF0ZXM+PC9kYXRl
cz48aXNibj4wMDIyLTM3NTEgKFByaW50KSYjeEQ7MDAyMi0zNzUxIChMaW5raW5nKTwvaXNibj48
YWNjZXNzaW9uLW51bT4yNTk1NzwvYWNjZXNzaW9uLW51bT48dXJscz48cmVsYXRlZC11cmxzPjx1
cmw+aHR0cDovL3d3dy5uY2JpLm5sbS5uaWguZ292L3B1Ym1lZC8yNTk1NzwvdXJsPjwvcmVsYXRl
ZC11cmxzPjwvdXJscz48Y3VzdG9tMj5QTUMxMjgyNDIyPC9jdXN0b20yPjwvcmVjb3JkPjwvQ2l0
ZT48L0VuZE5vdGU+
</w:fldData>
        </w:fldChar>
      </w:r>
      <w:r w:rsidRPr="00F53619">
        <w:rPr>
          <w:rFonts w:ascii="Arial" w:eastAsia="Times,Times,Times New Roman" w:hAnsi="Arial" w:cs="Arial"/>
          <w:shd w:val="clear" w:color="auto" w:fill="FFFFFF"/>
        </w:rPr>
        <w:instrText xml:space="preserve"> ADDIN EN.CITE.DATA </w:instrText>
      </w:r>
      <w:r w:rsidR="00F7003E" w:rsidRPr="00F53619">
        <w:rPr>
          <w:rFonts w:ascii="Arial" w:eastAsia="Times,Times,Times New Roman" w:hAnsi="Arial" w:cs="Arial"/>
          <w:shd w:val="clear" w:color="auto" w:fill="FFFFFF"/>
        </w:rPr>
      </w:r>
      <w:r w:rsidR="00F7003E" w:rsidRPr="00F53619">
        <w:rPr>
          <w:rFonts w:ascii="Arial" w:eastAsia="Times,Times,Times New Roman" w:hAnsi="Arial" w:cs="Arial"/>
          <w:shd w:val="clear" w:color="auto" w:fill="FFFFFF"/>
        </w:rPr>
        <w:fldChar w:fldCharType="end"/>
      </w:r>
      <w:r w:rsidR="00F7003E" w:rsidRPr="00F53619">
        <w:rPr>
          <w:rFonts w:ascii="Arial" w:eastAsia="Times,Times,Times New Roman" w:hAnsi="Arial" w:cs="Arial"/>
          <w:shd w:val="clear" w:color="auto" w:fill="FFFFFF"/>
        </w:rPr>
      </w:r>
      <w:r w:rsidR="00F7003E" w:rsidRPr="00F53619">
        <w:rPr>
          <w:rFonts w:ascii="Arial" w:eastAsia="Times,Times,Times New Roman" w:hAnsi="Arial" w:cs="Arial"/>
          <w:shd w:val="clear" w:color="auto" w:fill="FFFFFF"/>
        </w:rPr>
        <w:fldChar w:fldCharType="separate"/>
      </w:r>
      <w:r w:rsidRPr="00F53619">
        <w:rPr>
          <w:rFonts w:ascii="Arial" w:eastAsia="Arial,Arial,Times,Times,Times N" w:hAnsi="Arial" w:cs="Arial"/>
          <w:shd w:val="clear" w:color="auto" w:fill="FFFFFF"/>
        </w:rPr>
        <w:t>(9</w:t>
      </w:r>
      <w:proofErr w:type="gramStart"/>
      <w:r w:rsidRPr="00F53619">
        <w:rPr>
          <w:rFonts w:ascii="Arial" w:eastAsia="Arial,Arial,Times,Times,Times N" w:hAnsi="Arial" w:cs="Arial"/>
          <w:shd w:val="clear" w:color="auto" w:fill="FFFFFF"/>
        </w:rPr>
        <w:t>,14</w:t>
      </w:r>
      <w:proofErr w:type="gramEnd"/>
      <w:r w:rsidRPr="00F53619">
        <w:rPr>
          <w:rFonts w:ascii="Arial" w:eastAsia="Arial,Arial,Times,Times,Times N" w:hAnsi="Arial" w:cs="Arial"/>
          <w:shd w:val="clear" w:color="auto" w:fill="FFFFFF"/>
        </w:rPr>
        <w:t>)</w:t>
      </w:r>
      <w:r w:rsidR="00F7003E" w:rsidRPr="00F53619">
        <w:rPr>
          <w:rFonts w:ascii="Arial" w:eastAsia="Times,Times,Times New Roman" w:hAnsi="Arial" w:cs="Arial"/>
        </w:rPr>
        <w:fldChar w:fldCharType="end"/>
      </w:r>
      <w:r w:rsidR="0093673B" w:rsidRPr="00F53619">
        <w:rPr>
          <w:rFonts w:ascii="Arial" w:eastAsia="Arial,Arial,Times,Times,Times N" w:hAnsi="Arial" w:cs="Arial"/>
          <w:shd w:val="clear" w:color="auto" w:fill="FFFFFF"/>
        </w:rPr>
        <w:t xml:space="preserve"> of which</w:t>
      </w:r>
      <w:r w:rsidRPr="00F53619">
        <w:rPr>
          <w:rFonts w:ascii="Arial" w:eastAsia="Arial,Arial,Times,Times,Times N" w:hAnsi="Arial" w:cs="Arial"/>
          <w:shd w:val="clear" w:color="auto" w:fill="FFFFFF"/>
        </w:rPr>
        <w:t xml:space="preserve"> </w:t>
      </w:r>
      <w:r w:rsidR="0093673B" w:rsidRPr="00F53619">
        <w:rPr>
          <w:rFonts w:ascii="Arial" w:eastAsia="Arial,Arial,Times,Times,Times N" w:hAnsi="Arial" w:cs="Arial"/>
          <w:shd w:val="clear" w:color="auto" w:fill="FFFFFF"/>
        </w:rPr>
        <w:t xml:space="preserve">the </w:t>
      </w:r>
      <w:r w:rsidRPr="00F53619">
        <w:rPr>
          <w:rFonts w:ascii="Arial" w:eastAsia="Arial,Arial,Times,Times,Times N" w:hAnsi="Arial" w:cs="Arial"/>
          <w:shd w:val="clear" w:color="auto" w:fill="FFFFFF"/>
        </w:rPr>
        <w:t>increas</w:t>
      </w:r>
      <w:r w:rsidR="0093673B" w:rsidRPr="00F53619">
        <w:rPr>
          <w:rFonts w:ascii="Arial" w:eastAsia="Arial,Arial,Times,Times,Times N" w:hAnsi="Arial" w:cs="Arial"/>
          <w:shd w:val="clear" w:color="auto" w:fill="FFFFFF"/>
        </w:rPr>
        <w:t>e in</w:t>
      </w:r>
      <w:r w:rsidRPr="00F53619">
        <w:rPr>
          <w:rFonts w:ascii="Arial" w:eastAsia="Arial,Arial,Times,Times,Times N" w:hAnsi="Arial" w:cs="Arial"/>
          <w:shd w:val="clear" w:color="auto" w:fill="FFFFFF"/>
        </w:rPr>
        <w:t xml:space="preserve"> </w:t>
      </w:r>
      <w:r w:rsidRPr="00F53619">
        <w:rPr>
          <w:rFonts w:ascii="Arial" w:eastAsia="Arial,Arial,Times,Times,Times N" w:hAnsi="Arial" w:cs="Arial"/>
        </w:rPr>
        <w:t>Ca</w:t>
      </w:r>
      <w:r w:rsidRPr="00F53619">
        <w:rPr>
          <w:rFonts w:ascii="Arial" w:eastAsia="Arial,Arial,Times,Times,Times N" w:hAnsi="Arial" w:cs="Arial"/>
          <w:vertAlign w:val="superscript"/>
        </w:rPr>
        <w:t>2+</w:t>
      </w:r>
      <w:r w:rsidRPr="00F53619">
        <w:rPr>
          <w:rFonts w:ascii="Arial" w:eastAsia="Arial,Arial,Times,Times,Times N" w:hAnsi="Arial" w:cs="Arial"/>
          <w:shd w:val="clear" w:color="auto" w:fill="FFFFFF"/>
        </w:rPr>
        <w:t xml:space="preserve"> sensitivity at that time could help in maintaining normal force production.</w:t>
      </w:r>
    </w:p>
    <w:p w:rsidR="00106AED" w:rsidRPr="00F53619" w:rsidRDefault="00106AED" w:rsidP="00714875">
      <w:pPr>
        <w:rPr>
          <w:rFonts w:ascii="Arial" w:eastAsia="Arial,Arial,Times,Times,Times N" w:hAnsi="Arial" w:cs="Arial"/>
          <w:shd w:val="clear" w:color="auto" w:fill="FFFFFF"/>
        </w:rPr>
      </w:pPr>
    </w:p>
    <w:p w:rsidR="00714875" w:rsidRPr="00F53619" w:rsidRDefault="00714875" w:rsidP="00106AED">
      <w:pPr>
        <w:jc w:val="both"/>
        <w:rPr>
          <w:rFonts w:ascii="Arial" w:hAnsi="Arial" w:cs="Arial"/>
          <w:shd w:val="clear" w:color="auto" w:fill="FFFFFF"/>
        </w:rPr>
      </w:pPr>
      <w:r w:rsidRPr="00F53619">
        <w:rPr>
          <w:rFonts w:ascii="Arial" w:eastAsia="Arial,Arial,Times,Times,Times N" w:hAnsi="Arial" w:cs="Arial"/>
          <w:shd w:val="clear" w:color="auto" w:fill="FFFFFF"/>
        </w:rPr>
        <w:t xml:space="preserve">Considering the physiological importance of carnosine as a buffer during exercise, it would appear promising that there does not seem to be an upper limit to the carnosine concentration in skeletal muscle </w:t>
      </w:r>
      <w:r w:rsidR="00F7003E" w:rsidRPr="00F53619">
        <w:rPr>
          <w:rFonts w:ascii="Arial" w:eastAsia="Times,Times,Times New Roman" w:hAnsi="Arial" w:cs="Arial"/>
        </w:rPr>
        <w:fldChar w:fldCharType="begin">
          <w:fldData xml:space="preserve">PEVuZE5vdGU+PENpdGU+PEF1dGhvcj5EZXJhdmU8L0F1dGhvcj48WWVhcj4yMDA3PC9ZZWFyPjxS
ZWNOdW0+ODMxMTwvUmVjTnVtPjxEaXNwbGF5VGV4dD4oOCk8L0Rpc3BsYXlUZXh0PjxyZWNvcmQ+
PHJlYy1udW1iZXI+ODMxMTwvcmVjLW51bWJlcj48Zm9yZWlnbi1rZXlzPjxrZXkgYXBwPSJFTiIg
ZGItaWQ9InBwNTU5d3JkOXd6cjVjZWEwZWNwemZ0NHNycnZ0ZnZ4NXJhMCIgdGltZXN0YW1wPSIx
NDU5NjU0ODczIj44MzExPC9rZXk+PC9mb3JlaWduLWtleXM+PHJlZi10eXBlIG5hbWU9IkpvdXJu
YWwgQXJ0aWNsZSI+MTc8L3JlZi10eXBlPjxjb250cmlidXRvcnM+PGF1dGhvcnM+PGF1dGhvcj5E
ZXJhdmUsIFcuPC9hdXRob3I+PGF1dGhvcj5PemRlbWlyLCBNLiBTLjwvYXV0aG9yPjxhdXRob3I+
SGFycmlzLCBSLiBDLjwvYXV0aG9yPjxhdXRob3I+UG90dGllciwgQS48L2F1dGhvcj48YXV0aG9y
PlJleW5nb3VkdCwgSC48L2F1dGhvcj48YXV0aG9yPktvcHBvLCBLLjwvYXV0aG9yPjxhdXRob3I+
V2lzZSwgSi4gQS48L2F1dGhvcj48YXV0aG9yPkFjaHRlbiwgRS48L2F1dGhvcj48L2F1dGhvcnM+
PC9jb250cmlidXRvcnM+PGF1dGgtYWRkcmVzcz5EZXB0LiBvZiBNb3ZlbWVudCBhbmQgU3BvcnQg
U2NpZW5jZXMsIEdoZW50IFVuaXYuLCBXYXRlcnNwb3J0bGFhbiAyLCBCLTkwMDAgR2hlbnQsIEJl
bGdpdW0uIFdpbS5kZXJhdmVAdWdlbnQuYmU8L2F1dGgtYWRkcmVzcz48dGl0bGVzPjx0aXRsZT5i
ZXRhLUFsYW5pbmUgc3VwcGxlbWVudGF0aW9uIGF1Z21lbnRzIG11c2NsZSBjYXJub3NpbmUgY29u
dGVudCBhbmQgYXR0ZW51YXRlcyBmYXRpZ3VlIGR1cmluZyByZXBlYXRlZCBpc29raW5ldGljIGNv
bnRyYWN0aW9uIGJvdXRzIGluIHRyYWluZWQgc3ByaW50ZXJzPC90aXRsZT48c2Vjb25kYXJ5LXRp
dGxlPkogQXBwbCBQaHlzaW9sICgxOTg1KTwvc2Vjb25kYXJ5LXRpdGxlPjwvdGl0bGVzPjxwZXJp
b2RpY2FsPjxmdWxsLXRpdGxlPkogQXBwbCBQaHlzaW9sICgxOTg1KTwvZnVsbC10aXRsZT48L3Bl
cmlvZGljYWw+PHBhZ2VzPjE3MzYtNDM8L3BhZ2VzPjx2b2x1bWU+MTAzPC92b2x1bWU+PG51bWJl
cj41PC9udW1iZXI+PGtleXdvcmRzPjxrZXl3b3JkPkFkbWluaXN0cmF0aW9uLCBPcmFsPC9rZXl3
b3JkPjxrZXl3b3JkPkJlbGdpdW08L2tleXdvcmQ+PGtleXdvcmQ+Q2Fybm9zaW5lLyptZXRhYm9s
aXNtPC9rZXl3b3JkPjxrZXl3b3JkPipEaWV0YXJ5IFN1cHBsZW1lbnRzPC9rZXl3b3JkPjxrZXl3
b3JkPkRvdWJsZS1CbGluZCBNZXRob2Q8L2tleXdvcmQ+PGtleXdvcmQ+RXhlcmNpc2UvKnBoeXNp
b2xvZ3k8L2tleXdvcmQ+PGtleXdvcmQ+SHVtYW5zPC9rZXl3b3JkPjxrZXl3b3JkPklzb21ldHJp
YyBDb250cmFjdGlvbi9kcnVnIGVmZmVjdHM8L2tleXdvcmQ+PGtleXdvcmQ+TWFnbmV0aWMgUmVz
b25hbmNlIFNwZWN0cm9zY29weTwva2V5d29yZD48a2V5d29yZD5NYWxlPC9rZXl3b3JkPjxrZXl3
b3JkPk11c2NsZSBDb250cmFjdGlvbi8qZHJ1ZyBlZmZlY3RzPC9rZXl3b3JkPjxrZXl3b3JkPk11
c2NsZSBGYXRpZ3VlLypkcnVnIGVmZmVjdHM8L2tleXdvcmQ+PGtleXdvcmQ+TXVzY2xlLCBTa2Vs
ZXRhbC8qZHJ1ZyBlZmZlY3RzL21ldGFib2xpc208L2tleXdvcmQ+PGtleXdvcmQ+UGh5c2ljYWwg
RW5kdXJhbmNlLypkcnVnIGVmZmVjdHM8L2tleXdvcmQ+PGtleXdvcmQ+UnVubmluZzwva2V5d29y
ZD48a2V5d29yZD5UYXNrIFBlcmZvcm1hbmNlIGFuZCBBbmFseXNpczwva2V5d29yZD48a2V5d29y
ZD5UaW1lIEZhY3RvcnM8L2tleXdvcmQ+PGtleXdvcmQ+YmV0YS1BbGFuaW5lL2FkbWluaXN0cmF0
aW9uICZhbXA7IGRvc2FnZS8qcGhhcm1hY29sb2d5PC9rZXl3b3JkPjwva2V5d29yZHM+PGRhdGVz
Pjx5ZWFyPjIwMDc8L3llYXI+PHB1Yi1kYXRlcz48ZGF0ZT5Ob3Y8L2RhdGU+PC9wdWItZGF0ZXM+
PC9kYXRlcz48aXNibj44NzUwLTc1ODcgKFByaW50KSYjeEQ7MDE2MS03NTY3IChMaW5raW5nKTwv
aXNibj48YWNjZXNzaW9uLW51bT4xNzY5MDE5ODwvYWNjZXNzaW9uLW51bT48dXJscz48cmVsYXRl
ZC11cmxzPjx1cmw+aHR0cDovL3d3dy5uY2JpLm5sbS5uaWguZ292L3B1Ym1lZC8xNzY5MDE5ODwv
dXJsPjwvcmVsYXRlZC11cmxzPjwvdXJscz48ZWxlY3Ryb25pYy1yZXNvdXJjZS1udW0+MTAuMTE1
Mi9qYXBwbHBoeXNpb2wuMDAzOTcuMjAwNzwvZWxlY3Ryb25pYy1yZXNvdXJjZS1udW0+PC9yZWNv
cmQ+PC9DaXRlPjwvRW5kTm90ZT4A
</w:fldData>
        </w:fldChar>
      </w:r>
      <w:r w:rsidRPr="00F53619">
        <w:rPr>
          <w:rFonts w:ascii="Arial" w:eastAsia="Times,Times,Times New Roman" w:hAnsi="Arial" w:cs="Arial"/>
          <w:shd w:val="clear" w:color="auto" w:fill="FFFFFF"/>
        </w:rPr>
        <w:instrText xml:space="preserve"> ADDIN EN.CITE </w:instrText>
      </w:r>
      <w:r w:rsidR="00F7003E" w:rsidRPr="00F53619">
        <w:rPr>
          <w:rFonts w:ascii="Arial" w:eastAsia="Times,Times,Times New Roman" w:hAnsi="Arial" w:cs="Arial"/>
          <w:shd w:val="clear" w:color="auto" w:fill="FFFFFF"/>
        </w:rPr>
        <w:fldChar w:fldCharType="begin">
          <w:fldData xml:space="preserve">PEVuZE5vdGU+PENpdGU+PEF1dGhvcj5EZXJhdmU8L0F1dGhvcj48WWVhcj4yMDA3PC9ZZWFyPjxS
ZWNOdW0+ODMxMTwvUmVjTnVtPjxEaXNwbGF5VGV4dD4oOCk8L0Rpc3BsYXlUZXh0PjxyZWNvcmQ+
PHJlYy1udW1iZXI+ODMxMTwvcmVjLW51bWJlcj48Zm9yZWlnbi1rZXlzPjxrZXkgYXBwPSJFTiIg
ZGItaWQ9InBwNTU5d3JkOXd6cjVjZWEwZWNwemZ0NHNycnZ0ZnZ4NXJhMCIgdGltZXN0YW1wPSIx
NDU5NjU0ODczIj44MzExPC9rZXk+PC9mb3JlaWduLWtleXM+PHJlZi10eXBlIG5hbWU9IkpvdXJu
YWwgQXJ0aWNsZSI+MTc8L3JlZi10eXBlPjxjb250cmlidXRvcnM+PGF1dGhvcnM+PGF1dGhvcj5E
ZXJhdmUsIFcuPC9hdXRob3I+PGF1dGhvcj5PemRlbWlyLCBNLiBTLjwvYXV0aG9yPjxhdXRob3I+
SGFycmlzLCBSLiBDLjwvYXV0aG9yPjxhdXRob3I+UG90dGllciwgQS48L2F1dGhvcj48YXV0aG9y
PlJleW5nb3VkdCwgSC48L2F1dGhvcj48YXV0aG9yPktvcHBvLCBLLjwvYXV0aG9yPjxhdXRob3I+
V2lzZSwgSi4gQS48L2F1dGhvcj48YXV0aG9yPkFjaHRlbiwgRS48L2F1dGhvcj48L2F1dGhvcnM+
PC9jb250cmlidXRvcnM+PGF1dGgtYWRkcmVzcz5EZXB0LiBvZiBNb3ZlbWVudCBhbmQgU3BvcnQg
U2NpZW5jZXMsIEdoZW50IFVuaXYuLCBXYXRlcnNwb3J0bGFhbiAyLCBCLTkwMDAgR2hlbnQsIEJl
bGdpdW0uIFdpbS5kZXJhdmVAdWdlbnQuYmU8L2F1dGgtYWRkcmVzcz48dGl0bGVzPjx0aXRsZT5i
ZXRhLUFsYW5pbmUgc3VwcGxlbWVudGF0aW9uIGF1Z21lbnRzIG11c2NsZSBjYXJub3NpbmUgY29u
dGVudCBhbmQgYXR0ZW51YXRlcyBmYXRpZ3VlIGR1cmluZyByZXBlYXRlZCBpc29raW5ldGljIGNv
bnRyYWN0aW9uIGJvdXRzIGluIHRyYWluZWQgc3ByaW50ZXJzPC90aXRsZT48c2Vjb25kYXJ5LXRp
dGxlPkogQXBwbCBQaHlzaW9sICgxOTg1KTwvc2Vjb25kYXJ5LXRpdGxlPjwvdGl0bGVzPjxwZXJp
b2RpY2FsPjxmdWxsLXRpdGxlPkogQXBwbCBQaHlzaW9sICgxOTg1KTwvZnVsbC10aXRsZT48L3Bl
cmlvZGljYWw+PHBhZ2VzPjE3MzYtNDM8L3BhZ2VzPjx2b2x1bWU+MTAzPC92b2x1bWU+PG51bWJl
cj41PC9udW1iZXI+PGtleXdvcmRzPjxrZXl3b3JkPkFkbWluaXN0cmF0aW9uLCBPcmFsPC9rZXl3
b3JkPjxrZXl3b3JkPkJlbGdpdW08L2tleXdvcmQ+PGtleXdvcmQ+Q2Fybm9zaW5lLyptZXRhYm9s
aXNtPC9rZXl3b3JkPjxrZXl3b3JkPipEaWV0YXJ5IFN1cHBsZW1lbnRzPC9rZXl3b3JkPjxrZXl3
b3JkPkRvdWJsZS1CbGluZCBNZXRob2Q8L2tleXdvcmQ+PGtleXdvcmQ+RXhlcmNpc2UvKnBoeXNp
b2xvZ3k8L2tleXdvcmQ+PGtleXdvcmQ+SHVtYW5zPC9rZXl3b3JkPjxrZXl3b3JkPklzb21ldHJp
YyBDb250cmFjdGlvbi9kcnVnIGVmZmVjdHM8L2tleXdvcmQ+PGtleXdvcmQ+TWFnbmV0aWMgUmVz
b25hbmNlIFNwZWN0cm9zY29weTwva2V5d29yZD48a2V5d29yZD5NYWxlPC9rZXl3b3JkPjxrZXl3
b3JkPk11c2NsZSBDb250cmFjdGlvbi8qZHJ1ZyBlZmZlY3RzPC9rZXl3b3JkPjxrZXl3b3JkPk11
c2NsZSBGYXRpZ3VlLypkcnVnIGVmZmVjdHM8L2tleXdvcmQ+PGtleXdvcmQ+TXVzY2xlLCBTa2Vs
ZXRhbC8qZHJ1ZyBlZmZlY3RzL21ldGFib2xpc208L2tleXdvcmQ+PGtleXdvcmQ+UGh5c2ljYWwg
RW5kdXJhbmNlLypkcnVnIGVmZmVjdHM8L2tleXdvcmQ+PGtleXdvcmQ+UnVubmluZzwva2V5d29y
ZD48a2V5d29yZD5UYXNrIFBlcmZvcm1hbmNlIGFuZCBBbmFseXNpczwva2V5d29yZD48a2V5d29y
ZD5UaW1lIEZhY3RvcnM8L2tleXdvcmQ+PGtleXdvcmQ+YmV0YS1BbGFuaW5lL2FkbWluaXN0cmF0
aW9uICZhbXA7IGRvc2FnZS8qcGhhcm1hY29sb2d5PC9rZXl3b3JkPjwva2V5d29yZHM+PGRhdGVz
Pjx5ZWFyPjIwMDc8L3llYXI+PHB1Yi1kYXRlcz48ZGF0ZT5Ob3Y8L2RhdGU+PC9wdWItZGF0ZXM+
PC9kYXRlcz48aXNibj44NzUwLTc1ODcgKFByaW50KSYjeEQ7MDE2MS03NTY3IChMaW5raW5nKTwv
aXNibj48YWNjZXNzaW9uLW51bT4xNzY5MDE5ODwvYWNjZXNzaW9uLW51bT48dXJscz48cmVsYXRl
ZC11cmxzPjx1cmw+aHR0cDovL3d3dy5uY2JpLm5sbS5uaWguZ292L3B1Ym1lZC8xNzY5MDE5ODwv
dXJsPjwvcmVsYXRlZC11cmxzPjwvdXJscz48ZWxlY3Ryb25pYy1yZXNvdXJjZS1udW0+MTAuMTE1
Mi9qYXBwbHBoeXNpb2wuMDAzOTcuMjAwNzwvZWxlY3Ryb25pYy1yZXNvdXJjZS1udW0+PC9yZWNv
cmQ+PC9DaXRlPjwvRW5kTm90ZT4A
</w:fldData>
        </w:fldChar>
      </w:r>
      <w:r w:rsidRPr="00F53619">
        <w:rPr>
          <w:rFonts w:ascii="Arial" w:eastAsia="Times,Times,Times New Roman" w:hAnsi="Arial" w:cs="Arial"/>
          <w:shd w:val="clear" w:color="auto" w:fill="FFFFFF"/>
        </w:rPr>
        <w:instrText xml:space="preserve"> ADDIN EN.CITE.DATA </w:instrText>
      </w:r>
      <w:r w:rsidR="00F7003E" w:rsidRPr="00F53619">
        <w:rPr>
          <w:rFonts w:ascii="Arial" w:eastAsia="Times,Times,Times New Roman" w:hAnsi="Arial" w:cs="Arial"/>
          <w:shd w:val="clear" w:color="auto" w:fill="FFFFFF"/>
        </w:rPr>
      </w:r>
      <w:r w:rsidR="00F7003E" w:rsidRPr="00F53619">
        <w:rPr>
          <w:rFonts w:ascii="Arial" w:eastAsia="Times,Times,Times New Roman" w:hAnsi="Arial" w:cs="Arial"/>
          <w:shd w:val="clear" w:color="auto" w:fill="FFFFFF"/>
        </w:rPr>
        <w:fldChar w:fldCharType="end"/>
      </w:r>
      <w:r w:rsidR="00F7003E" w:rsidRPr="00F53619">
        <w:rPr>
          <w:rFonts w:ascii="Arial" w:eastAsia="Times,Times,Times New Roman" w:hAnsi="Arial" w:cs="Arial"/>
          <w:shd w:val="clear" w:color="auto" w:fill="FFFFFF"/>
        </w:rPr>
      </w:r>
      <w:r w:rsidR="00F7003E" w:rsidRPr="00F53619">
        <w:rPr>
          <w:rFonts w:ascii="Arial" w:eastAsia="Times,Times,Times New Roman" w:hAnsi="Arial" w:cs="Arial"/>
          <w:shd w:val="clear" w:color="auto" w:fill="FFFFFF"/>
        </w:rPr>
        <w:fldChar w:fldCharType="separate"/>
      </w:r>
      <w:r w:rsidRPr="00F53619">
        <w:rPr>
          <w:rFonts w:ascii="Arial" w:eastAsia="Arial,Arial,Times,Times,Times N" w:hAnsi="Arial" w:cs="Arial"/>
          <w:shd w:val="clear" w:color="auto" w:fill="FFFFFF"/>
        </w:rPr>
        <w:t>(8)</w:t>
      </w:r>
      <w:r w:rsidR="00F7003E" w:rsidRPr="00F53619">
        <w:rPr>
          <w:rFonts w:ascii="Arial" w:eastAsia="Times,Times,Times New Roman" w:hAnsi="Arial" w:cs="Arial"/>
        </w:rPr>
        <w:fldChar w:fldCharType="end"/>
      </w:r>
      <w:r w:rsidRPr="00F53619">
        <w:rPr>
          <w:rFonts w:ascii="Arial" w:eastAsia="Arial,Arial,Times,Times,Times N" w:hAnsi="Arial" w:cs="Arial"/>
          <w:shd w:val="clear" w:color="auto" w:fill="FFFFFF"/>
        </w:rPr>
        <w:t xml:space="preserve">. However, elevating muscle carnosine as well as understanding the translational benefit from the increased muscle concentrations has proven to be challenging. Both oral carnosine and beta-alanine (β-ALA) supplementation have been explored to raise muscle carnosine levels. Regarding β-ALA, there are several potential issues with its supplementation; the first of which is its poor conversion rate to carnosine. By dividing the molar increase in muscle carnosine by the total molar amount of β-ALA, </w:t>
      </w:r>
      <w:proofErr w:type="spellStart"/>
      <w:r w:rsidRPr="00F53619">
        <w:rPr>
          <w:rFonts w:ascii="Arial" w:eastAsia="Arial,Arial,Times,Times,Times N" w:hAnsi="Arial" w:cs="Arial"/>
          <w:shd w:val="clear" w:color="auto" w:fill="FFFFFF"/>
        </w:rPr>
        <w:t>Stegen</w:t>
      </w:r>
      <w:proofErr w:type="spellEnd"/>
      <w:r w:rsidRPr="00F53619">
        <w:rPr>
          <w:rFonts w:ascii="Arial" w:eastAsia="Arial,Arial,Times,Times,Times N" w:hAnsi="Arial" w:cs="Arial"/>
          <w:shd w:val="clear" w:color="auto" w:fill="FFFFFF"/>
        </w:rPr>
        <w:t xml:space="preserve"> et al. </w:t>
      </w:r>
      <w:r w:rsidR="00F7003E" w:rsidRPr="00F53619">
        <w:rPr>
          <w:rFonts w:ascii="Arial" w:eastAsia="Times,Times,Times New Roman" w:hAnsi="Arial" w:cs="Arial"/>
        </w:rPr>
        <w:fldChar w:fldCharType="begin"/>
      </w:r>
      <w:r w:rsidR="00356DFA" w:rsidRPr="00F53619">
        <w:rPr>
          <w:rFonts w:ascii="Arial" w:eastAsia="Times,Times,Times New Roman" w:hAnsi="Arial" w:cs="Arial"/>
        </w:rPr>
        <w:instrText xml:space="preserve"> ADDIN EN.CITE &lt;EndNote&gt;&lt;Cite ExcludeAuth="1"&gt;&lt;Author&gt;Stegen&lt;/Author&gt;&lt;Year&gt;2013&lt;/Year&gt;&lt;RecNum&gt;8322&lt;/RecNum&gt;&lt;DisplayText&gt;(23)&lt;/DisplayText&gt;&lt;record&gt;&lt;rec-number&gt;8322&lt;/rec-number&gt;&lt;foreign-keys&gt;&lt;key app="EN" db-id="pp559wrd9wzr5cea0ecpzft4srrvtfvx5ra0" timestamp="1459713113"&gt;8322&lt;/key&gt;&lt;/foreign-keys&gt;&lt;ref-type name="Journal Article"&gt;17&lt;/ref-type&gt;&lt;contributors&gt;&lt;authors&gt;&lt;author&gt;Stegen, S&lt;/author&gt;&lt;author&gt;Blancquaert, L&lt;/author&gt;&lt;author&gt;Everaert, I&lt;/author&gt;&lt;author&gt;Bex, T&lt;/author&gt;&lt;author&gt;Taes, Y&lt;/author&gt;&lt;author&gt;Calders, P&lt;/author&gt;&lt;author&gt;Achten, E&lt;/author&gt;&lt;author&gt;Derave, W&lt;/author&gt;&lt;/authors&gt;&lt;/contributors&gt;&lt;auth-address&gt;Department of Movement and Sports Sciences, Ghent University, Ghent, Belgium.&lt;/auth-address&gt;&lt;titles&gt;&lt;title&gt;Meal and beta-alanine coingestion enhances muscle carnosine loading&lt;/title&gt;&lt;secondary-title&gt;Med Sci Sports Exerc&lt;/secondary-title&gt;&lt;/titles&gt;&lt;periodical&gt;&lt;full-title&gt;Med Sci Sports Exerc&lt;/full-title&gt;&lt;/periodical&gt;&lt;pages&gt;1478-85&lt;/pages&gt;&lt;volume&gt;45&lt;/volume&gt;&lt;number&gt;8&lt;/number&gt;&lt;keywords&gt;&lt;keyword&gt;Adolescent&lt;/keyword&gt;&lt;keyword&gt;Adult&lt;/keyword&gt;&lt;keyword&gt;Carnosine/*metabolism&lt;/keyword&gt;&lt;keyword&gt;Dietary Supplements&lt;/keyword&gt;&lt;keyword&gt;Female&lt;/keyword&gt;&lt;keyword&gt;Humans&lt;/keyword&gt;&lt;keyword&gt;Male&lt;/keyword&gt;&lt;keyword&gt;Meals&lt;/keyword&gt;&lt;keyword&gt;Muscle, Skeletal/*drug effects/metabolism&lt;/keyword&gt;&lt;keyword&gt;Young Adult&lt;/keyword&gt;&lt;keyword&gt;beta-Alanine/*administration &amp;amp; dosage&lt;/keyword&gt;&lt;/keywords&gt;&lt;dates&gt;&lt;year&gt;2013&lt;/year&gt;&lt;pub-dates&gt;&lt;date&gt;Aug&lt;/date&gt;&lt;/pub-dates&gt;&lt;/dates&gt;&lt;isbn&gt;1530-0315 (Electronic)&amp;#xD;0195-9131 (Linking)&lt;/isbn&gt;&lt;accession-num&gt;23439427&lt;/accession-num&gt;&lt;urls&gt;&lt;related-urls&gt;&lt;url&gt;http://www.ncbi.nlm.nih.gov/pubmed/23439427&lt;/url&gt;&lt;/related-urls&gt;&lt;/urls&gt;&lt;electronic-resource-num&gt;10.1249/MSS.0b013e31828ab073&lt;/electronic-resource-num&gt;&lt;/record&gt;&lt;/Cite&gt;&lt;/EndNote&gt;</w:instrText>
      </w:r>
      <w:r w:rsidR="00F7003E" w:rsidRPr="00F53619">
        <w:rPr>
          <w:rFonts w:ascii="Arial" w:eastAsia="Times,Times,Times New Roman" w:hAnsi="Arial" w:cs="Arial"/>
          <w:shd w:val="clear" w:color="auto" w:fill="FFFFFF"/>
        </w:rPr>
        <w:fldChar w:fldCharType="separate"/>
      </w:r>
      <w:r w:rsidRPr="00F53619">
        <w:rPr>
          <w:rFonts w:ascii="Arial" w:eastAsia="Arial,Arial,Times,Times,Times N" w:hAnsi="Arial" w:cs="Arial"/>
          <w:shd w:val="clear" w:color="auto" w:fill="FFFFFF"/>
        </w:rPr>
        <w:t>(23)</w:t>
      </w:r>
      <w:r w:rsidR="00F7003E" w:rsidRPr="00F53619">
        <w:rPr>
          <w:rFonts w:ascii="Arial" w:eastAsia="Times,Times,Times New Roman" w:hAnsi="Arial" w:cs="Arial"/>
        </w:rPr>
        <w:fldChar w:fldCharType="end"/>
      </w:r>
      <w:r w:rsidRPr="00F53619">
        <w:rPr>
          <w:rFonts w:ascii="Arial" w:eastAsia="Arial,Arial,Times,Times,Times N" w:hAnsi="Arial" w:cs="Arial"/>
          <w:shd w:val="clear" w:color="auto" w:fill="FFFFFF"/>
        </w:rPr>
        <w:t xml:space="preserve"> were able to calculate β-ALA supplementation efficiency. </w:t>
      </w:r>
      <w:r w:rsidR="0093673B" w:rsidRPr="00F53619">
        <w:rPr>
          <w:rFonts w:ascii="Arial" w:eastAsia="Arial,Arial,Times,Times,Times N" w:hAnsi="Arial" w:cs="Arial"/>
          <w:shd w:val="clear" w:color="auto" w:fill="FFFFFF"/>
        </w:rPr>
        <w:t xml:space="preserve">They reported that </w:t>
      </w:r>
      <w:r w:rsidRPr="00F53619">
        <w:rPr>
          <w:rFonts w:ascii="Arial" w:eastAsia="Arial,Arial,Times,Times,Times N" w:hAnsi="Arial" w:cs="Arial"/>
          <w:shd w:val="clear" w:color="auto" w:fill="FFFFFF"/>
        </w:rPr>
        <w:t>only 2.80% of ingested β-ALA</w:t>
      </w:r>
      <w:r w:rsidRPr="00F53619" w:rsidDel="00F3483D">
        <w:rPr>
          <w:rFonts w:ascii="Arial" w:eastAsia="Arial,Arial,Times,Times,Times N" w:hAnsi="Arial" w:cs="Arial"/>
          <w:shd w:val="clear" w:color="auto" w:fill="FFFFFF"/>
        </w:rPr>
        <w:t xml:space="preserve"> </w:t>
      </w:r>
      <w:r w:rsidRPr="00F53619">
        <w:rPr>
          <w:rFonts w:ascii="Arial" w:eastAsia="Arial,Arial,Times,Times,Times N" w:hAnsi="Arial" w:cs="Arial"/>
          <w:shd w:val="clear" w:color="auto" w:fill="FFFFFF"/>
        </w:rPr>
        <w:t xml:space="preserve">was incorporated into muscle carnosine, with 95%-96% being metabolized by non-carnosine directed pathways. </w:t>
      </w:r>
      <w:r w:rsidR="004B4075" w:rsidRPr="00F53619">
        <w:rPr>
          <w:rFonts w:ascii="Arial" w:eastAsia="Arial,Arial,Times,Times,Times N" w:hAnsi="Arial" w:cs="Arial"/>
          <w:shd w:val="clear" w:color="auto" w:fill="FFFFFF"/>
        </w:rPr>
        <w:t xml:space="preserve">Also, </w:t>
      </w:r>
      <w:r w:rsidRPr="00F53619">
        <w:rPr>
          <w:rFonts w:ascii="Arial" w:eastAsia="Arial,Arial,Times,Times,Times N" w:hAnsi="Arial" w:cs="Arial"/>
          <w:shd w:val="clear" w:color="auto" w:fill="FFFFFF"/>
        </w:rPr>
        <w:t>β-ALA requires</w:t>
      </w:r>
      <w:r w:rsidR="0093673B" w:rsidRPr="00F53619">
        <w:rPr>
          <w:rFonts w:ascii="Arial" w:eastAsia="Arial,Arial,Times,Times,Times N" w:hAnsi="Arial" w:cs="Arial"/>
          <w:shd w:val="clear" w:color="auto" w:fill="FFFFFF"/>
        </w:rPr>
        <w:t xml:space="preserve"> a loading phase of up to 10 w</w:t>
      </w:r>
      <w:r w:rsidRPr="00F53619">
        <w:rPr>
          <w:rFonts w:ascii="Arial" w:eastAsia="Arial,Arial,Times,Times,Times N" w:hAnsi="Arial" w:cs="Arial"/>
          <w:shd w:val="clear" w:color="auto" w:fill="FFFFFF"/>
        </w:rPr>
        <w:t xml:space="preserve">ks </w:t>
      </w:r>
      <w:r w:rsidR="00F7003E" w:rsidRPr="00F53619">
        <w:rPr>
          <w:rFonts w:ascii="Arial" w:eastAsia="Times,Times,Times New Roman" w:hAnsi="Arial" w:cs="Arial"/>
        </w:rPr>
        <w:fldChar w:fldCharType="begin">
          <w:fldData xml:space="preserve">PEVuZE5vdGU+PENpdGU+PEF1dGhvcj5CYWd1ZXQ8L0F1dGhvcj48WWVhcj4yMDA5PC9ZZWFyPjxS
ZWNOdW0+ODMxNTwvUmVjTnVtPjxEaXNwbGF5VGV4dD4oMywxNik8L0Rpc3BsYXlUZXh0PjxyZWNv
cmQ+PHJlYy1udW1iZXI+ODMxNTwvcmVjLW51bWJlcj48Zm9yZWlnbi1rZXlzPjxrZXkgYXBwPSJF
TiIgZGItaWQ9InBwNTU5d3JkOXd6cjVjZWEwZWNwemZ0NHNycnZ0ZnZ4NXJhMCIgdGltZXN0YW1w
PSIxNDU5NjU1MTUwIj44MzE1PC9rZXk+PC9mb3JlaWduLWtleXM+PHJlZi10eXBlIG5hbWU9Ikpv
dXJuYWwgQXJ0aWNsZSI+MTc8L3JlZi10eXBlPjxjb250cmlidXRvcnM+PGF1dGhvcnM+PGF1dGhv
cj5CYWd1ZXQsIEE8L2F1dGhvcj48YXV0aG9yPlJleW5nb3VkdCwgSDwvYXV0aG9yPjxhdXRob3I+
UG90dGllciwgQTwvYXV0aG9yPjxhdXRob3I+RXZlcmFlcnQsIEk8L2F1dGhvcj48YXV0aG9yPkNh
bGxlbnMsIFM8L2F1dGhvcj48YXV0aG9yPkFjaHRlbiwgRTwvYXV0aG9yPjxhdXRob3I+RGVyYXZl
LCBXPC9hdXRob3I+PC9hdXRob3JzPjwvY29udHJpYnV0b3JzPjxhdXRoLWFkZHJlc3M+RGVwYXJ0
bWVudCBvZiBNb3ZlbWVudCBhbmQgU3BvcnRzIFNjaWVuY2VzLCBHaGVudCBVbml2ZXJzaXR5LCBH
aGVudCwgQmVsZ2l1bS48L2F1dGgtYWRkcmVzcz48dGl0bGVzPjx0aXRsZT5DYXJub3NpbmUgbG9h
ZGluZyBhbmQgd2FzaG91dCBpbiBodW1hbiBza2VsZXRhbCBtdXNjbGVzPC90aXRsZT48c2Vjb25k
YXJ5LXRpdGxlPkogQXBwbCBQaHlzaW9sICgxOTg1KTwvc2Vjb25kYXJ5LXRpdGxlPjwvdGl0bGVz
PjxwZXJpb2RpY2FsPjxmdWxsLXRpdGxlPkogQXBwbCBQaHlzaW9sICgxOTg1KTwvZnVsbC10aXRs
ZT48L3BlcmlvZGljYWw+PHBhZ2VzPjgzNy00MjwvcGFnZXM+PHZvbHVtZT4xMDY8L3ZvbHVtZT48
bnVtYmVyPjM8L251bWJlcj48a2V5d29yZHM+PGtleXdvcmQ+Q2Fybm9zaW5lLyptZXRhYm9saXNt
PC9rZXl3b3JkPjxrZXl3b3JkPkh1bWFuczwva2V5d29yZD48a2V5d29yZD5NYWduZXRpYyBSZXNv
bmFuY2UgU3BlY3Ryb3Njb3B5PC9rZXl3b3JkPjxrZXl3b3JkPk1hbGU8L2tleXdvcmQ+PGtleXdv
cmQ+TXVzY2xlIEZpYmVycywgRmFzdC1Ud2l0Y2gvbWV0YWJvbGlzbTwva2V5d29yZD48a2V5d29y
ZD5NdXNjbGUgRmliZXJzLCBTbG93LVR3aXRjaC9tZXRhYm9saXNtPC9rZXl3b3JkPjxrZXl3b3Jk
Pk11c2NsZSwgU2tlbGV0YWwvKm1ldGFib2xpc208L2tleXdvcmQ+PGtleXdvcmQ+VGltZSBGYWN0
b3JzPC9rZXl3b3JkPjxrZXl3b3JkPllvdW5nIEFkdWx0PC9rZXl3b3JkPjxrZXl3b3JkPmJldGEt
QWxhbmluZS8qcGhhcm1hY29raW5ldGljczwva2V5d29yZD48L2tleXdvcmRzPjxkYXRlcz48eWVh
cj4yMDA5PC95ZWFyPjxwdWItZGF0ZXM+PGRhdGU+TWFyPC9kYXRlPjwvcHViLWRhdGVzPjwvZGF0
ZXM+PGlzYm4+ODc1MC03NTg3IChQcmludCkmI3hEOzAxNjEtNzU2NyAoTGlua2luZyk8L2lzYm4+
PGFjY2Vzc2lvbi1udW0+MTkxMzE0NzI8L2FjY2Vzc2lvbi1udW0+PHVybHM+PHJlbGF0ZWQtdXJs
cz48dXJsPmh0dHA6Ly93d3cubmNiaS5ubG0ubmloLmdvdi9wdWJtZWQvMTkxMzE0NzI8L3VybD48
L3JlbGF0ZWQtdXJscz48L3VybHM+PGVsZWN0cm9uaWMtcmVzb3VyY2UtbnVtPjEwLjExNTIvamFw
cGxwaHlzaW9sLjkxMzU3LjIwMDg8L2VsZWN0cm9uaWMtcmVzb3VyY2UtbnVtPjwvcmVjb3JkPjwv
Q2l0ZT48Q2l0ZT48QXV0aG9yPkhhcnJpczwvQXV0aG9yPjxZZWFyPjIwMDY8L1llYXI+PFJlY051
bT44MzE2PC9SZWNOdW0+PHJlY29yZD48cmVjLW51bWJlcj44MzE2PC9yZWMtbnVtYmVyPjxmb3Jl
aWduLWtleXM+PGtleSBhcHA9IkVOIiBkYi1pZD0icHA1NTl3cmQ5d3pyNWNlYTBlY3B6ZnQ0c3Jy
dnRmdng1cmEwIiB0aW1lc3RhbXA9IjE0NTk2NTUyNDYiPjgzMTY8L2tleT48L2ZvcmVpZ24ta2V5
cz48cmVmLXR5cGUgbmFtZT0iSm91cm5hbCBBcnRpY2xlIj4xNzwvcmVmLXR5cGU+PGNvbnRyaWJ1
dG9ycz48YXV0aG9ycz48YXV0aG9yPkhhcnJpcywgUkM8L2F1dGhvcj48YXV0aG9yPlRhbGxvbiwg
TUo8L2F1dGhvcj48YXV0aG9yPkR1bm5ldHQsIE08L2F1dGhvcj48YXV0aG9yPkJvb2JpcywgTDwv
YXV0aG9yPjxhdXRob3I+Q29ha2xleSwgSjwvYXV0aG9yPjxhdXRob3I+S2ltLCBISjwvYXV0aG9y
PjxhdXRob3I+RmFsbG93ZmllbGQsIEpMPC9hdXRob3I+PGF1dGhvcj5IaWxsLCBDQTwvYXV0aG9y
PjxhdXRob3I+U2FsZSwgQzwvYXV0aG9yPjxhdXRob3I+V2lzZSwgSkE8L2F1dGhvcj48L2F1dGhv
cnM+PC9jb250cmlidXRvcnM+PGF1dGgtYWRkcmVzcz5TY2hvb2wgb2YgU3BvcnRzLCBFeGVyY2lz
ZSBhbmQgSGVhbHRoIFNjaWVuY2VzLCBVbml2ZXJzaXR5IENvbGxlZ2UgQ2hpY2hlc3RlciwgV2Vz
dCBTdXNzZXgsIENoaWNoZXN0ZXIsIFVLLiByLmhhcnJpc0B1Y2MuYWMudWs8L2F1dGgtYWRkcmVz
cz48dGl0bGVzPjx0aXRsZT5UaGUgYWJzb3JwdGlvbiBvZiBvcmFsbHkgc3VwcGxpZWQgYmV0YS1h
bGFuaW5lIGFuZCBpdHMgZWZmZWN0IG9uIG11c2NsZSBjYXJub3NpbmUgc3ludGhlc2lzIGluIGh1
bWFuIHZhc3R1cyBsYXRlcmFsaXM8L3RpdGxlPjxzZWNvbmRhcnktdGl0bGU+QW1pbm8gQWNpZHM8
L3NlY29uZGFyeS10aXRsZT48L3RpdGxlcz48cGVyaW9kaWNhbD48ZnVsbC10aXRsZT5BbWlubyBB
Y2lkczwvZnVsbC10aXRsZT48L3BlcmlvZGljYWw+PHBhZ2VzPjI3OS04OTwvcGFnZXM+PHZvbHVt
ZT4zMDwvdm9sdW1lPjxudW1iZXI+MzwvbnVtYmVyPjxrZXl3b3Jkcz48a2V5d29yZD5BZHVsdDwv
a2V5d29yZD48a2V5d29yZD5BZ2VkPC9rZXl3b3JkPjxrZXl3b3JkPkFnZWQsIDgwIGFuZCBvdmVy
PC9rZXl3b3JkPjxrZXl3b3JkPkNhcm5vc2luZS8qbWV0YWJvbGlzbTwva2V5d29yZD48a2V5d29y
ZD4qRGlldGFyeSBTdXBwbGVtZW50czwva2V5d29yZD48a2V5d29yZD5EaXBlcHRpZGVzL2FkbWlu
aXN0cmF0aW9uICZhbXA7IGRvc2FnZS9waGFybWFjb2tpbmV0aWNzPC9rZXl3b3JkPjxrZXl3b3Jk
Pkh1bWFuczwva2V5d29yZD48a2V5d29yZD5NYWxlPC9rZXl3b3JkPjxrZXl3b3JkPlF1YWRyaWNl
cHMgTXVzY2xlLyptZXRhYm9saXNtPC9rZXl3b3JkPjxrZXl3b3JkPlRhdXJpbmUvYmxvb2QvdXJp
bmU8L2tleXdvcmQ+PGtleXdvcmQ+YmV0YS1BbGFuaW5lL2FkbWluaXN0cmF0aW9uICZhbXA7IGRv
c2FnZS8qcGhhcm1hY29raW5ldGljczwva2V5d29yZD48L2tleXdvcmRzPjxkYXRlcz48eWVhcj4y
MDA2PC95ZWFyPjxwdWItZGF0ZXM+PGRhdGU+TWF5PC9kYXRlPjwvcHViLWRhdGVzPjwvZGF0ZXM+
PGlzYm4+MDkzOS00NDUxIChQcmludCkmI3hEOzA5MzktNDQ1MSAoTGlua2luZyk8L2lzYm4+PGFj
Y2Vzc2lvbi1udW0+MTY1NTQ5NzI8L2FjY2Vzc2lvbi1udW0+PHVybHM+PHJlbGF0ZWQtdXJscz48
dXJsPmh0dHA6Ly93d3cubmNiaS5ubG0ubmloLmdvdi9wdWJtZWQvMTY1NTQ5NzI8L3VybD48L3Jl
bGF0ZWQtdXJscz48L3VybHM+PGN1c3RvbTI+MTY1NTQ5NzI8L2N1c3RvbTI+PGVsZWN0cm9uaWMt
cmVzb3VyY2UtbnVtPjEwLjEwMDcvczAwNzI2LTAwNi0wMjk5LTk8L2VsZWN0cm9uaWMtcmVzb3Vy
Y2UtbnVtPjwvcmVjb3JkPjwvQ2l0ZT48L0VuZE5vdGU+
</w:fldData>
        </w:fldChar>
      </w:r>
      <w:r w:rsidRPr="00F53619">
        <w:rPr>
          <w:rFonts w:ascii="Arial" w:eastAsia="Times,Times,Times New Roman" w:hAnsi="Arial" w:cs="Arial"/>
          <w:shd w:val="clear" w:color="auto" w:fill="FFFFFF"/>
        </w:rPr>
        <w:instrText xml:space="preserve"> ADDIN EN.CITE </w:instrText>
      </w:r>
      <w:r w:rsidR="00F7003E" w:rsidRPr="00F53619">
        <w:rPr>
          <w:rFonts w:ascii="Arial" w:eastAsia="Times,Times,Times New Roman" w:hAnsi="Arial" w:cs="Arial"/>
          <w:shd w:val="clear" w:color="auto" w:fill="FFFFFF"/>
        </w:rPr>
        <w:fldChar w:fldCharType="begin">
          <w:fldData xml:space="preserve">PEVuZE5vdGU+PENpdGU+PEF1dGhvcj5CYWd1ZXQ8L0F1dGhvcj48WWVhcj4yMDA5PC9ZZWFyPjxS
ZWNOdW0+ODMxNTwvUmVjTnVtPjxEaXNwbGF5VGV4dD4oMywxNik8L0Rpc3BsYXlUZXh0PjxyZWNv
cmQ+PHJlYy1udW1iZXI+ODMxNTwvcmVjLW51bWJlcj48Zm9yZWlnbi1rZXlzPjxrZXkgYXBwPSJF
TiIgZGItaWQ9InBwNTU5d3JkOXd6cjVjZWEwZWNwemZ0NHNycnZ0ZnZ4NXJhMCIgdGltZXN0YW1w
PSIxNDU5NjU1MTUwIj44MzE1PC9rZXk+PC9mb3JlaWduLWtleXM+PHJlZi10eXBlIG5hbWU9Ikpv
dXJuYWwgQXJ0aWNsZSI+MTc8L3JlZi10eXBlPjxjb250cmlidXRvcnM+PGF1dGhvcnM+PGF1dGhv
cj5CYWd1ZXQsIEE8L2F1dGhvcj48YXV0aG9yPlJleW5nb3VkdCwgSDwvYXV0aG9yPjxhdXRob3I+
UG90dGllciwgQTwvYXV0aG9yPjxhdXRob3I+RXZlcmFlcnQsIEk8L2F1dGhvcj48YXV0aG9yPkNh
bGxlbnMsIFM8L2F1dGhvcj48YXV0aG9yPkFjaHRlbiwgRTwvYXV0aG9yPjxhdXRob3I+RGVyYXZl
LCBXPC9hdXRob3I+PC9hdXRob3JzPjwvY29udHJpYnV0b3JzPjxhdXRoLWFkZHJlc3M+RGVwYXJ0
bWVudCBvZiBNb3ZlbWVudCBhbmQgU3BvcnRzIFNjaWVuY2VzLCBHaGVudCBVbml2ZXJzaXR5LCBH
aGVudCwgQmVsZ2l1bS48L2F1dGgtYWRkcmVzcz48dGl0bGVzPjx0aXRsZT5DYXJub3NpbmUgbG9h
ZGluZyBhbmQgd2FzaG91dCBpbiBodW1hbiBza2VsZXRhbCBtdXNjbGVzPC90aXRsZT48c2Vjb25k
YXJ5LXRpdGxlPkogQXBwbCBQaHlzaW9sICgxOTg1KTwvc2Vjb25kYXJ5LXRpdGxlPjwvdGl0bGVz
PjxwZXJpb2RpY2FsPjxmdWxsLXRpdGxlPkogQXBwbCBQaHlzaW9sICgxOTg1KTwvZnVsbC10aXRs
ZT48L3BlcmlvZGljYWw+PHBhZ2VzPjgzNy00MjwvcGFnZXM+PHZvbHVtZT4xMDY8L3ZvbHVtZT48
bnVtYmVyPjM8L251bWJlcj48a2V5d29yZHM+PGtleXdvcmQ+Q2Fybm9zaW5lLyptZXRhYm9saXNt
PC9rZXl3b3JkPjxrZXl3b3JkPkh1bWFuczwva2V5d29yZD48a2V5d29yZD5NYWduZXRpYyBSZXNv
bmFuY2UgU3BlY3Ryb3Njb3B5PC9rZXl3b3JkPjxrZXl3b3JkPk1hbGU8L2tleXdvcmQ+PGtleXdv
cmQ+TXVzY2xlIEZpYmVycywgRmFzdC1Ud2l0Y2gvbWV0YWJvbGlzbTwva2V5d29yZD48a2V5d29y
ZD5NdXNjbGUgRmliZXJzLCBTbG93LVR3aXRjaC9tZXRhYm9saXNtPC9rZXl3b3JkPjxrZXl3b3Jk
Pk11c2NsZSwgU2tlbGV0YWwvKm1ldGFib2xpc208L2tleXdvcmQ+PGtleXdvcmQ+VGltZSBGYWN0
b3JzPC9rZXl3b3JkPjxrZXl3b3JkPllvdW5nIEFkdWx0PC9rZXl3b3JkPjxrZXl3b3JkPmJldGEt
QWxhbmluZS8qcGhhcm1hY29raW5ldGljczwva2V5d29yZD48L2tleXdvcmRzPjxkYXRlcz48eWVh
cj4yMDA5PC95ZWFyPjxwdWItZGF0ZXM+PGRhdGU+TWFyPC9kYXRlPjwvcHViLWRhdGVzPjwvZGF0
ZXM+PGlzYm4+ODc1MC03NTg3IChQcmludCkmI3hEOzAxNjEtNzU2NyAoTGlua2luZyk8L2lzYm4+
PGFjY2Vzc2lvbi1udW0+MTkxMzE0NzI8L2FjY2Vzc2lvbi1udW0+PHVybHM+PHJlbGF0ZWQtdXJs
cz48dXJsPmh0dHA6Ly93d3cubmNiaS5ubG0ubmloLmdvdi9wdWJtZWQvMTkxMzE0NzI8L3VybD48
L3JlbGF0ZWQtdXJscz48L3VybHM+PGVsZWN0cm9uaWMtcmVzb3VyY2UtbnVtPjEwLjExNTIvamFw
cGxwaHlzaW9sLjkxMzU3LjIwMDg8L2VsZWN0cm9uaWMtcmVzb3VyY2UtbnVtPjwvcmVjb3JkPjwv
Q2l0ZT48Q2l0ZT48QXV0aG9yPkhhcnJpczwvQXV0aG9yPjxZZWFyPjIwMDY8L1llYXI+PFJlY051
bT44MzE2PC9SZWNOdW0+PHJlY29yZD48cmVjLW51bWJlcj44MzE2PC9yZWMtbnVtYmVyPjxmb3Jl
aWduLWtleXM+PGtleSBhcHA9IkVOIiBkYi1pZD0icHA1NTl3cmQ5d3pyNWNlYTBlY3B6ZnQ0c3Jy
dnRmdng1cmEwIiB0aW1lc3RhbXA9IjE0NTk2NTUyNDYiPjgzMTY8L2tleT48L2ZvcmVpZ24ta2V5
cz48cmVmLXR5cGUgbmFtZT0iSm91cm5hbCBBcnRpY2xlIj4xNzwvcmVmLXR5cGU+PGNvbnRyaWJ1
dG9ycz48YXV0aG9ycz48YXV0aG9yPkhhcnJpcywgUkM8L2F1dGhvcj48YXV0aG9yPlRhbGxvbiwg
TUo8L2F1dGhvcj48YXV0aG9yPkR1bm5ldHQsIE08L2F1dGhvcj48YXV0aG9yPkJvb2JpcywgTDwv
YXV0aG9yPjxhdXRob3I+Q29ha2xleSwgSjwvYXV0aG9yPjxhdXRob3I+S2ltLCBISjwvYXV0aG9y
PjxhdXRob3I+RmFsbG93ZmllbGQsIEpMPC9hdXRob3I+PGF1dGhvcj5IaWxsLCBDQTwvYXV0aG9y
PjxhdXRob3I+U2FsZSwgQzwvYXV0aG9yPjxhdXRob3I+V2lzZSwgSkE8L2F1dGhvcj48L2F1dGhv
cnM+PC9jb250cmlidXRvcnM+PGF1dGgtYWRkcmVzcz5TY2hvb2wgb2YgU3BvcnRzLCBFeGVyY2lz
ZSBhbmQgSGVhbHRoIFNjaWVuY2VzLCBVbml2ZXJzaXR5IENvbGxlZ2UgQ2hpY2hlc3RlciwgV2Vz
dCBTdXNzZXgsIENoaWNoZXN0ZXIsIFVLLiByLmhhcnJpc0B1Y2MuYWMudWs8L2F1dGgtYWRkcmVz
cz48dGl0bGVzPjx0aXRsZT5UaGUgYWJzb3JwdGlvbiBvZiBvcmFsbHkgc3VwcGxpZWQgYmV0YS1h
bGFuaW5lIGFuZCBpdHMgZWZmZWN0IG9uIG11c2NsZSBjYXJub3NpbmUgc3ludGhlc2lzIGluIGh1
bWFuIHZhc3R1cyBsYXRlcmFsaXM8L3RpdGxlPjxzZWNvbmRhcnktdGl0bGU+QW1pbm8gQWNpZHM8
L3NlY29uZGFyeS10aXRsZT48L3RpdGxlcz48cGVyaW9kaWNhbD48ZnVsbC10aXRsZT5BbWlubyBB
Y2lkczwvZnVsbC10aXRsZT48L3BlcmlvZGljYWw+PHBhZ2VzPjI3OS04OTwvcGFnZXM+PHZvbHVt
ZT4zMDwvdm9sdW1lPjxudW1iZXI+MzwvbnVtYmVyPjxrZXl3b3Jkcz48a2V5d29yZD5BZHVsdDwv
a2V5d29yZD48a2V5d29yZD5BZ2VkPC9rZXl3b3JkPjxrZXl3b3JkPkFnZWQsIDgwIGFuZCBvdmVy
PC9rZXl3b3JkPjxrZXl3b3JkPkNhcm5vc2luZS8qbWV0YWJvbGlzbTwva2V5d29yZD48a2V5d29y
ZD4qRGlldGFyeSBTdXBwbGVtZW50czwva2V5d29yZD48a2V5d29yZD5EaXBlcHRpZGVzL2FkbWlu
aXN0cmF0aW9uICZhbXA7IGRvc2FnZS9waGFybWFjb2tpbmV0aWNzPC9rZXl3b3JkPjxrZXl3b3Jk
Pkh1bWFuczwva2V5d29yZD48a2V5d29yZD5NYWxlPC9rZXl3b3JkPjxrZXl3b3JkPlF1YWRyaWNl
cHMgTXVzY2xlLyptZXRhYm9saXNtPC9rZXl3b3JkPjxrZXl3b3JkPlRhdXJpbmUvYmxvb2QvdXJp
bmU8L2tleXdvcmQ+PGtleXdvcmQ+YmV0YS1BbGFuaW5lL2FkbWluaXN0cmF0aW9uICZhbXA7IGRv
c2FnZS8qcGhhcm1hY29raW5ldGljczwva2V5d29yZD48L2tleXdvcmRzPjxkYXRlcz48eWVhcj4y
MDA2PC95ZWFyPjxwdWItZGF0ZXM+PGRhdGU+TWF5PC9kYXRlPjwvcHViLWRhdGVzPjwvZGF0ZXM+
PGlzYm4+MDkzOS00NDUxIChQcmludCkmI3hEOzA5MzktNDQ1MSAoTGlua2luZyk8L2lzYm4+PGFj
Y2Vzc2lvbi1udW0+MTY1NTQ5NzI8L2FjY2Vzc2lvbi1udW0+PHVybHM+PHJlbGF0ZWQtdXJscz48
dXJsPmh0dHA6Ly93d3cubmNiaS5ubG0ubmloLmdvdi9wdWJtZWQvMTY1NTQ5NzI8L3VybD48L3Jl
bGF0ZWQtdXJscz48L3VybHM+PGN1c3RvbTI+MTY1NTQ5NzI8L2N1c3RvbTI+PGVsZWN0cm9uaWMt
cmVzb3VyY2UtbnVtPjEwLjEwMDcvczAwNzI2LTAwNi0wMjk5LTk8L2VsZWN0cm9uaWMtcmVzb3Vy
Y2UtbnVtPjwvcmVjb3JkPjwvQ2l0ZT48L0VuZE5vdGU+
</w:fldData>
        </w:fldChar>
      </w:r>
      <w:r w:rsidRPr="00F53619">
        <w:rPr>
          <w:rFonts w:ascii="Arial" w:eastAsia="Times,Times,Times New Roman" w:hAnsi="Arial" w:cs="Arial"/>
          <w:shd w:val="clear" w:color="auto" w:fill="FFFFFF"/>
        </w:rPr>
        <w:instrText xml:space="preserve"> ADDIN EN.CITE.DATA </w:instrText>
      </w:r>
      <w:r w:rsidR="00F7003E" w:rsidRPr="00F53619">
        <w:rPr>
          <w:rFonts w:ascii="Arial" w:eastAsia="Times,Times,Times New Roman" w:hAnsi="Arial" w:cs="Arial"/>
          <w:shd w:val="clear" w:color="auto" w:fill="FFFFFF"/>
        </w:rPr>
      </w:r>
      <w:r w:rsidR="00F7003E" w:rsidRPr="00F53619">
        <w:rPr>
          <w:rFonts w:ascii="Arial" w:eastAsia="Times,Times,Times New Roman" w:hAnsi="Arial" w:cs="Arial"/>
          <w:shd w:val="clear" w:color="auto" w:fill="FFFFFF"/>
        </w:rPr>
        <w:fldChar w:fldCharType="end"/>
      </w:r>
      <w:r w:rsidR="00F7003E" w:rsidRPr="00F53619">
        <w:rPr>
          <w:rFonts w:ascii="Arial" w:eastAsia="Times,Times,Times New Roman" w:hAnsi="Arial" w:cs="Arial"/>
          <w:shd w:val="clear" w:color="auto" w:fill="FFFFFF"/>
        </w:rPr>
      </w:r>
      <w:r w:rsidR="00F7003E" w:rsidRPr="00F53619">
        <w:rPr>
          <w:rFonts w:ascii="Arial" w:eastAsia="Times,Times,Times New Roman" w:hAnsi="Arial" w:cs="Arial"/>
          <w:shd w:val="clear" w:color="auto" w:fill="FFFFFF"/>
        </w:rPr>
        <w:fldChar w:fldCharType="separate"/>
      </w:r>
      <w:r w:rsidRPr="00F53619">
        <w:rPr>
          <w:rFonts w:ascii="Arial" w:eastAsia="Arial,Arial,Times,Times,Times N" w:hAnsi="Arial" w:cs="Arial"/>
          <w:shd w:val="clear" w:color="auto" w:fill="FFFFFF"/>
        </w:rPr>
        <w:t>(3,16)</w:t>
      </w:r>
      <w:r w:rsidR="00F7003E" w:rsidRPr="00F53619">
        <w:rPr>
          <w:rFonts w:ascii="Arial" w:eastAsia="Times,Times,Times New Roman" w:hAnsi="Arial" w:cs="Arial"/>
        </w:rPr>
        <w:fldChar w:fldCharType="end"/>
      </w:r>
      <w:r w:rsidRPr="00F53619">
        <w:rPr>
          <w:rFonts w:ascii="Arial" w:eastAsia="Arial,Arial,Times,Times,Times N" w:hAnsi="Arial" w:cs="Arial"/>
          <w:shd w:val="clear" w:color="auto" w:fill="FFFFFF"/>
        </w:rPr>
        <w:t xml:space="preserve">, and that users commonly report up to </w:t>
      </w:r>
      <w:r w:rsidR="0093673B" w:rsidRPr="00F53619">
        <w:rPr>
          <w:rFonts w:ascii="Arial" w:eastAsia="Arial,Arial,Times,Times,Times N" w:hAnsi="Arial" w:cs="Arial"/>
          <w:shd w:val="clear" w:color="auto" w:fill="FFFFFF"/>
        </w:rPr>
        <w:t>1 h</w:t>
      </w:r>
      <w:r w:rsidRPr="00F53619">
        <w:rPr>
          <w:rFonts w:ascii="Arial" w:eastAsia="Arial,Arial,Times,Times,Times N" w:hAnsi="Arial" w:cs="Arial"/>
          <w:shd w:val="clear" w:color="auto" w:fill="FFFFFF"/>
        </w:rPr>
        <w:t xml:space="preserve">r of </w:t>
      </w:r>
      <w:proofErr w:type="spellStart"/>
      <w:r w:rsidRPr="00F53619">
        <w:rPr>
          <w:rFonts w:ascii="Arial" w:eastAsia="Arial,Arial,Times,Times,Times N" w:hAnsi="Arial" w:cs="Arial"/>
          <w:shd w:val="clear" w:color="auto" w:fill="FFFFFF"/>
        </w:rPr>
        <w:t>paresthesia</w:t>
      </w:r>
      <w:proofErr w:type="spellEnd"/>
      <w:r w:rsidRPr="00F53619">
        <w:rPr>
          <w:rFonts w:ascii="Arial" w:eastAsia="Arial,Arial,Times,Times,Times N" w:hAnsi="Arial" w:cs="Arial"/>
          <w:shd w:val="clear" w:color="auto" w:fill="FFFFFF"/>
        </w:rPr>
        <w:t xml:space="preserve"> shortly after ingestion </w:t>
      </w:r>
      <w:r w:rsidR="00F7003E" w:rsidRPr="00F53619">
        <w:rPr>
          <w:rFonts w:ascii="Arial" w:eastAsia="Times,Times,Times New Roman" w:hAnsi="Arial" w:cs="Arial"/>
        </w:rPr>
        <w:fldChar w:fldCharType="begin">
          <w:fldData xml:space="preserve">PEVuZE5vdGU+PENpdGU+PEF1dGhvcj5MaXU8L0F1dGhvcj48WWVhcj4yMDEyPC9ZZWFyPjxSZWNO
dW0+ODMxNDwvUmVjTnVtPjxEaXNwbGF5VGV4dD4oMjApPC9EaXNwbGF5VGV4dD48cmVjb3JkPjxy
ZWMtbnVtYmVyPjgzMTQ8L3JlYy1udW1iZXI+PGZvcmVpZ24ta2V5cz48a2V5IGFwcD0iRU4iIGRi
LWlkPSJwcDU1OXdyZDl3enI1Y2VhMGVjcHpmdDRzcnJ2dGZ2eDVyYTAiIHRpbWVzdGFtcD0iMTQ1
OTY1NTA5OSI+ODMxNDwva2V5PjwvZm9yZWlnbi1rZXlzPjxyZWYtdHlwZSBuYW1lPSJKb3VybmFs
IEFydGljbGUiPjE3PC9yZWYtdHlwZT48Y29udHJpYnV0b3JzPjxhdXRob3JzPjxhdXRob3I+TGl1
LCBRPC9hdXRob3I+PGF1dGhvcj5TaWthbmQsIFA8L2F1dGhvcj48YXV0aG9yPk1hLCBDPC9hdXRo
b3I+PGF1dGhvcj5UYW5nLCBaPC9hdXRob3I+PGF1dGhvcj5IYW4sIEw8L2F1dGhvcj48YXV0aG9y
PkxpLCBaPC9hdXRob3I+PGF1dGhvcj5TdW4sIFM8L2F1dGhvcj48YXV0aG9yPkxhTW90dGUsIFJI
PC9hdXRob3I+PGF1dGhvcj5Eb25nLCBYPC9hdXRob3I+PC9hdXRob3JzPjwvY29udHJpYnV0b3Jz
PjxhdXRoLWFkZHJlc3M+VGhlIFNvbG9tb24gSC4gU255ZGVyIERlcGFydG1lbnQgb2YgTmV1cm9z
Y2llbmNlLCBDZW50ZXIgZm9yIFNlbnNvcnkgQmlvbG9neSwgYW5kIEhvd2FyZCBIdWdoZXMgTWVk
aWNhbCBJbnN0aXR1dGUsIEpvaG5zIEhvcGtpbnMgVW5pdmVyc2l0eSBTY2hvb2wgb2YgTWVkaWNp
bmUsIEJhbHRpbW9yZSwgTWFyeWxhbmQgMjEyMDUsIFVTQS48L2F1dGgtYWRkcmVzcz48dGl0bGVz
Pjx0aXRsZT5NZWNoYW5pc21zIG9mIGl0Y2ggZXZva2VkIGJ5IGJldGEtYWxhbmluZTwvdGl0bGU+
PHNlY29uZGFyeS10aXRsZT5KIE5ldXJvc2NpPC9zZWNvbmRhcnktdGl0bGU+PC90aXRsZXM+PHBl
cmlvZGljYWw+PGZ1bGwtdGl0bGU+SiBOZXVyb3NjaTwvZnVsbC10aXRsZT48L3BlcmlvZGljYWw+
PHBhZ2VzPjE0NTMyLTc8L3BhZ2VzPjx2b2x1bWU+MzI8L3ZvbHVtZT48bnVtYmVyPjQyPC9udW1i
ZXI+PGtleXdvcmRzPjxrZXl3b3JkPkFkdWx0PC9rZXl3b3JkPjxrZXl3b3JkPkFuaW1hbHM8L2tl
eXdvcmQ+PGtleXdvcmQ+RmVtYWxlPC9rZXl3b3JkPjxrZXl3b3JkPkdhbmdsaWEsIFNwaW5hbC9t
ZXRhYm9saXNtL3BoeXNpb2xvZ3k8L2tleXdvcmQ+PGtleXdvcmQ+R2VuZSBLbm9jay1JbiBUZWNo
bmlxdWVzPC9rZXl3b3JkPjxrZXl3b3JkPkh1bWFuczwva2V5d29yZD48a2V5d29yZD5JbmplY3Rp
b25zLCBJbnRyYWRlcm1hbC9tZXRob2RzPC9rZXl3b3JkPjxrZXl3b3JkPk1hbGU8L2tleXdvcmQ+
PGtleXdvcmQ+TWljZTwva2V5d29yZD48a2V5d29yZD5NaWNlLCBJbmJyZWQgQzU3Qkw8L2tleXdv
cmQ+PGtleXdvcmQ+TWljZSwgS25vY2tvdXQ8L2tleXdvcmQ+PGtleXdvcmQ+TWlkZGxlIEFnZWQ8
L2tleXdvcmQ+PGtleXdvcmQ+UHJ1cml0dXMvKmV0aW9sb2d5L2dlbmV0aWNzLyptZXRhYm9saXNt
PC9rZXl3b3JkPjxrZXl3b3JkPlJlY2VwdG9ycywgRy1Qcm90ZWluLUNvdXBsZWQvKmJpb3N5bnRo
ZXNpcy9kZWZpY2llbmN5L3BoeXNpb2xvZ3k8L2tleXdvcmQ+PGtleXdvcmQ+U2Vuc29yeSBSZWNl
cHRvciBDZWxscy9tZXRhYm9saXNtL3BhdGhvbG9neTwva2V5d29yZD48a2V5d29yZD5Zb3VuZyBB
ZHVsdDwva2V5d29yZD48a2V5d29yZD5iZXRhLUFsYW5pbmUvKnRveGljaXR5PC9rZXl3b3JkPjwv
a2V5d29yZHM+PGRhdGVzPjx5ZWFyPjIwMTI8L3llYXI+PHB1Yi1kYXRlcz48ZGF0ZT5PY3QgMTc8
L2RhdGU+PC9wdWItZGF0ZXM+PC9kYXRlcz48aXNibj4xNTI5LTI0MDEgKEVsZWN0cm9uaWMpJiN4
RDswMjcwLTY0NzQgKExpbmtpbmcpPC9pc2JuPjxhY2Nlc3Npb24tbnVtPjIzMDc3MDM4PC9hY2Nl
c3Npb24tbnVtPjx1cmxzPjxyZWxhdGVkLXVybHM+PHVybD5odHRwOi8vd3d3Lm5jYmkubmxtLm5p
aC5nb3YvcHVibWVkLzIzMDc3MDM4PC91cmw+PC9yZWxhdGVkLXVybHM+PC91cmxzPjxjdXN0b20y
PlBNQzM0OTE1NzA8L2N1c3RvbTI+PGVsZWN0cm9uaWMtcmVzb3VyY2UtbnVtPjEwLjE1MjMvSk5F
VVJPU0NJLjM1MDktMTIuMjAxMjwvZWxlY3Ryb25pYy1yZXNvdXJjZS1udW0+PC9yZWNvcmQ+PC9D
aXRlPjwvRW5kTm90ZT4A
</w:fldData>
        </w:fldChar>
      </w:r>
      <w:r w:rsidR="00356DFA" w:rsidRPr="00F53619">
        <w:rPr>
          <w:rFonts w:ascii="Arial" w:eastAsia="Times,Times,Times New Roman" w:hAnsi="Arial" w:cs="Arial"/>
          <w:shd w:val="clear" w:color="auto" w:fill="FFFFFF"/>
        </w:rPr>
        <w:instrText xml:space="preserve"> ADDIN EN.CITE </w:instrText>
      </w:r>
      <w:r w:rsidR="00F7003E" w:rsidRPr="00F53619">
        <w:rPr>
          <w:rFonts w:ascii="Arial" w:eastAsia="Times,Times,Times New Roman" w:hAnsi="Arial" w:cs="Arial"/>
          <w:shd w:val="clear" w:color="auto" w:fill="FFFFFF"/>
        </w:rPr>
        <w:fldChar w:fldCharType="begin">
          <w:fldData xml:space="preserve">PEVuZE5vdGU+PENpdGU+PEF1dGhvcj5MaXU8L0F1dGhvcj48WWVhcj4yMDEyPC9ZZWFyPjxSZWNO
dW0+ODMxNDwvUmVjTnVtPjxEaXNwbGF5VGV4dD4oMjApPC9EaXNwbGF5VGV4dD48cmVjb3JkPjxy
ZWMtbnVtYmVyPjgzMTQ8L3JlYy1udW1iZXI+PGZvcmVpZ24ta2V5cz48a2V5IGFwcD0iRU4iIGRi
LWlkPSJwcDU1OXdyZDl3enI1Y2VhMGVjcHpmdDRzcnJ2dGZ2eDVyYTAiIHRpbWVzdGFtcD0iMTQ1
OTY1NTA5OSI+ODMxNDwva2V5PjwvZm9yZWlnbi1rZXlzPjxyZWYtdHlwZSBuYW1lPSJKb3VybmFs
IEFydGljbGUiPjE3PC9yZWYtdHlwZT48Y29udHJpYnV0b3JzPjxhdXRob3JzPjxhdXRob3I+TGl1
LCBRPC9hdXRob3I+PGF1dGhvcj5TaWthbmQsIFA8L2F1dGhvcj48YXV0aG9yPk1hLCBDPC9hdXRo
b3I+PGF1dGhvcj5UYW5nLCBaPC9hdXRob3I+PGF1dGhvcj5IYW4sIEw8L2F1dGhvcj48YXV0aG9y
PkxpLCBaPC9hdXRob3I+PGF1dGhvcj5TdW4sIFM8L2F1dGhvcj48YXV0aG9yPkxhTW90dGUsIFJI
PC9hdXRob3I+PGF1dGhvcj5Eb25nLCBYPC9hdXRob3I+PC9hdXRob3JzPjwvY29udHJpYnV0b3Jz
PjxhdXRoLWFkZHJlc3M+VGhlIFNvbG9tb24gSC4gU255ZGVyIERlcGFydG1lbnQgb2YgTmV1cm9z
Y2llbmNlLCBDZW50ZXIgZm9yIFNlbnNvcnkgQmlvbG9neSwgYW5kIEhvd2FyZCBIdWdoZXMgTWVk
aWNhbCBJbnN0aXR1dGUsIEpvaG5zIEhvcGtpbnMgVW5pdmVyc2l0eSBTY2hvb2wgb2YgTWVkaWNp
bmUsIEJhbHRpbW9yZSwgTWFyeWxhbmQgMjEyMDUsIFVTQS48L2F1dGgtYWRkcmVzcz48dGl0bGVz
Pjx0aXRsZT5NZWNoYW5pc21zIG9mIGl0Y2ggZXZva2VkIGJ5IGJldGEtYWxhbmluZTwvdGl0bGU+
PHNlY29uZGFyeS10aXRsZT5KIE5ldXJvc2NpPC9zZWNvbmRhcnktdGl0bGU+PC90aXRsZXM+PHBl
cmlvZGljYWw+PGZ1bGwtdGl0bGU+SiBOZXVyb3NjaTwvZnVsbC10aXRsZT48L3BlcmlvZGljYWw+
PHBhZ2VzPjE0NTMyLTc8L3BhZ2VzPjx2b2x1bWU+MzI8L3ZvbHVtZT48bnVtYmVyPjQyPC9udW1i
ZXI+PGtleXdvcmRzPjxrZXl3b3JkPkFkdWx0PC9rZXl3b3JkPjxrZXl3b3JkPkFuaW1hbHM8L2tl
eXdvcmQ+PGtleXdvcmQ+RmVtYWxlPC9rZXl3b3JkPjxrZXl3b3JkPkdhbmdsaWEsIFNwaW5hbC9t
ZXRhYm9saXNtL3BoeXNpb2xvZ3k8L2tleXdvcmQ+PGtleXdvcmQ+R2VuZSBLbm9jay1JbiBUZWNo
bmlxdWVzPC9rZXl3b3JkPjxrZXl3b3JkPkh1bWFuczwva2V5d29yZD48a2V5d29yZD5JbmplY3Rp
b25zLCBJbnRyYWRlcm1hbC9tZXRob2RzPC9rZXl3b3JkPjxrZXl3b3JkPk1hbGU8L2tleXdvcmQ+
PGtleXdvcmQ+TWljZTwva2V5d29yZD48a2V5d29yZD5NaWNlLCBJbmJyZWQgQzU3Qkw8L2tleXdv
cmQ+PGtleXdvcmQ+TWljZSwgS25vY2tvdXQ8L2tleXdvcmQ+PGtleXdvcmQ+TWlkZGxlIEFnZWQ8
L2tleXdvcmQ+PGtleXdvcmQ+UHJ1cml0dXMvKmV0aW9sb2d5L2dlbmV0aWNzLyptZXRhYm9saXNt
PC9rZXl3b3JkPjxrZXl3b3JkPlJlY2VwdG9ycywgRy1Qcm90ZWluLUNvdXBsZWQvKmJpb3N5bnRo
ZXNpcy9kZWZpY2llbmN5L3BoeXNpb2xvZ3k8L2tleXdvcmQ+PGtleXdvcmQ+U2Vuc29yeSBSZWNl
cHRvciBDZWxscy9tZXRhYm9saXNtL3BhdGhvbG9neTwva2V5d29yZD48a2V5d29yZD5Zb3VuZyBB
ZHVsdDwva2V5d29yZD48a2V5d29yZD5iZXRhLUFsYW5pbmUvKnRveGljaXR5PC9rZXl3b3JkPjwv
a2V5d29yZHM+PGRhdGVzPjx5ZWFyPjIwMTI8L3llYXI+PHB1Yi1kYXRlcz48ZGF0ZT5PY3QgMTc8
L2RhdGU+PC9wdWItZGF0ZXM+PC9kYXRlcz48aXNibj4xNTI5LTI0MDEgKEVsZWN0cm9uaWMpJiN4
RDswMjcwLTY0NzQgKExpbmtpbmcpPC9pc2JuPjxhY2Nlc3Npb24tbnVtPjIzMDc3MDM4PC9hY2Nl
c3Npb24tbnVtPjx1cmxzPjxyZWxhdGVkLXVybHM+PHVybD5odHRwOi8vd3d3Lm5jYmkubmxtLm5p
aC5nb3YvcHVibWVkLzIzMDc3MDM4PC91cmw+PC9yZWxhdGVkLXVybHM+PC91cmxzPjxjdXN0b20y
PlBNQzM0OTE1NzA8L2N1c3RvbTI+PGVsZWN0cm9uaWMtcmVzb3VyY2UtbnVtPjEwLjE1MjMvSk5F
VVJPU0NJLjM1MDktMTIuMjAxMjwvZWxlY3Ryb25pYy1yZXNvdXJjZS1udW0+PC9yZWNvcmQ+PC9D
aXRlPjwvRW5kTm90ZT4A
</w:fldData>
        </w:fldChar>
      </w:r>
      <w:r w:rsidR="00356DFA" w:rsidRPr="00F53619">
        <w:rPr>
          <w:rFonts w:ascii="Arial" w:eastAsia="Times,Times,Times New Roman" w:hAnsi="Arial" w:cs="Arial"/>
          <w:shd w:val="clear" w:color="auto" w:fill="FFFFFF"/>
        </w:rPr>
        <w:instrText xml:space="preserve"> ADDIN EN.CITE.DATA </w:instrText>
      </w:r>
      <w:r w:rsidR="00F7003E" w:rsidRPr="00F53619">
        <w:rPr>
          <w:rFonts w:ascii="Arial" w:eastAsia="Times,Times,Times New Roman" w:hAnsi="Arial" w:cs="Arial"/>
          <w:shd w:val="clear" w:color="auto" w:fill="FFFFFF"/>
        </w:rPr>
      </w:r>
      <w:r w:rsidR="00F7003E" w:rsidRPr="00F53619">
        <w:rPr>
          <w:rFonts w:ascii="Arial" w:eastAsia="Times,Times,Times New Roman" w:hAnsi="Arial" w:cs="Arial"/>
          <w:shd w:val="clear" w:color="auto" w:fill="FFFFFF"/>
        </w:rPr>
        <w:fldChar w:fldCharType="end"/>
      </w:r>
      <w:r w:rsidR="00F7003E" w:rsidRPr="00F53619">
        <w:rPr>
          <w:rFonts w:ascii="Arial" w:eastAsia="Times,Times,Times New Roman" w:hAnsi="Arial" w:cs="Arial"/>
          <w:shd w:val="clear" w:color="auto" w:fill="FFFFFF"/>
        </w:rPr>
      </w:r>
      <w:r w:rsidR="00F7003E" w:rsidRPr="00F53619">
        <w:rPr>
          <w:rFonts w:ascii="Arial" w:eastAsia="Times,Times,Times New Roman" w:hAnsi="Arial" w:cs="Arial"/>
          <w:shd w:val="clear" w:color="auto" w:fill="FFFFFF"/>
        </w:rPr>
        <w:fldChar w:fldCharType="separate"/>
      </w:r>
      <w:r w:rsidRPr="00F53619">
        <w:rPr>
          <w:rFonts w:ascii="Arial" w:eastAsia="Arial,Arial,Times,Times,Times N" w:hAnsi="Arial" w:cs="Arial"/>
          <w:shd w:val="clear" w:color="auto" w:fill="FFFFFF"/>
        </w:rPr>
        <w:t>(20)</w:t>
      </w:r>
      <w:r w:rsidR="00F7003E" w:rsidRPr="00F53619">
        <w:rPr>
          <w:rFonts w:ascii="Arial" w:eastAsia="Times,Times,Times New Roman" w:hAnsi="Arial" w:cs="Arial"/>
        </w:rPr>
        <w:fldChar w:fldCharType="end"/>
      </w:r>
      <w:r w:rsidRPr="00F53619">
        <w:rPr>
          <w:rFonts w:ascii="Arial" w:eastAsia="Arial,Arial,Times,Times,Times N" w:hAnsi="Arial" w:cs="Arial"/>
          <w:shd w:val="clear" w:color="auto" w:fill="FFFFFF"/>
        </w:rPr>
        <w:t>.</w:t>
      </w:r>
    </w:p>
    <w:p w:rsidR="00714875" w:rsidRPr="00F53619" w:rsidRDefault="00714875" w:rsidP="00106AED">
      <w:pPr>
        <w:jc w:val="both"/>
        <w:rPr>
          <w:rFonts w:ascii="Arial" w:hAnsi="Arial" w:cs="Arial"/>
          <w:shd w:val="clear" w:color="auto" w:fill="FFFFFF"/>
        </w:rPr>
      </w:pPr>
    </w:p>
    <w:p w:rsidR="00C96818" w:rsidRPr="00F53619" w:rsidRDefault="00714875" w:rsidP="00106AED">
      <w:pPr>
        <w:jc w:val="both"/>
        <w:rPr>
          <w:rFonts w:ascii="Arial" w:eastAsia="Arial,Arial,Times,Times,Times N" w:hAnsi="Arial" w:cs="Arial"/>
        </w:rPr>
      </w:pPr>
      <w:r w:rsidRPr="00F53619">
        <w:rPr>
          <w:rFonts w:ascii="Arial" w:eastAsia="Arial,Arial,Times,Times,Times N" w:hAnsi="Arial" w:cs="Arial"/>
          <w:shd w:val="clear" w:color="auto" w:fill="FFFFFF"/>
        </w:rPr>
        <w:t xml:space="preserve">Similar to β-ALA, carnosine supplementation has several challenges. Due to individual differences in plasma carnosinase levels, there is significant variability in response to carnosine ingestion. Both </w:t>
      </w:r>
      <w:proofErr w:type="spellStart"/>
      <w:r w:rsidRPr="00F53619">
        <w:rPr>
          <w:rFonts w:ascii="Arial" w:eastAsia="Arial,Arial,Times,Times,Times N" w:hAnsi="Arial" w:cs="Arial"/>
          <w:shd w:val="clear" w:color="auto" w:fill="FFFFFF"/>
        </w:rPr>
        <w:t>Asatoor</w:t>
      </w:r>
      <w:proofErr w:type="spellEnd"/>
      <w:r w:rsidRPr="00F53619">
        <w:rPr>
          <w:rFonts w:ascii="Arial" w:eastAsia="Arial,Arial,Times,Times,Times N" w:hAnsi="Arial" w:cs="Arial"/>
          <w:shd w:val="clear" w:color="auto" w:fill="FFFFFF"/>
        </w:rPr>
        <w:t xml:space="preserve"> et al. </w:t>
      </w:r>
      <w:r w:rsidR="004B4075" w:rsidRPr="00F53619">
        <w:rPr>
          <w:rFonts w:ascii="Arial" w:eastAsia="Arial,Arial,Times,Times,Times N" w:hAnsi="Arial" w:cs="Arial"/>
          <w:shd w:val="clear" w:color="auto" w:fill="FFFFFF"/>
        </w:rPr>
        <w:t xml:space="preserve">(2) </w:t>
      </w:r>
      <w:r w:rsidRPr="00F53619">
        <w:rPr>
          <w:rFonts w:ascii="Arial" w:eastAsia="Arial,Arial,Times,Times,Times N" w:hAnsi="Arial" w:cs="Arial"/>
          <w:shd w:val="clear" w:color="auto" w:fill="FFFFFF"/>
        </w:rPr>
        <w:t xml:space="preserve">and Gardner et al. </w:t>
      </w:r>
      <w:r w:rsidR="004B4075" w:rsidRPr="00F53619">
        <w:rPr>
          <w:rFonts w:ascii="Arial" w:eastAsia="Arial,Arial,Times,Times,Times N" w:hAnsi="Arial" w:cs="Arial"/>
          <w:shd w:val="clear" w:color="auto" w:fill="FFFFFF"/>
        </w:rPr>
        <w:t xml:space="preserve">(15) </w:t>
      </w:r>
      <w:r w:rsidRPr="00F53619">
        <w:rPr>
          <w:rFonts w:ascii="Arial" w:eastAsia="Arial,Arial,Times,Times,Times N" w:hAnsi="Arial" w:cs="Arial"/>
          <w:shd w:val="clear" w:color="auto" w:fill="FFFFFF"/>
        </w:rPr>
        <w:t xml:space="preserve">were unable to detect any notable carnosine in plasma after administration of a high dose of carnosine, </w:t>
      </w:r>
      <w:r w:rsidR="004B4075" w:rsidRPr="00F53619">
        <w:rPr>
          <w:rFonts w:ascii="Arial" w:eastAsia="Arial,Arial,Times,Times,Times N" w:hAnsi="Arial" w:cs="Arial"/>
          <w:shd w:val="clear" w:color="auto" w:fill="FFFFFF"/>
        </w:rPr>
        <w:t xml:space="preserve">~60 </w:t>
      </w:r>
      <w:r w:rsidRPr="00F53619">
        <w:rPr>
          <w:rFonts w:ascii="Arial" w:eastAsia="Arial,Arial,Times,Times,Times N" w:hAnsi="Arial" w:cs="Arial"/>
          <w:shd w:val="clear" w:color="auto" w:fill="FFFFFF"/>
        </w:rPr>
        <w:t>mg</w:t>
      </w:r>
      <w:r w:rsidR="004B4075" w:rsidRPr="00F53619">
        <w:rPr>
          <w:rFonts w:ascii="Arial" w:eastAsia="Arial,Arial,Times,Times,Times N" w:hAnsi="Arial" w:cs="Arial"/>
          <w:shd w:val="clear" w:color="auto" w:fill="FFFFFF"/>
        </w:rPr>
        <w:t>·</w:t>
      </w:r>
      <w:r w:rsidRPr="00F53619">
        <w:rPr>
          <w:rFonts w:ascii="Arial" w:eastAsia="Arial,Arial,Times,Times,Times N" w:hAnsi="Arial" w:cs="Arial"/>
          <w:shd w:val="clear" w:color="auto" w:fill="FFFFFF"/>
        </w:rPr>
        <w:t>kg</w:t>
      </w:r>
      <w:r w:rsidR="004B4075" w:rsidRPr="00F53619">
        <w:rPr>
          <w:rFonts w:ascii="Arial" w:eastAsia="Arial,Arial,Times,Times,Times N" w:hAnsi="Arial" w:cs="Arial"/>
          <w:shd w:val="clear" w:color="auto" w:fill="FFFFFF"/>
          <w:vertAlign w:val="superscript"/>
        </w:rPr>
        <w:t>-1</w:t>
      </w:r>
      <w:r w:rsidRPr="00F53619">
        <w:rPr>
          <w:rFonts w:ascii="Arial" w:eastAsia="Arial,Arial,Times,Times,Times N" w:hAnsi="Arial" w:cs="Arial"/>
          <w:shd w:val="clear" w:color="auto" w:fill="FFFFFF"/>
        </w:rPr>
        <w:t xml:space="preserve"> body weight and 4 g, respectively. Gardner </w:t>
      </w:r>
      <w:r w:rsidR="004B4075" w:rsidRPr="00F53619">
        <w:rPr>
          <w:rFonts w:ascii="Arial" w:eastAsia="Arial,Arial,Times,Times,Times N" w:hAnsi="Arial" w:cs="Arial"/>
          <w:shd w:val="clear" w:color="auto" w:fill="FFFFFF"/>
        </w:rPr>
        <w:t xml:space="preserve">and colleagues (15) </w:t>
      </w:r>
      <w:r w:rsidRPr="00F53619">
        <w:rPr>
          <w:rFonts w:ascii="Arial" w:eastAsia="Arial,Arial,Times,Times,Times N" w:hAnsi="Arial" w:cs="Arial"/>
          <w:shd w:val="clear" w:color="auto" w:fill="FFFFFF"/>
        </w:rPr>
        <w:t>further noted that large quantities (</w:t>
      </w:r>
      <w:r w:rsidR="004B4075" w:rsidRPr="00F53619">
        <w:rPr>
          <w:rFonts w:ascii="Arial" w:eastAsia="Arial,Arial,Times,Times,Times N" w:hAnsi="Arial" w:cs="Arial"/>
          <w:shd w:val="clear" w:color="auto" w:fill="FFFFFF"/>
        </w:rPr>
        <w:t xml:space="preserve">e.g., </w:t>
      </w:r>
      <w:r w:rsidRPr="00F53619">
        <w:rPr>
          <w:rFonts w:ascii="Arial" w:eastAsia="Arial,Arial,Times,Times,Times N" w:hAnsi="Arial" w:cs="Arial"/>
          <w:shd w:val="clear" w:color="auto" w:fill="FFFFFF"/>
        </w:rPr>
        <w:t xml:space="preserve">up to 14% of the dose) of ingested carnosine was lost in urine. </w:t>
      </w:r>
      <w:proofErr w:type="spellStart"/>
      <w:r w:rsidRPr="00F53619">
        <w:rPr>
          <w:rFonts w:ascii="Arial" w:eastAsia="Arial,Arial,Times,Times,Times N" w:hAnsi="Arial" w:cs="Arial"/>
          <w:shd w:val="clear" w:color="auto" w:fill="FFFFFF"/>
        </w:rPr>
        <w:t>Everaert</w:t>
      </w:r>
      <w:proofErr w:type="spellEnd"/>
      <w:r w:rsidRPr="00F53619">
        <w:rPr>
          <w:rFonts w:ascii="Arial" w:eastAsia="Arial,Arial,Times,Times,Times N" w:hAnsi="Arial" w:cs="Arial"/>
          <w:shd w:val="clear" w:color="auto" w:fill="FFFFFF"/>
        </w:rPr>
        <w:t xml:space="preserve"> et al. </w:t>
      </w:r>
      <w:r w:rsidR="00F7003E" w:rsidRPr="00F53619">
        <w:rPr>
          <w:rFonts w:ascii="Arial" w:eastAsia="Times,Times,Times New Roman" w:hAnsi="Arial" w:cs="Arial"/>
        </w:rPr>
        <w:fldChar w:fldCharType="begin"/>
      </w:r>
      <w:r w:rsidRPr="00F53619">
        <w:rPr>
          <w:rFonts w:ascii="Arial" w:eastAsia="Times,Times,Times New Roman" w:hAnsi="Arial" w:cs="Arial"/>
          <w:shd w:val="clear" w:color="auto" w:fill="FFFFFF"/>
        </w:rPr>
        <w:instrText xml:space="preserve"> ADDIN EN.CITE &lt;EndNote&gt;&lt;Cite ExcludeAuth="1"&gt;&lt;Author&gt;Everaert&lt;/Author&gt;&lt;Year&gt;2012&lt;/Year&gt;&lt;RecNum&gt;8321&lt;/RecNum&gt;&lt;DisplayText&gt;(13)&lt;/DisplayText&gt;&lt;record&gt;&lt;rec-number&gt;8321&lt;/rec-number&gt;&lt;foreign-keys&gt;&lt;key app="EN" db-id="pp559wrd9wzr5cea0ecpzft4srrvtfvx5ra0" timestamp="1459708336"&gt;8321&lt;/key&gt;&lt;/foreign-keys&gt;&lt;ref-type name="Journal Article"&gt;17&lt;/ref-type&gt;&lt;contributors&gt;&lt;authors&gt;&lt;author&gt;Everaert, I&lt;/author&gt;&lt;author&gt;Taes, Y&lt;/author&gt;&lt;author&gt;De Heer, E&lt;/author&gt;&lt;author&gt;Baelde, H&lt;/author&gt;&lt;author&gt;Zutinic, A&lt;/author&gt;&lt;author&gt;Yard, B&lt;/author&gt;&lt;author&gt;Sauerhofer, S&lt;/author&gt;&lt;author&gt;Vanhee, L&lt;/author&gt;&lt;author&gt;Delanghe, J&lt;/author&gt;&lt;author&gt;Aldini, G&lt;/author&gt;&lt;author&gt;Derave, W&lt;/author&gt;&lt;/authors&gt;&lt;/contributors&gt;&lt;auth-address&gt;Department of Movement and Sport Sciences, Ghent University, Ghent, Belgium.&lt;/auth-address&gt;&lt;titles&gt;&lt;title&gt;Low plasma carnosinase activity promotes carnosinemia after carnosine ingestion in humans&lt;/title&gt;&lt;secondary-title&gt;Am J Physiol Renal Physiol&lt;/secondary-title&gt;&lt;/titles&gt;&lt;periodical&gt;&lt;full-title&gt;Am J Physiol Renal Physiol&lt;/full-title&gt;&lt;/periodical&gt;&lt;pages&gt;F1537-44&lt;/pages&gt;&lt;volume&gt;302&lt;/volume&gt;&lt;number&gt;12&lt;/number&gt;&lt;keywords&gt;&lt;keyword&gt;Administration, Oral&lt;/keyword&gt;&lt;keyword&gt;Adult&lt;/keyword&gt;&lt;keyword&gt;Carnosine/*administration &amp;amp; dosage&lt;/keyword&gt;&lt;keyword&gt;Chromatography, High Pressure Liquid&lt;/keyword&gt;&lt;keyword&gt;Diabetic Nephropathies/genetics&lt;/keyword&gt;&lt;keyword&gt;Dipeptidases/*blood/genetics/urine&lt;/keyword&gt;&lt;keyword&gt;Female&lt;/keyword&gt;&lt;keyword&gt;Humans&lt;/keyword&gt;&lt;keyword&gt;Male&lt;/keyword&gt;&lt;keyword&gt;beta-Alanine/blood&lt;/keyword&gt;&lt;/keywords&gt;&lt;dates&gt;&lt;year&gt;2012&lt;/year&gt;&lt;pub-dates&gt;&lt;date&gt;Jun 15&lt;/date&gt;&lt;/pub-dates&gt;&lt;/dates&gt;&lt;isbn&gt;1522-1466 (Electronic)&amp;#xD;1522-1466 (Linking)&lt;/isbn&gt;&lt;accession-num&gt;22496410&lt;/accession-num&gt;&lt;urls&gt;&lt;related-urls&gt;&lt;url&gt;http://www.ncbi.nlm.nih.gov/pubmed/22496410&lt;/url&gt;&lt;/related-urls&gt;&lt;/urls&gt;&lt;electronic-resource-num&gt;10.1152/ajprenal.00084.2012&lt;/electronic-resource-num&gt;&lt;/record&gt;&lt;/Cite&gt;&lt;/EndNote&gt;</w:instrText>
      </w:r>
      <w:r w:rsidR="00F7003E" w:rsidRPr="00F53619">
        <w:rPr>
          <w:rFonts w:ascii="Arial" w:eastAsia="Times,Times,Times New Roman" w:hAnsi="Arial" w:cs="Arial"/>
          <w:shd w:val="clear" w:color="auto" w:fill="FFFFFF"/>
        </w:rPr>
        <w:fldChar w:fldCharType="separate"/>
      </w:r>
      <w:r w:rsidRPr="00F53619">
        <w:rPr>
          <w:rFonts w:ascii="Arial" w:eastAsia="Arial,Arial,Times,Times,Times N" w:hAnsi="Arial" w:cs="Arial"/>
          <w:shd w:val="clear" w:color="auto" w:fill="FFFFFF"/>
        </w:rPr>
        <w:t>(13)</w:t>
      </w:r>
      <w:r w:rsidR="00F7003E" w:rsidRPr="00F53619">
        <w:rPr>
          <w:rFonts w:ascii="Arial" w:eastAsia="Times,Times,Times New Roman" w:hAnsi="Arial" w:cs="Arial"/>
        </w:rPr>
        <w:fldChar w:fldCharType="end"/>
      </w:r>
      <w:r w:rsidRPr="00F53619">
        <w:rPr>
          <w:rFonts w:ascii="Arial" w:eastAsia="Arial,Arial,Times,Times,Times N" w:hAnsi="Arial" w:cs="Arial"/>
          <w:shd w:val="clear" w:color="auto" w:fill="FFFFFF"/>
        </w:rPr>
        <w:t xml:space="preserve"> observed a considerable non-responder rate to oral carnosine supplementation, noting that in non-responders the plasma carnosinase protein content was </w:t>
      </w:r>
      <w:r w:rsidR="004B4075" w:rsidRPr="00F53619">
        <w:rPr>
          <w:rFonts w:ascii="Arial" w:eastAsia="Arial,Arial,Times,Times,Times N" w:hAnsi="Arial" w:cs="Arial"/>
          <w:shd w:val="clear" w:color="auto" w:fill="FFFFFF"/>
        </w:rPr>
        <w:t xml:space="preserve">~2 </w:t>
      </w:r>
      <w:r w:rsidRPr="00F53619">
        <w:rPr>
          <w:rFonts w:ascii="Arial" w:eastAsia="Arial,Arial,Times,Times,Times N" w:hAnsi="Arial" w:cs="Arial"/>
          <w:shd w:val="clear" w:color="auto" w:fill="FFFFFF"/>
        </w:rPr>
        <w:t xml:space="preserve">fold higher, and the protein content had </w:t>
      </w:r>
      <w:r w:rsidR="004B4075" w:rsidRPr="00F53619">
        <w:rPr>
          <w:rFonts w:ascii="Arial" w:eastAsia="Arial,Arial,Times,Times,Times N" w:hAnsi="Arial" w:cs="Arial"/>
          <w:shd w:val="clear" w:color="auto" w:fill="FFFFFF"/>
        </w:rPr>
        <w:t>~1</w:t>
      </w:r>
      <w:r w:rsidRPr="00F53619">
        <w:rPr>
          <w:rFonts w:ascii="Arial" w:eastAsia="Arial,Arial,Times,Times,Times N" w:hAnsi="Arial" w:cs="Arial"/>
          <w:shd w:val="clear" w:color="auto" w:fill="FFFFFF"/>
        </w:rPr>
        <w:t>.5</w:t>
      </w:r>
      <w:r w:rsidR="004B4075" w:rsidRPr="00F53619">
        <w:rPr>
          <w:rFonts w:ascii="Arial" w:eastAsia="Arial,Arial,Times,Times,Times N" w:hAnsi="Arial" w:cs="Arial"/>
          <w:shd w:val="clear" w:color="auto" w:fill="FFFFFF"/>
        </w:rPr>
        <w:t xml:space="preserve"> </w:t>
      </w:r>
      <w:r w:rsidRPr="00F53619">
        <w:rPr>
          <w:rFonts w:ascii="Arial" w:eastAsia="Arial,Arial,Times,Times,Times N" w:hAnsi="Arial" w:cs="Arial"/>
          <w:shd w:val="clear" w:color="auto" w:fill="FFFFFF"/>
        </w:rPr>
        <w:t>fold higher activity compared with the</w:t>
      </w:r>
      <w:r w:rsidRPr="00106AED">
        <w:rPr>
          <w:rFonts w:ascii="Arial" w:eastAsia="Arial,Arial,Times,Times,Times N" w:hAnsi="Arial" w:cs="Arial"/>
          <w:shd w:val="clear" w:color="auto" w:fill="FFFFFF"/>
        </w:rPr>
        <w:t xml:space="preserve"> responders. Oral</w:t>
      </w:r>
      <w:r w:rsidRPr="00106AED">
        <w:rPr>
          <w:rFonts w:ascii="Arial" w:eastAsia="Arial,Arial,Times,Times,Times N" w:hAnsi="Arial" w:cs="Arial"/>
        </w:rPr>
        <w:t xml:space="preserve"> carnosine </w:t>
      </w:r>
      <w:r w:rsidRPr="00F53619">
        <w:rPr>
          <w:rFonts w:ascii="Arial" w:eastAsia="Arial,Arial,Times,Times,Times N" w:hAnsi="Arial" w:cs="Arial"/>
        </w:rPr>
        <w:lastRenderedPageBreak/>
        <w:t xml:space="preserve">supplementation fails to substantially elevate plasma carnosine levels, and despite a high absorption rate in the gastrointestinal tract, ingested carnosine is susceptible to hydrolysis via plasma carnosinase, </w:t>
      </w:r>
      <w:r w:rsidR="004B4075" w:rsidRPr="00F53619">
        <w:rPr>
          <w:rFonts w:ascii="Arial" w:eastAsia="Arial,Arial,Times,Times,Times N" w:hAnsi="Arial" w:cs="Arial"/>
        </w:rPr>
        <w:t xml:space="preserve">thus </w:t>
      </w:r>
      <w:r w:rsidRPr="00F53619">
        <w:rPr>
          <w:rFonts w:ascii="Arial" w:eastAsia="Arial,Arial,Times,Times,Times N" w:hAnsi="Arial" w:cs="Arial"/>
        </w:rPr>
        <w:t>making it inefficient at increasing muscle carnosine levels.</w:t>
      </w:r>
      <w:r w:rsidR="00D836DA" w:rsidRPr="00F53619">
        <w:rPr>
          <w:rFonts w:ascii="Arial" w:eastAsia="Arial,Arial,Times,Times,Times N" w:hAnsi="Arial" w:cs="Arial"/>
        </w:rPr>
        <w:t xml:space="preserve"> A topical carnosine </w:t>
      </w:r>
      <w:r w:rsidR="00E26F86" w:rsidRPr="00F53619">
        <w:rPr>
          <w:rFonts w:ascii="Arial" w:eastAsia="Arial,Arial,Times,Times,Times N" w:hAnsi="Arial" w:cs="Arial"/>
        </w:rPr>
        <w:t>formulation</w:t>
      </w:r>
      <w:r w:rsidR="001C653B" w:rsidRPr="00F53619">
        <w:rPr>
          <w:rFonts w:ascii="Arial" w:eastAsia="Arial,Arial,Times,Times,Times N" w:hAnsi="Arial" w:cs="Arial"/>
        </w:rPr>
        <w:t xml:space="preserve"> c</w:t>
      </w:r>
      <w:r w:rsidR="00D836DA" w:rsidRPr="00F53619">
        <w:rPr>
          <w:rFonts w:ascii="Arial" w:eastAsia="Arial,Arial,Times,Times,Times N" w:hAnsi="Arial" w:cs="Arial"/>
        </w:rPr>
        <w:t xml:space="preserve">ould bypass the hydrolysis of carnosine </w:t>
      </w:r>
      <w:r w:rsidR="00E26F86" w:rsidRPr="00F53619">
        <w:rPr>
          <w:rFonts w:ascii="Arial" w:eastAsia="Arial,Arial,Times,Times,Times N" w:hAnsi="Arial" w:cs="Arial"/>
        </w:rPr>
        <w:t xml:space="preserve">and serve as a pH buffer. </w:t>
      </w:r>
      <w:r w:rsidR="00472A78" w:rsidRPr="00F53619">
        <w:rPr>
          <w:rFonts w:ascii="Arial" w:eastAsia="Arial,Arial,Times,Times,Times N" w:hAnsi="Arial" w:cs="Arial"/>
        </w:rPr>
        <w:t xml:space="preserve">The purpose of this study was to investigate the potential of </w:t>
      </w:r>
      <w:r w:rsidR="00472A78" w:rsidRPr="00F53619">
        <w:rPr>
          <w:rFonts w:ascii="Arial" w:eastAsia="Arial,Arial,Arial,Times,Times,T" w:hAnsi="Arial" w:cs="Arial"/>
          <w:shd w:val="clear" w:color="auto" w:fill="FFFFFF"/>
        </w:rPr>
        <w:t>LactiGo™</w:t>
      </w:r>
      <w:r w:rsidR="004B4075" w:rsidRPr="00F53619">
        <w:rPr>
          <w:rFonts w:ascii="Arial" w:eastAsia="Arial,Arial,Arial,Times,Times,T" w:hAnsi="Arial" w:cs="Arial"/>
          <w:shd w:val="clear" w:color="auto" w:fill="FFFFFF"/>
        </w:rPr>
        <w:t xml:space="preserve"> </w:t>
      </w:r>
      <w:r w:rsidR="00472A78" w:rsidRPr="00F53619">
        <w:rPr>
          <w:rFonts w:ascii="Arial" w:eastAsia="Arial,Arial,Times,Times,Times N" w:hAnsi="Arial" w:cs="Arial"/>
        </w:rPr>
        <w:t>brand topical carnosine gel as an ergogenic aid in elite male athletes.</w:t>
      </w:r>
    </w:p>
    <w:p w:rsidR="00C96818" w:rsidRPr="00F53619" w:rsidRDefault="00C96818" w:rsidP="004B4075">
      <w:pPr>
        <w:spacing w:line="276" w:lineRule="auto"/>
        <w:rPr>
          <w:rFonts w:ascii="Arial" w:eastAsia="Arial,Arial,Times,Times,Times N" w:hAnsi="Arial" w:cs="Arial"/>
        </w:rPr>
      </w:pPr>
    </w:p>
    <w:p w:rsidR="00714875" w:rsidRPr="00F53619" w:rsidRDefault="00714875" w:rsidP="00405B42">
      <w:pPr>
        <w:rPr>
          <w:rFonts w:ascii="Arial" w:eastAsia="Arial,Arial,Times,Times,Times N" w:hAnsi="Arial" w:cs="Arial"/>
          <w:b/>
        </w:rPr>
      </w:pPr>
      <w:r w:rsidRPr="00F53619">
        <w:rPr>
          <w:rFonts w:ascii="Arial" w:eastAsia="Arial,Arial,Times,Times,Times N" w:hAnsi="Arial" w:cs="Arial"/>
          <w:b/>
        </w:rPr>
        <w:t xml:space="preserve">METHODS </w:t>
      </w:r>
    </w:p>
    <w:p w:rsidR="00C90900" w:rsidRPr="00F53619" w:rsidRDefault="00C90900" w:rsidP="00405B42">
      <w:pPr>
        <w:rPr>
          <w:rFonts w:ascii="Arial" w:eastAsia="Arial,Arial,Times,Times,Times N" w:hAnsi="Arial" w:cs="Arial"/>
        </w:rPr>
      </w:pPr>
    </w:p>
    <w:p w:rsidR="00714875" w:rsidRPr="00F53619" w:rsidRDefault="00714875" w:rsidP="00714875">
      <w:pPr>
        <w:rPr>
          <w:rFonts w:ascii="Arial" w:hAnsi="Arial" w:cs="Arial"/>
          <w:b/>
        </w:rPr>
      </w:pPr>
      <w:r w:rsidRPr="00F53619">
        <w:rPr>
          <w:rFonts w:ascii="Arial" w:eastAsia="Arial,Arial,Times,Times,Times N" w:hAnsi="Arial" w:cs="Arial"/>
          <w:b/>
        </w:rPr>
        <w:t>Subjects</w:t>
      </w:r>
    </w:p>
    <w:p w:rsidR="00714875" w:rsidRPr="00F53619" w:rsidRDefault="00714875" w:rsidP="00106AED">
      <w:pPr>
        <w:jc w:val="both"/>
        <w:outlineLvl w:val="0"/>
        <w:rPr>
          <w:rFonts w:ascii="Arial" w:eastAsia="Arial" w:hAnsi="Arial" w:cs="Arial"/>
          <w:vertAlign w:val="superscript"/>
        </w:rPr>
      </w:pPr>
      <w:r w:rsidRPr="00F53619">
        <w:rPr>
          <w:rFonts w:ascii="Arial" w:eastAsia="Arial,Arial,Times,Times,Times N" w:hAnsi="Arial" w:cs="Arial"/>
        </w:rPr>
        <w:t xml:space="preserve">Eleven healthy elite male soccer players gave written informed consent to participate in this </w:t>
      </w:r>
      <w:r w:rsidR="007062F7" w:rsidRPr="00F53619">
        <w:rPr>
          <w:rFonts w:ascii="Arial" w:eastAsia="Arial,Arial,Times,Times,Times N" w:hAnsi="Arial" w:cs="Arial"/>
        </w:rPr>
        <w:t>study</w:t>
      </w:r>
      <w:r w:rsidRPr="00F53619">
        <w:rPr>
          <w:rFonts w:ascii="Arial" w:eastAsia="Arial,Arial,Times,Times,Times N" w:hAnsi="Arial" w:cs="Arial"/>
        </w:rPr>
        <w:t>. An elite player was defined as one who had played inter</w:t>
      </w:r>
      <w:r w:rsidR="007062F7" w:rsidRPr="00F53619">
        <w:rPr>
          <w:rFonts w:ascii="Arial" w:eastAsia="Arial,Arial,Times,Times,Times N" w:hAnsi="Arial" w:cs="Arial"/>
        </w:rPr>
        <w:t>national level soccer for 3+ y</w:t>
      </w:r>
      <w:r w:rsidRPr="00F53619">
        <w:rPr>
          <w:rFonts w:ascii="Arial" w:eastAsia="Arial,Arial,Times,Times,Times N" w:hAnsi="Arial" w:cs="Arial"/>
        </w:rPr>
        <w:t xml:space="preserve">rs. </w:t>
      </w:r>
      <w:r w:rsidR="007062F7" w:rsidRPr="00F53619">
        <w:rPr>
          <w:rFonts w:ascii="Arial" w:eastAsia="Arial,Arial,Times,Times,Times N" w:hAnsi="Arial" w:cs="Arial"/>
        </w:rPr>
        <w:t>The subjects</w:t>
      </w:r>
      <w:r w:rsidRPr="00F53619">
        <w:rPr>
          <w:rFonts w:ascii="Arial" w:eastAsia="Arial,Arial,Times,Times,Times N" w:hAnsi="Arial" w:cs="Arial"/>
        </w:rPr>
        <w:t xml:space="preserve"> were recruited from teams in the Italian </w:t>
      </w:r>
      <w:proofErr w:type="spellStart"/>
      <w:r w:rsidRPr="00F53619">
        <w:rPr>
          <w:rFonts w:ascii="Arial" w:eastAsia="Arial,Arial,Times,Times,Times N" w:hAnsi="Arial" w:cs="Arial"/>
        </w:rPr>
        <w:t>Serie</w:t>
      </w:r>
      <w:proofErr w:type="spellEnd"/>
      <w:r w:rsidRPr="00F53619">
        <w:rPr>
          <w:rFonts w:ascii="Arial" w:eastAsia="Arial,Arial,Times,Times,Times N" w:hAnsi="Arial" w:cs="Arial"/>
        </w:rPr>
        <w:t xml:space="preserve"> League with assistance from (C. </w:t>
      </w:r>
      <w:proofErr w:type="spellStart"/>
      <w:r w:rsidRPr="00F53619">
        <w:rPr>
          <w:rFonts w:ascii="Arial" w:eastAsia="Arial,Arial,Times,Times,Times N" w:hAnsi="Arial" w:cs="Arial"/>
        </w:rPr>
        <w:t>Giacobbe</w:t>
      </w:r>
      <w:proofErr w:type="spellEnd"/>
      <w:r w:rsidRPr="00F53619">
        <w:rPr>
          <w:rFonts w:ascii="Arial" w:eastAsia="Arial,Arial,Times,Times,Times N" w:hAnsi="Arial" w:cs="Arial"/>
        </w:rPr>
        <w:t xml:space="preserve">) at the Castel </w:t>
      </w:r>
      <w:proofErr w:type="spellStart"/>
      <w:r w:rsidRPr="00F53619">
        <w:rPr>
          <w:rFonts w:ascii="Arial" w:eastAsia="Arial,Arial,Times,Times,Times N" w:hAnsi="Arial" w:cs="Arial"/>
        </w:rPr>
        <w:t>Covati</w:t>
      </w:r>
      <w:proofErr w:type="spellEnd"/>
      <w:r w:rsidRPr="00F53619">
        <w:rPr>
          <w:rFonts w:ascii="Arial" w:eastAsia="Arial,Arial,Times,Times,Times N" w:hAnsi="Arial" w:cs="Arial"/>
        </w:rPr>
        <w:t xml:space="preserve"> Sports Center in Brescia, Italy. The research was conducted according to the principles of the Declaration of Helsinki and approved by </w:t>
      </w:r>
      <w:proofErr w:type="spellStart"/>
      <w:r w:rsidRPr="00F53619">
        <w:rPr>
          <w:rFonts w:ascii="Arial" w:eastAsia="Arial,Arial,Times,Times,Times N" w:hAnsi="Arial" w:cs="Arial"/>
        </w:rPr>
        <w:t>Segreteria</w:t>
      </w:r>
      <w:proofErr w:type="spellEnd"/>
      <w:r w:rsidRPr="00F53619">
        <w:rPr>
          <w:rFonts w:ascii="Arial" w:eastAsia="Arial,Arial,Times,Times,Times N" w:hAnsi="Arial" w:cs="Arial"/>
        </w:rPr>
        <w:t xml:space="preserve"> </w:t>
      </w:r>
      <w:proofErr w:type="spellStart"/>
      <w:r w:rsidRPr="00F53619">
        <w:rPr>
          <w:rFonts w:ascii="Arial" w:eastAsia="Arial,Arial,Times,Times,Times N" w:hAnsi="Arial" w:cs="Arial"/>
        </w:rPr>
        <w:t>Scientifica</w:t>
      </w:r>
      <w:proofErr w:type="spellEnd"/>
      <w:r w:rsidRPr="00F53619">
        <w:rPr>
          <w:rFonts w:ascii="Arial" w:eastAsia="Arial,Arial,Times,Times,Times N" w:hAnsi="Arial" w:cs="Arial"/>
        </w:rPr>
        <w:t xml:space="preserve"> </w:t>
      </w:r>
      <w:proofErr w:type="gramStart"/>
      <w:r w:rsidRPr="00F53619">
        <w:rPr>
          <w:rFonts w:ascii="Arial" w:eastAsia="Arial,Arial,Times,Times,Times N" w:hAnsi="Arial" w:cs="Arial"/>
        </w:rPr>
        <w:t>del</w:t>
      </w:r>
      <w:proofErr w:type="gramEnd"/>
      <w:r w:rsidRPr="00F53619">
        <w:rPr>
          <w:rFonts w:ascii="Arial" w:eastAsia="Arial,Arial,Times,Times,Times N" w:hAnsi="Arial" w:cs="Arial"/>
        </w:rPr>
        <w:t xml:space="preserve"> </w:t>
      </w:r>
      <w:proofErr w:type="spellStart"/>
      <w:r w:rsidRPr="00F53619">
        <w:rPr>
          <w:rFonts w:ascii="Arial" w:eastAsia="Arial,Arial,Times,Times,Times N" w:hAnsi="Arial" w:cs="Arial"/>
        </w:rPr>
        <w:t>Comitato</w:t>
      </w:r>
      <w:proofErr w:type="spellEnd"/>
      <w:r w:rsidRPr="00F53619">
        <w:rPr>
          <w:rFonts w:ascii="Arial" w:eastAsia="Arial,Arial,Times,Times,Times N" w:hAnsi="Arial" w:cs="Arial"/>
        </w:rPr>
        <w:t xml:space="preserve"> </w:t>
      </w:r>
      <w:proofErr w:type="spellStart"/>
      <w:r w:rsidRPr="00F53619">
        <w:rPr>
          <w:rFonts w:ascii="Arial" w:eastAsia="Arial,Arial,Times,Times,Times N" w:hAnsi="Arial" w:cs="Arial"/>
        </w:rPr>
        <w:t>Etico</w:t>
      </w:r>
      <w:proofErr w:type="spellEnd"/>
      <w:r w:rsidRPr="00F53619">
        <w:rPr>
          <w:rFonts w:ascii="Arial" w:eastAsia="Arial,Arial,Times,Times,Times N" w:hAnsi="Arial" w:cs="Arial"/>
        </w:rPr>
        <w:t>, Milan, Italy. An anthropometric assessment was completed on all subjects (</w:t>
      </w:r>
      <w:r w:rsidR="007062F7" w:rsidRPr="00F53619">
        <w:rPr>
          <w:rFonts w:ascii="Arial" w:eastAsia="Arial,Arial,Times,Times,Times N" w:hAnsi="Arial" w:cs="Arial"/>
        </w:rPr>
        <w:t xml:space="preserve">age, </w:t>
      </w:r>
      <w:r w:rsidRPr="00F53619">
        <w:rPr>
          <w:rFonts w:ascii="Arial" w:eastAsia="Arial,Arial,Times,Times,Times N" w:hAnsi="Arial" w:cs="Arial"/>
        </w:rPr>
        <w:t>22.47 ± 2.14 y</w:t>
      </w:r>
      <w:r w:rsidR="007062F7" w:rsidRPr="00F53619">
        <w:rPr>
          <w:rFonts w:ascii="Arial" w:eastAsia="Arial,Arial,Times,Times,Times N" w:hAnsi="Arial" w:cs="Arial"/>
        </w:rPr>
        <w:t>rs; body weight,</w:t>
      </w:r>
      <w:r w:rsidRPr="00F53619">
        <w:rPr>
          <w:rFonts w:ascii="Arial" w:eastAsia="Arial,Arial,Times,Times,Times N" w:hAnsi="Arial" w:cs="Arial"/>
        </w:rPr>
        <w:t xml:space="preserve"> 84.2 ± 7.82 kg</w:t>
      </w:r>
      <w:r w:rsidR="007062F7" w:rsidRPr="00F53619">
        <w:rPr>
          <w:rFonts w:ascii="Arial" w:eastAsia="Arial,Arial,Times,Times,Times N" w:hAnsi="Arial" w:cs="Arial"/>
        </w:rPr>
        <w:t>; height</w:t>
      </w:r>
      <w:r w:rsidRPr="00F53619">
        <w:rPr>
          <w:rFonts w:ascii="Arial" w:eastAsia="Arial,Arial,Times,Times,Times N" w:hAnsi="Arial" w:cs="Arial"/>
        </w:rPr>
        <w:t>, 183.79 ± 4.5 cm</w:t>
      </w:r>
      <w:r w:rsidR="007062F7" w:rsidRPr="00F53619">
        <w:rPr>
          <w:rFonts w:ascii="Arial" w:eastAsia="Arial,Arial,Times,Times,Times N" w:hAnsi="Arial" w:cs="Arial"/>
        </w:rPr>
        <w:t>;</w:t>
      </w:r>
      <w:r w:rsidRPr="00F53619">
        <w:rPr>
          <w:rFonts w:ascii="Arial" w:eastAsia="Arial,Arial,Times,Times,Times N" w:hAnsi="Arial" w:cs="Arial"/>
        </w:rPr>
        <w:t xml:space="preserve"> BF 6.90 ± 1.8%)</w:t>
      </w:r>
      <w:r w:rsidR="007062F7" w:rsidRPr="00F53619">
        <w:rPr>
          <w:rFonts w:ascii="Arial" w:eastAsia="Arial,Arial,Times,Times,Times N" w:hAnsi="Arial" w:cs="Arial"/>
        </w:rPr>
        <w:t>. Each subject was</w:t>
      </w:r>
      <w:r w:rsidRPr="00F53619">
        <w:rPr>
          <w:rFonts w:ascii="Arial" w:eastAsia="Arial,Arial,Times,Times,Times N" w:hAnsi="Arial" w:cs="Arial"/>
        </w:rPr>
        <w:t xml:space="preserve"> advised not to take any dietary supplements or </w:t>
      </w:r>
      <w:r w:rsidR="007062F7" w:rsidRPr="00F53619">
        <w:rPr>
          <w:rFonts w:ascii="Arial" w:eastAsia="Arial,Arial,Times,Times,Times N" w:hAnsi="Arial" w:cs="Arial"/>
        </w:rPr>
        <w:t xml:space="preserve">start </w:t>
      </w:r>
      <w:r w:rsidRPr="00F53619">
        <w:rPr>
          <w:rFonts w:ascii="Arial" w:eastAsia="Arial,Arial,Times,Times,Times N" w:hAnsi="Arial" w:cs="Arial"/>
        </w:rPr>
        <w:t xml:space="preserve">any other type of training for the duration of the study. </w:t>
      </w:r>
      <w:r w:rsidR="007062F7" w:rsidRPr="00F53619">
        <w:rPr>
          <w:rFonts w:ascii="Arial" w:eastAsia="Arial,Arial,Times,Times,Times N" w:hAnsi="Arial" w:cs="Arial"/>
        </w:rPr>
        <w:t xml:space="preserve">The </w:t>
      </w:r>
      <w:r w:rsidRPr="00F53619">
        <w:rPr>
          <w:rFonts w:ascii="Arial" w:eastAsia="Arial,Arial,Times,Times,Times N" w:hAnsi="Arial" w:cs="Arial"/>
        </w:rPr>
        <w:t>subject</w:t>
      </w:r>
      <w:r w:rsidR="007062F7" w:rsidRPr="00F53619">
        <w:rPr>
          <w:rFonts w:ascii="Arial" w:eastAsia="Arial,Arial,Times,Times,Times N" w:hAnsi="Arial" w:cs="Arial"/>
        </w:rPr>
        <w:t>s were</w:t>
      </w:r>
      <w:r w:rsidRPr="00F53619">
        <w:rPr>
          <w:rFonts w:ascii="Arial" w:eastAsia="Arial,Arial,Times,Times,Times N" w:hAnsi="Arial" w:cs="Arial"/>
        </w:rPr>
        <w:t xml:space="preserve"> familiarized with the testing protocols and with how to apply both </w:t>
      </w:r>
      <w:r w:rsidR="007062F7" w:rsidRPr="00F53619">
        <w:rPr>
          <w:rFonts w:ascii="Arial" w:eastAsia="Arial,Arial,Times,Times,Times N" w:hAnsi="Arial" w:cs="Arial"/>
        </w:rPr>
        <w:t xml:space="preserve">the </w:t>
      </w:r>
      <w:r w:rsidRPr="00F53619">
        <w:rPr>
          <w:rFonts w:ascii="Arial" w:eastAsia="Arial,Arial,Times,Times,Times N" w:hAnsi="Arial" w:cs="Arial"/>
        </w:rPr>
        <w:t>warm-up cream and the LactiGo™ gel before testing.</w:t>
      </w:r>
    </w:p>
    <w:p w:rsidR="00714875" w:rsidRPr="00F53619" w:rsidRDefault="00714875" w:rsidP="00714875">
      <w:pPr>
        <w:outlineLvl w:val="0"/>
        <w:rPr>
          <w:rFonts w:ascii="Arial" w:eastAsia="Arial" w:hAnsi="Arial" w:cs="Arial"/>
        </w:rPr>
      </w:pPr>
    </w:p>
    <w:p w:rsidR="00714875" w:rsidRPr="00F53619" w:rsidRDefault="5439AF61" w:rsidP="00714875">
      <w:pPr>
        <w:outlineLvl w:val="0"/>
        <w:rPr>
          <w:rFonts w:ascii="Arial" w:hAnsi="Arial" w:cs="Arial"/>
        </w:rPr>
      </w:pPr>
      <w:r w:rsidRPr="00F53619">
        <w:rPr>
          <w:rFonts w:ascii="Arial" w:eastAsia="Arial,Arial,Times,Times,Times N" w:hAnsi="Arial" w:cs="Arial"/>
          <w:b/>
        </w:rPr>
        <w:t>Experimental Protocol</w:t>
      </w:r>
    </w:p>
    <w:p w:rsidR="154968CF" w:rsidRPr="00F53619" w:rsidRDefault="00BA36F0" w:rsidP="00106AED">
      <w:pPr>
        <w:jc w:val="both"/>
        <w:rPr>
          <w:rFonts w:ascii="Arial" w:hAnsi="Arial" w:cs="Arial"/>
        </w:rPr>
      </w:pPr>
      <w:r w:rsidRPr="00F53619">
        <w:rPr>
          <w:rFonts w:ascii="Arial" w:eastAsia="Arial,Arial,Times,Times,Times N" w:hAnsi="Arial" w:cs="Arial"/>
        </w:rPr>
        <w:t>LactiGo™</w:t>
      </w:r>
      <w:r w:rsidRPr="00F53619">
        <w:rPr>
          <w:rFonts w:ascii="Arial" w:eastAsia="Arial,Arial,Times,Times,Times N" w:hAnsi="Arial" w:cs="Arial"/>
          <w:vertAlign w:val="superscript"/>
        </w:rPr>
        <w:t xml:space="preserve"> </w:t>
      </w:r>
      <w:r w:rsidRPr="00F53619">
        <w:rPr>
          <w:rFonts w:ascii="Arial" w:eastAsia="Arial,Arial,Times,Times,Times N" w:hAnsi="Arial" w:cs="Arial"/>
        </w:rPr>
        <w:t xml:space="preserve">is a topical gel </w:t>
      </w:r>
      <w:r w:rsidR="00354A9F" w:rsidRPr="00F53619">
        <w:rPr>
          <w:rFonts w:ascii="Arial" w:eastAsia="Arial,Arial,Times,Times,Times N" w:hAnsi="Arial" w:cs="Arial"/>
        </w:rPr>
        <w:t>that consists</w:t>
      </w:r>
      <w:r w:rsidRPr="00F53619">
        <w:rPr>
          <w:rFonts w:ascii="Arial" w:eastAsia="Arial,Arial,Times,Times,Times N" w:hAnsi="Arial" w:cs="Arial"/>
        </w:rPr>
        <w:t xml:space="preserve"> of water, glycerin, magnesium sulphate, and a proprietary Carnosine-Complex. It is distributed by Outplay Inc., Las Vegas, NV, USA</w:t>
      </w:r>
      <w:r w:rsidR="00D17BFA" w:rsidRPr="00F53619">
        <w:rPr>
          <w:rFonts w:ascii="Arial" w:eastAsia="Arial,Arial,Times,Times,Times N" w:hAnsi="Arial" w:cs="Arial"/>
        </w:rPr>
        <w:t>.</w:t>
      </w:r>
      <w:r w:rsidRPr="00F53619">
        <w:rPr>
          <w:rFonts w:ascii="Arial" w:eastAsia="Arial,Arial,Times,Times,Times N" w:hAnsi="Arial" w:cs="Arial"/>
        </w:rPr>
        <w:t xml:space="preserve"> </w:t>
      </w:r>
      <w:r w:rsidR="154968CF" w:rsidRPr="00F53619">
        <w:rPr>
          <w:rFonts w:ascii="Arial" w:eastAsia="Arial,Arial,Times,Times,Times N" w:hAnsi="Arial" w:cs="Arial"/>
        </w:rPr>
        <w:t>Testing was completed June through August</w:t>
      </w:r>
      <w:r w:rsidR="007062F7" w:rsidRPr="00F53619">
        <w:rPr>
          <w:rFonts w:ascii="Arial" w:eastAsia="Arial,Arial,Times,Times,Times N" w:hAnsi="Arial" w:cs="Arial"/>
        </w:rPr>
        <w:t xml:space="preserve">, which </w:t>
      </w:r>
      <w:r w:rsidR="154968CF" w:rsidRPr="00F53619">
        <w:rPr>
          <w:rFonts w:ascii="Arial" w:eastAsia="Arial,Arial,Times,Times,Times N" w:hAnsi="Arial" w:cs="Arial"/>
        </w:rPr>
        <w:t>represent</w:t>
      </w:r>
      <w:r w:rsidR="007062F7" w:rsidRPr="00F53619">
        <w:rPr>
          <w:rFonts w:ascii="Arial" w:eastAsia="Arial,Arial,Times,Times,Times N" w:hAnsi="Arial" w:cs="Arial"/>
        </w:rPr>
        <w:t>ed</w:t>
      </w:r>
      <w:r w:rsidR="154968CF" w:rsidRPr="00F53619">
        <w:rPr>
          <w:rFonts w:ascii="Arial" w:eastAsia="Arial,Arial,Times,Times,Times N" w:hAnsi="Arial" w:cs="Arial"/>
        </w:rPr>
        <w:t xml:space="preserve"> the </w:t>
      </w:r>
      <w:r w:rsidR="007062F7" w:rsidRPr="00F53619">
        <w:rPr>
          <w:rFonts w:ascii="Arial" w:eastAsia="Arial,Arial,Times,Times,Times N" w:hAnsi="Arial" w:cs="Arial"/>
        </w:rPr>
        <w:t>off-season months</w:t>
      </w:r>
      <w:r w:rsidR="154968CF" w:rsidRPr="00F53619">
        <w:rPr>
          <w:rFonts w:ascii="Arial" w:eastAsia="Arial,Arial,Times,Times,Times N" w:hAnsi="Arial" w:cs="Arial"/>
        </w:rPr>
        <w:t xml:space="preserve"> of the athletes. Two tests were employed: A Level 1 Yo-Yo </w:t>
      </w:r>
      <w:r w:rsidR="00354A9F" w:rsidRPr="00F53619">
        <w:rPr>
          <w:rFonts w:ascii="Arial" w:eastAsia="Arial,Arial,Times,Times,Times N" w:hAnsi="Arial" w:cs="Arial"/>
        </w:rPr>
        <w:t>I</w:t>
      </w:r>
      <w:r w:rsidR="154968CF" w:rsidRPr="00F53619">
        <w:rPr>
          <w:rFonts w:ascii="Arial" w:eastAsia="Arial,Arial,Times,Times,Times N" w:hAnsi="Arial" w:cs="Arial"/>
        </w:rPr>
        <w:t xml:space="preserve">ntermittent </w:t>
      </w:r>
      <w:r w:rsidR="00354A9F" w:rsidRPr="00F53619">
        <w:rPr>
          <w:rFonts w:ascii="Arial" w:eastAsia="Arial,Arial,Times,Times,Times N" w:hAnsi="Arial" w:cs="Arial"/>
        </w:rPr>
        <w:t>R</w:t>
      </w:r>
      <w:r w:rsidR="154968CF" w:rsidRPr="00F53619">
        <w:rPr>
          <w:rFonts w:ascii="Arial" w:eastAsia="Arial,Arial,Times,Times,Times N" w:hAnsi="Arial" w:cs="Arial"/>
        </w:rPr>
        <w:t xml:space="preserve">ecovery </w:t>
      </w:r>
      <w:r w:rsidR="00354A9F" w:rsidRPr="00F53619">
        <w:rPr>
          <w:rFonts w:ascii="Arial" w:eastAsia="Arial,Arial,Times,Times,Times N" w:hAnsi="Arial" w:cs="Arial"/>
        </w:rPr>
        <w:t>T</w:t>
      </w:r>
      <w:r w:rsidR="154968CF" w:rsidRPr="00F53619">
        <w:rPr>
          <w:rFonts w:ascii="Arial" w:eastAsia="Arial,Arial,Times,Times,Times N" w:hAnsi="Arial" w:cs="Arial"/>
        </w:rPr>
        <w:t xml:space="preserve">est, and a series of </w:t>
      </w:r>
      <w:r w:rsidR="00354A9F" w:rsidRPr="00F53619">
        <w:rPr>
          <w:rFonts w:ascii="Arial" w:eastAsia="Arial,Arial,Times,Times,Times N" w:hAnsi="Arial" w:cs="Arial"/>
        </w:rPr>
        <w:t>A</w:t>
      </w:r>
      <w:r w:rsidR="154968CF" w:rsidRPr="00F53619">
        <w:rPr>
          <w:rFonts w:ascii="Arial" w:eastAsia="Arial,Arial,Times,Times,Times N" w:hAnsi="Arial" w:cs="Arial"/>
        </w:rPr>
        <w:t>ll-</w:t>
      </w:r>
      <w:r w:rsidR="00354A9F" w:rsidRPr="00F53619">
        <w:rPr>
          <w:rFonts w:ascii="Arial" w:eastAsia="Arial,Arial,Times,Times,Times N" w:hAnsi="Arial" w:cs="Arial"/>
        </w:rPr>
        <w:t>O</w:t>
      </w:r>
      <w:r w:rsidR="154968CF" w:rsidRPr="00F53619">
        <w:rPr>
          <w:rFonts w:ascii="Arial" w:eastAsia="Arial,Arial,Times,Times,Times N" w:hAnsi="Arial" w:cs="Arial"/>
        </w:rPr>
        <w:t>ut 3</w:t>
      </w:r>
      <w:r w:rsidR="00563DEF" w:rsidRPr="00F53619">
        <w:rPr>
          <w:rFonts w:ascii="Arial" w:eastAsia="Arial,Arial,Times,Times,Times N" w:hAnsi="Arial" w:cs="Arial"/>
        </w:rPr>
        <w:t xml:space="preserve"> </w:t>
      </w:r>
      <w:r w:rsidR="154968CF" w:rsidRPr="00F53619">
        <w:rPr>
          <w:rFonts w:ascii="Arial" w:eastAsia="Arial,Arial,Times,Times,Times N" w:hAnsi="Arial" w:cs="Arial"/>
        </w:rPr>
        <w:t>x</w:t>
      </w:r>
      <w:r w:rsidR="00563DEF" w:rsidRPr="00F53619">
        <w:rPr>
          <w:rFonts w:ascii="Arial" w:eastAsia="Arial,Arial,Times,Times,Times N" w:hAnsi="Arial" w:cs="Arial"/>
        </w:rPr>
        <w:t xml:space="preserve"> </w:t>
      </w:r>
      <w:r w:rsidR="154968CF" w:rsidRPr="00F53619">
        <w:rPr>
          <w:rFonts w:ascii="Arial" w:eastAsia="Arial,Arial,Times,Times,Times N" w:hAnsi="Arial" w:cs="Arial"/>
        </w:rPr>
        <w:t xml:space="preserve">1000 m </w:t>
      </w:r>
      <w:r w:rsidR="00354A9F" w:rsidRPr="00F53619">
        <w:rPr>
          <w:rFonts w:ascii="Arial" w:eastAsia="Arial,Arial,Times,Times,Times N" w:hAnsi="Arial" w:cs="Arial"/>
        </w:rPr>
        <w:t>R</w:t>
      </w:r>
      <w:r w:rsidR="154968CF" w:rsidRPr="00F53619">
        <w:rPr>
          <w:rFonts w:ascii="Arial" w:eastAsia="Arial,Arial,Times,Times,Times N" w:hAnsi="Arial" w:cs="Arial"/>
        </w:rPr>
        <w:t>uns.</w:t>
      </w:r>
    </w:p>
    <w:p w:rsidR="00714875" w:rsidRPr="00F53619" w:rsidRDefault="00714875" w:rsidP="00714875">
      <w:pPr>
        <w:outlineLvl w:val="0"/>
        <w:rPr>
          <w:rFonts w:ascii="Arial" w:eastAsia="Arial" w:hAnsi="Arial" w:cs="Arial"/>
        </w:rPr>
      </w:pPr>
    </w:p>
    <w:p w:rsidR="00714875" w:rsidRPr="00F53619" w:rsidRDefault="00714875" w:rsidP="00714875">
      <w:pPr>
        <w:outlineLvl w:val="0"/>
        <w:rPr>
          <w:rFonts w:ascii="Arial" w:eastAsia="Arial" w:hAnsi="Arial" w:cs="Arial"/>
          <w:b/>
          <w:i/>
        </w:rPr>
      </w:pPr>
      <w:r w:rsidRPr="00F53619">
        <w:rPr>
          <w:rFonts w:ascii="Arial" w:eastAsia="Arial,Arial,Times,Times,Times N" w:hAnsi="Arial" w:cs="Arial"/>
          <w:b/>
          <w:i/>
        </w:rPr>
        <w:t xml:space="preserve">Level 1 Yo-Yo </w:t>
      </w:r>
      <w:r w:rsidR="00106AED" w:rsidRPr="00F53619">
        <w:rPr>
          <w:rFonts w:ascii="Arial" w:eastAsia="Arial,Arial,Times,Times,Times N" w:hAnsi="Arial" w:cs="Arial"/>
          <w:b/>
          <w:i/>
        </w:rPr>
        <w:t>I</w:t>
      </w:r>
      <w:r w:rsidRPr="00F53619">
        <w:rPr>
          <w:rFonts w:ascii="Arial" w:eastAsia="Arial,Arial,Times,Times,Times N" w:hAnsi="Arial" w:cs="Arial"/>
          <w:b/>
          <w:i/>
        </w:rPr>
        <w:t xml:space="preserve">ntermittent </w:t>
      </w:r>
      <w:r w:rsidR="00106AED" w:rsidRPr="00F53619">
        <w:rPr>
          <w:rFonts w:ascii="Arial" w:eastAsia="Arial,Arial,Times,Times,Times N" w:hAnsi="Arial" w:cs="Arial"/>
          <w:b/>
          <w:i/>
        </w:rPr>
        <w:t>R</w:t>
      </w:r>
      <w:r w:rsidRPr="00F53619">
        <w:rPr>
          <w:rFonts w:ascii="Arial" w:eastAsia="Arial,Arial,Times,Times,Times N" w:hAnsi="Arial" w:cs="Arial"/>
          <w:b/>
          <w:i/>
        </w:rPr>
        <w:t xml:space="preserve">ecovery </w:t>
      </w:r>
      <w:r w:rsidR="00106AED" w:rsidRPr="00F53619">
        <w:rPr>
          <w:rFonts w:ascii="Arial" w:eastAsia="Arial,Arial,Times,Times,Times N" w:hAnsi="Arial" w:cs="Arial"/>
          <w:b/>
          <w:i/>
        </w:rPr>
        <w:t>Test</w:t>
      </w:r>
    </w:p>
    <w:p w:rsidR="00714875" w:rsidRPr="00F53619" w:rsidRDefault="00714875" w:rsidP="00106AED">
      <w:pPr>
        <w:jc w:val="both"/>
        <w:rPr>
          <w:rFonts w:ascii="Arial" w:eastAsia="Times New Roman,Arial" w:hAnsi="Arial" w:cs="Arial"/>
        </w:rPr>
      </w:pPr>
      <w:r w:rsidRPr="00F53619">
        <w:rPr>
          <w:rFonts w:ascii="Arial" w:eastAsia="Arial,Arial,Times,Times,Times N" w:hAnsi="Arial" w:cs="Arial"/>
        </w:rPr>
        <w:t xml:space="preserve">This is a standardized test </w:t>
      </w:r>
      <w:r w:rsidR="00354A9F" w:rsidRPr="00F53619">
        <w:rPr>
          <w:rFonts w:ascii="Arial" w:eastAsia="Arial,Arial,Times,Times,Times N" w:hAnsi="Arial" w:cs="Arial"/>
        </w:rPr>
        <w:t xml:space="preserve">of the athletes’ maximal aerobic capacity (4) </w:t>
      </w:r>
      <w:r w:rsidRPr="00F53619">
        <w:rPr>
          <w:rFonts w:ascii="Arial" w:eastAsia="Arial,Arial,Times,Times,Times N" w:hAnsi="Arial" w:cs="Arial"/>
        </w:rPr>
        <w:t>in the sport of soccer. It is comprised of 2 x 20 m shuttle runs at increasing speed</w:t>
      </w:r>
      <w:r w:rsidR="00354A9F" w:rsidRPr="00F53619">
        <w:rPr>
          <w:rFonts w:ascii="Arial" w:eastAsia="Arial,Arial,Times,Times,Times N" w:hAnsi="Arial" w:cs="Arial"/>
        </w:rPr>
        <w:t>s, interspersed with a 10-sec</w:t>
      </w:r>
      <w:r w:rsidRPr="00F53619">
        <w:rPr>
          <w:rFonts w:ascii="Arial" w:eastAsia="Arial,Arial,Times,Times,Times N" w:hAnsi="Arial" w:cs="Arial"/>
        </w:rPr>
        <w:t xml:space="preserve"> period of active recovery. The test ends when the subject is no longer able to maintain speed. The final result is determined by the distance covered during the test. </w:t>
      </w:r>
    </w:p>
    <w:p w:rsidR="00714875" w:rsidRPr="00F53619" w:rsidRDefault="00714875" w:rsidP="00714875">
      <w:pPr>
        <w:rPr>
          <w:rFonts w:ascii="Arial" w:eastAsia="Times New Roman,Arial" w:hAnsi="Arial" w:cs="Arial"/>
        </w:rPr>
      </w:pPr>
    </w:p>
    <w:p w:rsidR="00714875" w:rsidRPr="00F53619" w:rsidRDefault="00106AED" w:rsidP="00714875">
      <w:pPr>
        <w:outlineLvl w:val="0"/>
        <w:rPr>
          <w:rFonts w:ascii="Arial" w:eastAsia="Arial" w:hAnsi="Arial" w:cs="Arial"/>
          <w:b/>
          <w:i/>
        </w:rPr>
      </w:pPr>
      <w:r w:rsidRPr="00F53619">
        <w:rPr>
          <w:rFonts w:ascii="Arial" w:eastAsia="Arial,Arial,Times,Times,Times N" w:hAnsi="Arial" w:cs="Arial"/>
          <w:b/>
          <w:i/>
        </w:rPr>
        <w:t>All-Out 3 x 1000 m Run Series</w:t>
      </w:r>
    </w:p>
    <w:p w:rsidR="00714875" w:rsidRPr="00F53619" w:rsidRDefault="00714875" w:rsidP="00106AED">
      <w:pPr>
        <w:jc w:val="both"/>
        <w:outlineLvl w:val="0"/>
        <w:rPr>
          <w:rFonts w:ascii="Arial" w:eastAsia="Arial" w:hAnsi="Arial" w:cs="Arial"/>
        </w:rPr>
      </w:pPr>
      <w:r w:rsidRPr="00F53619">
        <w:rPr>
          <w:rFonts w:ascii="Arial" w:eastAsia="Arial,Arial,Times,Times,Times N" w:hAnsi="Arial" w:cs="Arial"/>
        </w:rPr>
        <w:t>Th</w:t>
      </w:r>
      <w:r w:rsidR="007D72D7" w:rsidRPr="00F53619">
        <w:rPr>
          <w:rFonts w:ascii="Arial" w:eastAsia="Arial,Arial,Times,Times,Times N" w:hAnsi="Arial" w:cs="Arial"/>
        </w:rPr>
        <w:t>e “run series” was</w:t>
      </w:r>
      <w:r w:rsidRPr="00F53619">
        <w:rPr>
          <w:rFonts w:ascii="Arial" w:eastAsia="Arial,Arial,Times,Times,Times N" w:hAnsi="Arial" w:cs="Arial"/>
        </w:rPr>
        <w:t xml:space="preserve"> comprised of three all-out 1000 m distance runs for time</w:t>
      </w:r>
      <w:r w:rsidR="00354A9F" w:rsidRPr="00F53619">
        <w:rPr>
          <w:rFonts w:ascii="Arial" w:eastAsia="Arial,Arial,Times,Times,Times N" w:hAnsi="Arial" w:cs="Arial"/>
        </w:rPr>
        <w:t>. E</w:t>
      </w:r>
      <w:r w:rsidRPr="00F53619">
        <w:rPr>
          <w:rFonts w:ascii="Arial" w:eastAsia="Arial,Arial,Times,Times,Times N" w:hAnsi="Arial" w:cs="Arial"/>
        </w:rPr>
        <w:t xml:space="preserve">ach </w:t>
      </w:r>
      <w:r w:rsidR="00354A9F" w:rsidRPr="00F53619">
        <w:rPr>
          <w:rFonts w:ascii="Arial" w:eastAsia="Arial,Arial,Times,Times,Times N" w:hAnsi="Arial" w:cs="Arial"/>
        </w:rPr>
        <w:t xml:space="preserve">run </w:t>
      </w:r>
      <w:r w:rsidR="007D72D7" w:rsidRPr="00F53619">
        <w:rPr>
          <w:rFonts w:ascii="Arial" w:eastAsia="Arial,Arial,Times,Times,Times N" w:hAnsi="Arial" w:cs="Arial"/>
        </w:rPr>
        <w:t>was</w:t>
      </w:r>
      <w:r w:rsidR="00354A9F" w:rsidRPr="00F53619">
        <w:rPr>
          <w:rFonts w:ascii="Arial" w:eastAsia="Arial,Arial,Times,Times,Times N" w:hAnsi="Arial" w:cs="Arial"/>
        </w:rPr>
        <w:t xml:space="preserve"> separated by a 1-min</w:t>
      </w:r>
      <w:r w:rsidR="007D72D7" w:rsidRPr="00F53619">
        <w:rPr>
          <w:rFonts w:ascii="Arial" w:eastAsia="Arial,Arial,Times,Times,Times N" w:hAnsi="Arial" w:cs="Arial"/>
        </w:rPr>
        <w:t xml:space="preserve"> and 30-</w:t>
      </w:r>
      <w:r w:rsidR="00354A9F" w:rsidRPr="00F53619">
        <w:rPr>
          <w:rFonts w:ascii="Arial" w:eastAsia="Arial,Arial,Times,Times,Times N" w:hAnsi="Arial" w:cs="Arial"/>
        </w:rPr>
        <w:t>sec</w:t>
      </w:r>
      <w:r w:rsidRPr="00F53619">
        <w:rPr>
          <w:rFonts w:ascii="Arial" w:eastAsia="Arial,Arial,Times,Times,Times N" w:hAnsi="Arial" w:cs="Arial"/>
        </w:rPr>
        <w:t xml:space="preserve"> rest period. This test requires a robust anaerobic contribution. The total time taken to complete the distance is recorded in minutes and seconds.</w:t>
      </w:r>
    </w:p>
    <w:p w:rsidR="00714875" w:rsidRPr="00F53619" w:rsidRDefault="00714875" w:rsidP="00714875">
      <w:pPr>
        <w:outlineLvl w:val="0"/>
        <w:rPr>
          <w:rFonts w:ascii="Arial" w:eastAsia="Arial" w:hAnsi="Arial" w:cs="Arial"/>
        </w:rPr>
      </w:pPr>
    </w:p>
    <w:p w:rsidR="00714875" w:rsidRPr="00F53619" w:rsidRDefault="00714875" w:rsidP="00106AED">
      <w:pPr>
        <w:jc w:val="both"/>
        <w:rPr>
          <w:rFonts w:ascii="Arial" w:eastAsia="Times New Roman,Arial" w:hAnsi="Arial" w:cs="Arial"/>
        </w:rPr>
      </w:pPr>
      <w:r w:rsidRPr="00F53619">
        <w:rPr>
          <w:rFonts w:ascii="Arial" w:eastAsia="Arial,Arial,Times,Times,Times N" w:hAnsi="Arial" w:cs="Arial"/>
        </w:rPr>
        <w:t>A warm-up cream was used to optimize muscle preparation before the tests. During a pre-study stage, the differences between athletes’ performances with</w:t>
      </w:r>
      <w:r w:rsidR="00354A9F" w:rsidRPr="00F53619">
        <w:rPr>
          <w:rFonts w:ascii="Arial" w:eastAsia="Arial,Arial,Times,Times,Times N" w:hAnsi="Arial" w:cs="Arial"/>
        </w:rPr>
        <w:t xml:space="preserve"> “no cream”</w:t>
      </w:r>
      <w:r w:rsidRPr="00F53619">
        <w:rPr>
          <w:rFonts w:ascii="Arial" w:eastAsia="Arial,Arial,Times,Times,Times N" w:hAnsi="Arial" w:cs="Arial"/>
        </w:rPr>
        <w:t xml:space="preserve"> (NC) and </w:t>
      </w:r>
      <w:r w:rsidR="00354A9F" w:rsidRPr="00F53619">
        <w:rPr>
          <w:rFonts w:ascii="Arial" w:eastAsia="Arial,Arial,Times,Times,Times N" w:hAnsi="Arial" w:cs="Arial"/>
        </w:rPr>
        <w:t>“</w:t>
      </w:r>
      <w:r w:rsidRPr="00F53619">
        <w:rPr>
          <w:rFonts w:ascii="Arial" w:eastAsia="Arial,Arial,Times,Times,Times N" w:hAnsi="Arial" w:cs="Arial"/>
        </w:rPr>
        <w:t>with cream</w:t>
      </w:r>
      <w:r w:rsidR="00354A9F" w:rsidRPr="00F53619">
        <w:rPr>
          <w:rFonts w:ascii="Arial" w:eastAsia="Arial,Arial,Times,Times,Times N" w:hAnsi="Arial" w:cs="Arial"/>
        </w:rPr>
        <w:t>”</w:t>
      </w:r>
      <w:r w:rsidRPr="00F53619">
        <w:rPr>
          <w:rFonts w:ascii="Arial" w:eastAsia="Arial,Arial,Times,Times,Times N" w:hAnsi="Arial" w:cs="Arial"/>
        </w:rPr>
        <w:t xml:space="preserve"> (WC) were evaluated to verify that the warm-up cream did not affect performance (Table </w:t>
      </w:r>
      <w:r w:rsidR="00A42E45" w:rsidRPr="00F53619">
        <w:rPr>
          <w:rFonts w:ascii="Arial" w:eastAsia="Arial,Arial,Times,Times,Times N" w:hAnsi="Arial" w:cs="Arial"/>
        </w:rPr>
        <w:t>1</w:t>
      </w:r>
      <w:r w:rsidRPr="00F53619">
        <w:rPr>
          <w:rFonts w:ascii="Arial" w:eastAsia="Arial,Arial,Times,Times,Times N" w:hAnsi="Arial" w:cs="Arial"/>
        </w:rPr>
        <w:t>). In the study stage, application of the warm</w:t>
      </w:r>
      <w:r w:rsidR="00354A9F" w:rsidRPr="00F53619">
        <w:rPr>
          <w:rFonts w:ascii="Arial" w:eastAsia="Arial,Arial,Times,Times,Times N" w:hAnsi="Arial" w:cs="Arial"/>
        </w:rPr>
        <w:t>-</w:t>
      </w:r>
      <w:r w:rsidRPr="00F53619">
        <w:rPr>
          <w:rFonts w:ascii="Arial" w:eastAsia="Arial,Arial,Times,Times,Times N" w:hAnsi="Arial" w:cs="Arial"/>
        </w:rPr>
        <w:t>up cream was followed by LactiGo™ topical gel (WC+LG) (Fig</w:t>
      </w:r>
      <w:r w:rsidR="007D72D7" w:rsidRPr="00F53619">
        <w:rPr>
          <w:rFonts w:ascii="Arial" w:eastAsia="Arial,Arial,Times,Times,Times N" w:hAnsi="Arial" w:cs="Arial"/>
        </w:rPr>
        <w:t>ure</w:t>
      </w:r>
      <w:r w:rsidRPr="00F53619">
        <w:rPr>
          <w:rFonts w:ascii="Arial" w:eastAsia="Arial,Arial,Times,Times,Times N" w:hAnsi="Arial" w:cs="Arial"/>
        </w:rPr>
        <w:t xml:space="preserve">s </w:t>
      </w:r>
      <w:r w:rsidR="007D72D7" w:rsidRPr="00F53619">
        <w:rPr>
          <w:rFonts w:ascii="Arial" w:eastAsia="Arial,Arial,Times,Times,Times N" w:hAnsi="Arial" w:cs="Arial"/>
        </w:rPr>
        <w:t>1 and 2</w:t>
      </w:r>
      <w:r w:rsidRPr="00F53619">
        <w:rPr>
          <w:rFonts w:ascii="Arial" w:eastAsia="Arial,Arial,Times,Times,Times N" w:hAnsi="Arial" w:cs="Arial"/>
        </w:rPr>
        <w:t>). The dose of LactiGo™ gel used was the manufacturer recommended 10</w:t>
      </w:r>
      <w:r w:rsidR="007D72D7" w:rsidRPr="00F53619">
        <w:rPr>
          <w:rFonts w:ascii="Arial" w:eastAsia="Arial,Arial,Times,Times,Times N" w:hAnsi="Arial" w:cs="Arial"/>
        </w:rPr>
        <w:t xml:space="preserve"> </w:t>
      </w:r>
      <w:r w:rsidRPr="00F53619">
        <w:rPr>
          <w:rFonts w:ascii="Arial" w:eastAsia="Arial,Arial,Times,Times,Times N" w:hAnsi="Arial" w:cs="Arial"/>
        </w:rPr>
        <w:t>ml (</w:t>
      </w:r>
      <w:r w:rsidR="007D72D7" w:rsidRPr="00F53619">
        <w:rPr>
          <w:rFonts w:ascii="Arial" w:eastAsia="Arial,Arial,Times,Times,Times N" w:hAnsi="Arial" w:cs="Arial"/>
        </w:rPr>
        <w:t>10</w:t>
      </w:r>
      <w:r w:rsidRPr="00F53619">
        <w:rPr>
          <w:rFonts w:ascii="Arial" w:eastAsia="Arial,Arial,Times,Times,Times N" w:hAnsi="Arial" w:cs="Arial"/>
        </w:rPr>
        <w:t xml:space="preserve"> pumps)</w:t>
      </w:r>
      <w:r w:rsidR="007D72D7" w:rsidRPr="00F53619">
        <w:rPr>
          <w:rFonts w:ascii="Arial" w:eastAsia="Arial,Arial,Times,Times,Times N" w:hAnsi="Arial" w:cs="Arial"/>
        </w:rPr>
        <w:t>,</w:t>
      </w:r>
      <w:r w:rsidRPr="00F53619">
        <w:rPr>
          <w:rFonts w:ascii="Arial" w:eastAsia="Arial,Arial,Times,Times,Times N" w:hAnsi="Arial" w:cs="Arial"/>
        </w:rPr>
        <w:t xml:space="preserve"> which was applied only once to </w:t>
      </w:r>
      <w:r w:rsidR="007D72D7" w:rsidRPr="00F53619">
        <w:rPr>
          <w:rFonts w:ascii="Arial" w:eastAsia="Arial,Arial,Times,Times,Times N" w:hAnsi="Arial" w:cs="Arial"/>
        </w:rPr>
        <w:t>arms, legs, and torso 45 min</w:t>
      </w:r>
      <w:r w:rsidRPr="00F53619">
        <w:rPr>
          <w:rFonts w:ascii="Arial" w:eastAsia="Arial,Arial,Times,Times,Times N" w:hAnsi="Arial" w:cs="Arial"/>
        </w:rPr>
        <w:t xml:space="preserve"> before the commencement of each respective test (Yo-Yo, 3 x 1000 m). The athletes did not use LactiGo™ gel or other supplements in the weeks before participating in this study. For each type of exercise, there was a </w:t>
      </w:r>
      <w:r w:rsidR="00A42E45" w:rsidRPr="00F53619">
        <w:rPr>
          <w:rFonts w:ascii="Arial" w:eastAsia="Arial,Arial,Times,Times,Times N" w:hAnsi="Arial" w:cs="Arial"/>
        </w:rPr>
        <w:t>3 d</w:t>
      </w:r>
      <w:r w:rsidRPr="00F53619">
        <w:rPr>
          <w:rFonts w:ascii="Arial" w:eastAsia="Arial,Arial,Times,Times,Times N" w:hAnsi="Arial" w:cs="Arial"/>
        </w:rPr>
        <w:t xml:space="preserve"> washout between the NC, WC, and WC+LG groups.</w:t>
      </w:r>
    </w:p>
    <w:p w:rsidR="00106AED" w:rsidRPr="00F53619" w:rsidRDefault="00106AED" w:rsidP="00106AED">
      <w:pPr>
        <w:spacing w:after="60"/>
        <w:rPr>
          <w:rFonts w:ascii="Arial" w:eastAsia="Arial,Arial,Arial,Arial,Cambria" w:hAnsi="Arial" w:cs="Arial"/>
          <w:b/>
        </w:rPr>
      </w:pPr>
    </w:p>
    <w:p w:rsidR="008348CB" w:rsidRPr="00F53619" w:rsidRDefault="00106AED" w:rsidP="00106AED">
      <w:pPr>
        <w:spacing w:after="60"/>
        <w:rPr>
          <w:rFonts w:ascii="Arial" w:eastAsia="Arial,Arial,Arial,Cambria" w:hAnsi="Arial" w:cs="Arial"/>
          <w:b/>
        </w:rPr>
      </w:pPr>
      <w:proofErr w:type="gramStart"/>
      <w:r w:rsidRPr="00F53619">
        <w:rPr>
          <w:rFonts w:ascii="Arial" w:eastAsia="Arial,Arial,Arial,Arial,Cambria" w:hAnsi="Arial" w:cs="Arial"/>
          <w:b/>
        </w:rPr>
        <w:t>Table 1.</w:t>
      </w:r>
      <w:proofErr w:type="gramEnd"/>
      <w:r w:rsidR="008348CB" w:rsidRPr="00F53619">
        <w:rPr>
          <w:rFonts w:ascii="Arial" w:eastAsia="Arial,Arial,Arial,Arial,Cambria" w:hAnsi="Arial" w:cs="Arial"/>
          <w:b/>
        </w:rPr>
        <w:t xml:space="preserve"> Performance Improvement (%) of WC and WC+LG</w:t>
      </w:r>
      <w:r w:rsidRPr="00F53619">
        <w:rPr>
          <w:rFonts w:ascii="Arial" w:eastAsia="Arial,Arial,Arial,Cambria" w:hAnsi="Arial" w:cs="Arial"/>
          <w:b/>
        </w:rPr>
        <w:t xml:space="preserve"> </w:t>
      </w:r>
      <w:r w:rsidR="008348CB" w:rsidRPr="00F53619">
        <w:rPr>
          <w:rFonts w:ascii="Arial" w:eastAsia="Arial,Arial,Arial,Arial,Cambria" w:hAnsi="Arial" w:cs="Arial"/>
          <w:b/>
        </w:rPr>
        <w:t xml:space="preserve">Compared to NC for the Yo-Yo and 1000 m </w:t>
      </w:r>
      <w:r w:rsidRPr="00F53619">
        <w:rPr>
          <w:rFonts w:ascii="Arial" w:eastAsia="Arial,Arial,Arial,Arial,Cambria" w:hAnsi="Arial" w:cs="Arial"/>
          <w:b/>
        </w:rPr>
        <w:t>T</w:t>
      </w:r>
      <w:r w:rsidR="008348CB" w:rsidRPr="00F53619">
        <w:rPr>
          <w:rFonts w:ascii="Arial" w:eastAsia="Arial,Arial,Arial,Arial,Cambria" w:hAnsi="Arial" w:cs="Arial"/>
          <w:b/>
        </w:rPr>
        <w:t>ests</w:t>
      </w:r>
      <w:r w:rsidRPr="00F53619">
        <w:rPr>
          <w:rFonts w:ascii="Arial" w:eastAsia="Arial,Arial,Arial,Arial,Cambria" w:hAnsi="Arial" w:cs="Arial"/>
          <w:b/>
        </w:rPr>
        <w:t>.</w:t>
      </w:r>
    </w:p>
    <w:tbl>
      <w:tblPr>
        <w:tblStyle w:val="TableColorful2"/>
        <w:tblW w:w="1018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Layout w:type="fixed"/>
        <w:tblLook w:val="04E0"/>
      </w:tblPr>
      <w:tblGrid>
        <w:gridCol w:w="1180"/>
        <w:gridCol w:w="2106"/>
        <w:gridCol w:w="2124"/>
        <w:gridCol w:w="1980"/>
        <w:gridCol w:w="2790"/>
      </w:tblGrid>
      <w:tr w:rsidR="00893571" w:rsidRPr="00FC6E00" w:rsidTr="00150039">
        <w:trPr>
          <w:cnfStyle w:val="100000000000"/>
          <w:trHeight w:val="288"/>
        </w:trPr>
        <w:tc>
          <w:tcPr>
            <w:cnfStyle w:val="001000000000"/>
            <w:tcW w:w="1180" w:type="dxa"/>
            <w:tcBorders>
              <w:bottom w:val="none" w:sz="0" w:space="0" w:color="auto"/>
            </w:tcBorders>
            <w:noWrap/>
            <w:hideMark/>
          </w:tcPr>
          <w:p w:rsidR="00893571" w:rsidRPr="00FC6E00" w:rsidRDefault="00893571" w:rsidP="008D3820">
            <w:pPr>
              <w:rPr>
                <w:rFonts w:ascii="Arial" w:hAnsi="Arial" w:cs="Arial"/>
                <w:color w:val="000000"/>
              </w:rPr>
            </w:pPr>
          </w:p>
          <w:p w:rsidR="00893571" w:rsidRPr="00FC6E00" w:rsidRDefault="00893571" w:rsidP="008D3820">
            <w:pPr>
              <w:jc w:val="center"/>
              <w:rPr>
                <w:rFonts w:ascii="Arial" w:hAnsi="Arial" w:cs="Arial"/>
                <w:color w:val="000000"/>
              </w:rPr>
            </w:pPr>
          </w:p>
        </w:tc>
        <w:tc>
          <w:tcPr>
            <w:tcW w:w="4230" w:type="dxa"/>
            <w:gridSpan w:val="2"/>
            <w:tcBorders>
              <w:bottom w:val="none" w:sz="0" w:space="0" w:color="auto"/>
            </w:tcBorders>
            <w:noWrap/>
            <w:vAlign w:val="center"/>
            <w:hideMark/>
          </w:tcPr>
          <w:p w:rsidR="00893571" w:rsidRPr="00106AED" w:rsidRDefault="00893571" w:rsidP="008D3820">
            <w:pPr>
              <w:jc w:val="center"/>
              <w:cnfStyle w:val="100000000000"/>
              <w:rPr>
                <w:rFonts w:ascii="Arial" w:hAnsi="Arial" w:cs="Arial"/>
                <w:i w:val="0"/>
                <w:color w:val="FFFFFF" w:themeColor="background1"/>
              </w:rPr>
            </w:pPr>
            <w:r w:rsidRPr="00106AED">
              <w:rPr>
                <w:rFonts w:ascii="Arial" w:eastAsia="Arial,Calibri,Times New Roman" w:hAnsi="Arial" w:cs="Arial"/>
                <w:i w:val="0"/>
                <w:color w:val="FFFFFF" w:themeColor="background1"/>
              </w:rPr>
              <w:t>WC</w:t>
            </w:r>
          </w:p>
        </w:tc>
        <w:tc>
          <w:tcPr>
            <w:tcW w:w="4770" w:type="dxa"/>
            <w:gridSpan w:val="2"/>
            <w:tcBorders>
              <w:bottom w:val="none" w:sz="0" w:space="0" w:color="auto"/>
            </w:tcBorders>
            <w:noWrap/>
            <w:vAlign w:val="center"/>
            <w:hideMark/>
          </w:tcPr>
          <w:p w:rsidR="00893571" w:rsidRPr="00106AED" w:rsidRDefault="00893571" w:rsidP="008D3820">
            <w:pPr>
              <w:jc w:val="center"/>
              <w:cnfStyle w:val="100000000000"/>
              <w:rPr>
                <w:rFonts w:ascii="Arial" w:hAnsi="Arial" w:cs="Arial"/>
                <w:i w:val="0"/>
                <w:color w:val="FFFFFF" w:themeColor="background1"/>
              </w:rPr>
            </w:pPr>
            <w:r w:rsidRPr="00106AED">
              <w:rPr>
                <w:rFonts w:ascii="Arial" w:eastAsia="Arial,Calibri,Times New Roman" w:hAnsi="Arial" w:cs="Arial"/>
                <w:i w:val="0"/>
                <w:color w:val="FFFFFF" w:themeColor="background1"/>
              </w:rPr>
              <w:t>WC+LG</w:t>
            </w:r>
          </w:p>
        </w:tc>
      </w:tr>
      <w:tr w:rsidR="00893571" w:rsidRPr="00FC6E00" w:rsidTr="00150039">
        <w:trPr>
          <w:trHeight w:val="288"/>
        </w:trPr>
        <w:tc>
          <w:tcPr>
            <w:cnfStyle w:val="001000000000"/>
            <w:tcW w:w="1180" w:type="dxa"/>
            <w:noWrap/>
            <w:vAlign w:val="center"/>
            <w:hideMark/>
          </w:tcPr>
          <w:p w:rsidR="00893571" w:rsidRPr="004B4075" w:rsidRDefault="00893571" w:rsidP="008D3820">
            <w:pPr>
              <w:jc w:val="center"/>
              <w:rPr>
                <w:rFonts w:ascii="Arial" w:hAnsi="Arial" w:cs="Arial"/>
                <w:i w:val="0"/>
              </w:rPr>
            </w:pPr>
            <w:r w:rsidRPr="004B4075">
              <w:rPr>
                <w:rFonts w:ascii="Arial" w:eastAsia="Arial,Calibri,Times New Roman" w:hAnsi="Arial" w:cs="Arial"/>
                <w:i w:val="0"/>
              </w:rPr>
              <w:t>Athlete</w:t>
            </w:r>
          </w:p>
        </w:tc>
        <w:tc>
          <w:tcPr>
            <w:tcW w:w="2106" w:type="dxa"/>
            <w:noWrap/>
            <w:vAlign w:val="center"/>
            <w:hideMark/>
          </w:tcPr>
          <w:p w:rsidR="00893571" w:rsidRPr="00FC6E00" w:rsidRDefault="00893571" w:rsidP="008D3820">
            <w:pPr>
              <w:jc w:val="center"/>
              <w:cnfStyle w:val="000000000000"/>
              <w:rPr>
                <w:rFonts w:ascii="Arial" w:hAnsi="Arial" w:cs="Arial"/>
                <w:b/>
                <w:color w:val="000000"/>
              </w:rPr>
            </w:pPr>
            <w:r w:rsidRPr="00FC6E00">
              <w:rPr>
                <w:rFonts w:ascii="Arial" w:eastAsia="Arial,Calibri,Times New Roman" w:hAnsi="Arial" w:cs="Arial"/>
                <w:b/>
                <w:color w:val="000000" w:themeColor="text1"/>
              </w:rPr>
              <w:t>Average Yo-Yo</w:t>
            </w:r>
          </w:p>
        </w:tc>
        <w:tc>
          <w:tcPr>
            <w:tcW w:w="2124" w:type="dxa"/>
            <w:noWrap/>
            <w:vAlign w:val="center"/>
            <w:hideMark/>
          </w:tcPr>
          <w:p w:rsidR="00893571" w:rsidRPr="00FC6E00" w:rsidRDefault="00893571" w:rsidP="008D3820">
            <w:pPr>
              <w:jc w:val="center"/>
              <w:cnfStyle w:val="000000000000"/>
              <w:rPr>
                <w:rFonts w:ascii="Arial" w:hAnsi="Arial" w:cs="Arial"/>
                <w:b/>
                <w:color w:val="000000"/>
              </w:rPr>
            </w:pPr>
            <w:r w:rsidRPr="00FC6E00">
              <w:rPr>
                <w:rFonts w:ascii="Arial" w:eastAsia="Arial,Calibri,Times New Roman" w:hAnsi="Arial" w:cs="Arial"/>
                <w:b/>
                <w:color w:val="000000" w:themeColor="text1"/>
              </w:rPr>
              <w:t>Average 1000</w:t>
            </w:r>
            <w:r w:rsidR="00B131F6" w:rsidRPr="00FC6E00">
              <w:rPr>
                <w:rFonts w:ascii="Arial" w:eastAsia="Arial,Calibri,Times New Roman" w:hAnsi="Arial" w:cs="Arial"/>
                <w:b/>
                <w:color w:val="000000" w:themeColor="text1"/>
              </w:rPr>
              <w:t xml:space="preserve"> </w:t>
            </w:r>
            <w:r w:rsidRPr="00FC6E00">
              <w:rPr>
                <w:rFonts w:ascii="Arial" w:eastAsia="Arial,Calibri,Times New Roman" w:hAnsi="Arial" w:cs="Arial"/>
                <w:b/>
                <w:color w:val="000000" w:themeColor="text1"/>
              </w:rPr>
              <w:t>m</w:t>
            </w:r>
          </w:p>
        </w:tc>
        <w:tc>
          <w:tcPr>
            <w:tcW w:w="1980" w:type="dxa"/>
            <w:noWrap/>
            <w:vAlign w:val="center"/>
            <w:hideMark/>
          </w:tcPr>
          <w:p w:rsidR="00893571" w:rsidRPr="00FC6E00" w:rsidRDefault="00893571" w:rsidP="008D3820">
            <w:pPr>
              <w:jc w:val="center"/>
              <w:cnfStyle w:val="000000000000"/>
              <w:rPr>
                <w:rFonts w:ascii="Arial" w:hAnsi="Arial" w:cs="Arial"/>
                <w:b/>
                <w:color w:val="000000"/>
              </w:rPr>
            </w:pPr>
            <w:r w:rsidRPr="00FC6E00">
              <w:rPr>
                <w:rFonts w:ascii="Arial" w:eastAsia="Arial,Calibri,Times New Roman" w:hAnsi="Arial" w:cs="Arial"/>
                <w:b/>
                <w:color w:val="000000" w:themeColor="text1"/>
              </w:rPr>
              <w:t>Average Yo-Yo</w:t>
            </w:r>
          </w:p>
        </w:tc>
        <w:tc>
          <w:tcPr>
            <w:tcW w:w="2790" w:type="dxa"/>
            <w:noWrap/>
            <w:vAlign w:val="center"/>
            <w:hideMark/>
          </w:tcPr>
          <w:p w:rsidR="00893571" w:rsidRPr="00FC6E00" w:rsidRDefault="00893571" w:rsidP="008D3820">
            <w:pPr>
              <w:jc w:val="center"/>
              <w:cnfStyle w:val="000000000000"/>
              <w:rPr>
                <w:rFonts w:ascii="Arial" w:hAnsi="Arial" w:cs="Arial"/>
                <w:b/>
                <w:color w:val="000000"/>
              </w:rPr>
            </w:pPr>
            <w:r w:rsidRPr="00FC6E00">
              <w:rPr>
                <w:rFonts w:ascii="Arial" w:eastAsia="Arial,Calibri,Times New Roman" w:hAnsi="Arial" w:cs="Arial"/>
                <w:b/>
                <w:color w:val="000000" w:themeColor="text1"/>
              </w:rPr>
              <w:t>Average 1000</w:t>
            </w:r>
            <w:r w:rsidR="00B131F6" w:rsidRPr="00FC6E00">
              <w:rPr>
                <w:rFonts w:ascii="Arial" w:eastAsia="Arial,Calibri,Times New Roman" w:hAnsi="Arial" w:cs="Arial"/>
                <w:b/>
                <w:color w:val="000000" w:themeColor="text1"/>
              </w:rPr>
              <w:t xml:space="preserve"> </w:t>
            </w:r>
            <w:r w:rsidRPr="00FC6E00">
              <w:rPr>
                <w:rFonts w:ascii="Arial" w:eastAsia="Arial,Calibri,Times New Roman" w:hAnsi="Arial" w:cs="Arial"/>
                <w:b/>
                <w:color w:val="000000" w:themeColor="text1"/>
              </w:rPr>
              <w:t>m</w:t>
            </w:r>
          </w:p>
        </w:tc>
      </w:tr>
      <w:tr w:rsidR="00893571" w:rsidRPr="00FC6E00" w:rsidTr="00150039">
        <w:trPr>
          <w:trHeight w:val="288"/>
        </w:trPr>
        <w:tc>
          <w:tcPr>
            <w:cnfStyle w:val="001000000000"/>
            <w:tcW w:w="1180" w:type="dxa"/>
            <w:shd w:val="clear" w:color="auto" w:fill="FFF2CC" w:themeFill="accent4" w:themeFillTint="33"/>
            <w:noWrap/>
            <w:vAlign w:val="center"/>
            <w:hideMark/>
          </w:tcPr>
          <w:p w:rsidR="00893571" w:rsidRPr="00F53619" w:rsidRDefault="00893571" w:rsidP="00D07DC7">
            <w:pPr>
              <w:jc w:val="center"/>
              <w:rPr>
                <w:rFonts w:ascii="Arial" w:hAnsi="Arial" w:cs="Arial"/>
                <w:i w:val="0"/>
              </w:rPr>
            </w:pPr>
            <w:r w:rsidRPr="00F53619">
              <w:rPr>
                <w:rFonts w:ascii="Arial" w:hAnsi="Arial" w:cs="Arial"/>
                <w:i w:val="0"/>
              </w:rPr>
              <w:t>A.</w:t>
            </w:r>
            <w:r w:rsidR="00150039" w:rsidRPr="00F53619">
              <w:rPr>
                <w:rFonts w:ascii="Arial" w:hAnsi="Arial" w:cs="Arial"/>
                <w:i w:val="0"/>
              </w:rPr>
              <w:t>F.</w:t>
            </w:r>
          </w:p>
        </w:tc>
        <w:tc>
          <w:tcPr>
            <w:tcW w:w="2106"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12%</w:t>
            </w:r>
          </w:p>
        </w:tc>
        <w:tc>
          <w:tcPr>
            <w:tcW w:w="2124"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26%</w:t>
            </w:r>
          </w:p>
        </w:tc>
        <w:tc>
          <w:tcPr>
            <w:tcW w:w="198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1.20%</w:t>
            </w:r>
          </w:p>
        </w:tc>
        <w:tc>
          <w:tcPr>
            <w:tcW w:w="279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4.12%</w:t>
            </w:r>
          </w:p>
        </w:tc>
      </w:tr>
      <w:tr w:rsidR="00893571" w:rsidRPr="00FC6E00" w:rsidTr="00150039">
        <w:trPr>
          <w:trHeight w:val="288"/>
        </w:trPr>
        <w:tc>
          <w:tcPr>
            <w:cnfStyle w:val="001000000000"/>
            <w:tcW w:w="1180" w:type="dxa"/>
            <w:noWrap/>
            <w:vAlign w:val="center"/>
            <w:hideMark/>
          </w:tcPr>
          <w:p w:rsidR="00893571" w:rsidRPr="004B4075" w:rsidRDefault="00893571" w:rsidP="008D3820">
            <w:pPr>
              <w:jc w:val="center"/>
              <w:rPr>
                <w:rFonts w:ascii="Arial" w:hAnsi="Arial" w:cs="Arial"/>
                <w:i w:val="0"/>
              </w:rPr>
            </w:pPr>
            <w:r w:rsidRPr="004B4075">
              <w:rPr>
                <w:rFonts w:ascii="Arial" w:hAnsi="Arial" w:cs="Arial"/>
                <w:i w:val="0"/>
              </w:rPr>
              <w:t>F.F</w:t>
            </w:r>
            <w:r w:rsidR="00150039">
              <w:rPr>
                <w:rFonts w:ascii="Arial" w:hAnsi="Arial" w:cs="Arial"/>
                <w:i w:val="0"/>
              </w:rPr>
              <w:t>.</w:t>
            </w:r>
          </w:p>
        </w:tc>
        <w:tc>
          <w:tcPr>
            <w:tcW w:w="2106"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6%</w:t>
            </w:r>
          </w:p>
        </w:tc>
        <w:tc>
          <w:tcPr>
            <w:tcW w:w="2124"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40%</w:t>
            </w:r>
          </w:p>
        </w:tc>
        <w:tc>
          <w:tcPr>
            <w:tcW w:w="198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2.29%</w:t>
            </w:r>
          </w:p>
        </w:tc>
        <w:tc>
          <w:tcPr>
            <w:tcW w:w="279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4.63%</w:t>
            </w:r>
          </w:p>
        </w:tc>
      </w:tr>
      <w:tr w:rsidR="00893571" w:rsidRPr="00FC6E00" w:rsidTr="00150039">
        <w:trPr>
          <w:trHeight w:val="288"/>
        </w:trPr>
        <w:tc>
          <w:tcPr>
            <w:cnfStyle w:val="001000000000"/>
            <w:tcW w:w="1180" w:type="dxa"/>
            <w:shd w:val="clear" w:color="auto" w:fill="FFF2CC" w:themeFill="accent4" w:themeFillTint="33"/>
            <w:noWrap/>
            <w:vAlign w:val="center"/>
            <w:hideMark/>
          </w:tcPr>
          <w:p w:rsidR="00893571" w:rsidRPr="004B4075" w:rsidRDefault="00893571" w:rsidP="008D3820">
            <w:pPr>
              <w:jc w:val="center"/>
              <w:rPr>
                <w:rFonts w:ascii="Arial" w:hAnsi="Arial" w:cs="Arial"/>
                <w:i w:val="0"/>
              </w:rPr>
            </w:pPr>
            <w:r w:rsidRPr="004B4075">
              <w:rPr>
                <w:rFonts w:ascii="Arial" w:eastAsia="Arial,Arial,Calibri,Times New R" w:hAnsi="Arial" w:cs="Arial"/>
                <w:i w:val="0"/>
              </w:rPr>
              <w:t>S.A.</w:t>
            </w:r>
          </w:p>
        </w:tc>
        <w:tc>
          <w:tcPr>
            <w:tcW w:w="2106"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20%</w:t>
            </w:r>
          </w:p>
        </w:tc>
        <w:tc>
          <w:tcPr>
            <w:tcW w:w="2124"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26%</w:t>
            </w:r>
          </w:p>
        </w:tc>
        <w:tc>
          <w:tcPr>
            <w:tcW w:w="198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7.58%</w:t>
            </w:r>
          </w:p>
        </w:tc>
        <w:tc>
          <w:tcPr>
            <w:tcW w:w="279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3.95%</w:t>
            </w:r>
          </w:p>
        </w:tc>
      </w:tr>
      <w:tr w:rsidR="00893571" w:rsidRPr="00FC6E00" w:rsidTr="00150039">
        <w:trPr>
          <w:trHeight w:val="369"/>
        </w:trPr>
        <w:tc>
          <w:tcPr>
            <w:cnfStyle w:val="001000000000"/>
            <w:tcW w:w="1180" w:type="dxa"/>
            <w:noWrap/>
            <w:vAlign w:val="center"/>
            <w:hideMark/>
          </w:tcPr>
          <w:p w:rsidR="00893571" w:rsidRPr="004B4075" w:rsidRDefault="00893571" w:rsidP="008D3820">
            <w:pPr>
              <w:jc w:val="center"/>
              <w:rPr>
                <w:rFonts w:ascii="Arial" w:hAnsi="Arial" w:cs="Arial"/>
                <w:i w:val="0"/>
              </w:rPr>
            </w:pPr>
            <w:r w:rsidRPr="004B4075">
              <w:rPr>
                <w:rFonts w:ascii="Arial" w:eastAsia="Arial,Arial,Calibri,Times New R" w:hAnsi="Arial" w:cs="Arial"/>
                <w:i w:val="0"/>
              </w:rPr>
              <w:t>C.S.</w:t>
            </w:r>
          </w:p>
        </w:tc>
        <w:tc>
          <w:tcPr>
            <w:tcW w:w="2106"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19%</w:t>
            </w:r>
          </w:p>
        </w:tc>
        <w:tc>
          <w:tcPr>
            <w:tcW w:w="2124"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0%</w:t>
            </w:r>
          </w:p>
        </w:tc>
        <w:tc>
          <w:tcPr>
            <w:tcW w:w="198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8.19%</w:t>
            </w:r>
          </w:p>
        </w:tc>
        <w:tc>
          <w:tcPr>
            <w:tcW w:w="279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2.23%</w:t>
            </w:r>
          </w:p>
        </w:tc>
      </w:tr>
      <w:tr w:rsidR="00893571" w:rsidRPr="00FC6E00" w:rsidTr="00150039">
        <w:trPr>
          <w:trHeight w:val="288"/>
        </w:trPr>
        <w:tc>
          <w:tcPr>
            <w:cnfStyle w:val="001000000000"/>
            <w:tcW w:w="1180" w:type="dxa"/>
            <w:shd w:val="clear" w:color="auto" w:fill="FFF2CC" w:themeFill="accent4" w:themeFillTint="33"/>
            <w:noWrap/>
            <w:vAlign w:val="center"/>
            <w:hideMark/>
          </w:tcPr>
          <w:p w:rsidR="00893571" w:rsidRPr="004B4075" w:rsidRDefault="004B4075" w:rsidP="008D3820">
            <w:pPr>
              <w:jc w:val="center"/>
              <w:rPr>
                <w:rFonts w:ascii="Arial" w:hAnsi="Arial" w:cs="Arial"/>
                <w:i w:val="0"/>
              </w:rPr>
            </w:pPr>
            <w:r>
              <w:rPr>
                <w:rFonts w:ascii="Arial" w:eastAsia="Arial,Arial,Calibri,Times New R" w:hAnsi="Arial" w:cs="Arial"/>
                <w:i w:val="0"/>
              </w:rPr>
              <w:t xml:space="preserve"> </w:t>
            </w:r>
            <w:r w:rsidR="00893571" w:rsidRPr="004B4075">
              <w:rPr>
                <w:rFonts w:ascii="Arial" w:eastAsia="Arial,Arial,Calibri,Times New R" w:hAnsi="Arial" w:cs="Arial"/>
                <w:i w:val="0"/>
              </w:rPr>
              <w:t>B.G.</w:t>
            </w:r>
          </w:p>
        </w:tc>
        <w:tc>
          <w:tcPr>
            <w:tcW w:w="2106"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0%</w:t>
            </w:r>
          </w:p>
        </w:tc>
        <w:tc>
          <w:tcPr>
            <w:tcW w:w="2124"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37%</w:t>
            </w:r>
          </w:p>
        </w:tc>
        <w:tc>
          <w:tcPr>
            <w:tcW w:w="198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14.79%</w:t>
            </w:r>
          </w:p>
        </w:tc>
        <w:tc>
          <w:tcPr>
            <w:tcW w:w="279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2.80%</w:t>
            </w:r>
          </w:p>
        </w:tc>
      </w:tr>
      <w:tr w:rsidR="00893571" w:rsidRPr="00FC6E00" w:rsidTr="00150039">
        <w:trPr>
          <w:trHeight w:val="288"/>
        </w:trPr>
        <w:tc>
          <w:tcPr>
            <w:cnfStyle w:val="001000000000"/>
            <w:tcW w:w="1180" w:type="dxa"/>
            <w:noWrap/>
            <w:vAlign w:val="center"/>
            <w:hideMark/>
          </w:tcPr>
          <w:p w:rsidR="00893571" w:rsidRPr="004B4075" w:rsidRDefault="00893571" w:rsidP="008D3820">
            <w:pPr>
              <w:jc w:val="center"/>
              <w:rPr>
                <w:rFonts w:ascii="Arial" w:hAnsi="Arial" w:cs="Arial"/>
                <w:i w:val="0"/>
              </w:rPr>
            </w:pPr>
            <w:r w:rsidRPr="004B4075">
              <w:rPr>
                <w:rFonts w:ascii="Arial" w:eastAsia="Arial,Arial,Calibri,Times New R" w:hAnsi="Arial" w:cs="Arial"/>
                <w:i w:val="0"/>
              </w:rPr>
              <w:t>T.A.</w:t>
            </w:r>
          </w:p>
        </w:tc>
        <w:tc>
          <w:tcPr>
            <w:tcW w:w="2106"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0%</w:t>
            </w:r>
          </w:p>
        </w:tc>
        <w:tc>
          <w:tcPr>
            <w:tcW w:w="2124"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0%</w:t>
            </w:r>
          </w:p>
        </w:tc>
        <w:tc>
          <w:tcPr>
            <w:tcW w:w="198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11.36%</w:t>
            </w:r>
          </w:p>
        </w:tc>
        <w:tc>
          <w:tcPr>
            <w:tcW w:w="279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4.69%</w:t>
            </w:r>
          </w:p>
        </w:tc>
      </w:tr>
      <w:tr w:rsidR="00893571" w:rsidRPr="00FC6E00" w:rsidTr="00150039">
        <w:trPr>
          <w:trHeight w:val="288"/>
        </w:trPr>
        <w:tc>
          <w:tcPr>
            <w:cnfStyle w:val="001000000000"/>
            <w:tcW w:w="1180" w:type="dxa"/>
            <w:shd w:val="clear" w:color="auto" w:fill="FFF2CC" w:themeFill="accent4" w:themeFillTint="33"/>
            <w:noWrap/>
            <w:vAlign w:val="center"/>
            <w:hideMark/>
          </w:tcPr>
          <w:p w:rsidR="00893571" w:rsidRPr="004B4075" w:rsidRDefault="00893571" w:rsidP="008D3820">
            <w:pPr>
              <w:jc w:val="center"/>
              <w:rPr>
                <w:rFonts w:ascii="Arial" w:hAnsi="Arial" w:cs="Arial"/>
                <w:i w:val="0"/>
              </w:rPr>
            </w:pPr>
            <w:r w:rsidRPr="004B4075">
              <w:rPr>
                <w:rFonts w:ascii="Arial" w:eastAsia="Arial,Arial,Calibri,Times New R" w:hAnsi="Arial" w:cs="Arial"/>
                <w:i w:val="0"/>
              </w:rPr>
              <w:t>B.S.</w:t>
            </w:r>
          </w:p>
        </w:tc>
        <w:tc>
          <w:tcPr>
            <w:tcW w:w="2106"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21%</w:t>
            </w:r>
          </w:p>
        </w:tc>
        <w:tc>
          <w:tcPr>
            <w:tcW w:w="2124"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0%</w:t>
            </w:r>
          </w:p>
        </w:tc>
        <w:tc>
          <w:tcPr>
            <w:tcW w:w="198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2.57%</w:t>
            </w:r>
          </w:p>
        </w:tc>
        <w:tc>
          <w:tcPr>
            <w:tcW w:w="279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10.15%</w:t>
            </w:r>
          </w:p>
        </w:tc>
      </w:tr>
      <w:tr w:rsidR="00893571" w:rsidRPr="00FC6E00" w:rsidTr="00150039">
        <w:trPr>
          <w:trHeight w:val="288"/>
        </w:trPr>
        <w:tc>
          <w:tcPr>
            <w:cnfStyle w:val="001000000000"/>
            <w:tcW w:w="1180" w:type="dxa"/>
            <w:noWrap/>
            <w:vAlign w:val="center"/>
            <w:hideMark/>
          </w:tcPr>
          <w:p w:rsidR="00893571" w:rsidRPr="004B4075" w:rsidRDefault="00893571" w:rsidP="008D3820">
            <w:pPr>
              <w:jc w:val="center"/>
              <w:rPr>
                <w:rFonts w:ascii="Arial" w:hAnsi="Arial" w:cs="Arial"/>
                <w:i w:val="0"/>
              </w:rPr>
            </w:pPr>
            <w:r w:rsidRPr="004B4075">
              <w:rPr>
                <w:rFonts w:ascii="Arial" w:eastAsia="Arial,Arial,Calibri,Times New R" w:hAnsi="Arial" w:cs="Arial"/>
                <w:i w:val="0"/>
              </w:rPr>
              <w:t>S.S.</w:t>
            </w:r>
          </w:p>
        </w:tc>
        <w:tc>
          <w:tcPr>
            <w:tcW w:w="2106"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7%</w:t>
            </w:r>
          </w:p>
        </w:tc>
        <w:tc>
          <w:tcPr>
            <w:tcW w:w="2124"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1.56%</w:t>
            </w:r>
          </w:p>
        </w:tc>
        <w:tc>
          <w:tcPr>
            <w:tcW w:w="198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7.27%</w:t>
            </w:r>
          </w:p>
        </w:tc>
        <w:tc>
          <w:tcPr>
            <w:tcW w:w="279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2.02%</w:t>
            </w:r>
          </w:p>
        </w:tc>
      </w:tr>
      <w:tr w:rsidR="00893571" w:rsidRPr="00FC6E00" w:rsidTr="00150039">
        <w:trPr>
          <w:trHeight w:val="288"/>
        </w:trPr>
        <w:tc>
          <w:tcPr>
            <w:cnfStyle w:val="001000000000"/>
            <w:tcW w:w="1180" w:type="dxa"/>
            <w:shd w:val="clear" w:color="auto" w:fill="FFF2CC" w:themeFill="accent4" w:themeFillTint="33"/>
            <w:noWrap/>
            <w:vAlign w:val="center"/>
            <w:hideMark/>
          </w:tcPr>
          <w:p w:rsidR="00893571" w:rsidRPr="004B4075" w:rsidRDefault="00893571" w:rsidP="008D3820">
            <w:pPr>
              <w:jc w:val="center"/>
              <w:rPr>
                <w:rFonts w:ascii="Arial" w:hAnsi="Arial" w:cs="Arial"/>
                <w:i w:val="0"/>
              </w:rPr>
            </w:pPr>
            <w:r w:rsidRPr="004B4075">
              <w:rPr>
                <w:rFonts w:ascii="Arial" w:eastAsia="Arial,Arial,Calibri,Times New R" w:hAnsi="Arial" w:cs="Arial"/>
                <w:i w:val="0"/>
              </w:rPr>
              <w:t>A.A.</w:t>
            </w:r>
          </w:p>
        </w:tc>
        <w:tc>
          <w:tcPr>
            <w:tcW w:w="2106"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6%</w:t>
            </w:r>
          </w:p>
        </w:tc>
        <w:tc>
          <w:tcPr>
            <w:tcW w:w="2124"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1.42%</w:t>
            </w:r>
          </w:p>
        </w:tc>
        <w:tc>
          <w:tcPr>
            <w:tcW w:w="198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1.87%</w:t>
            </w:r>
          </w:p>
        </w:tc>
        <w:tc>
          <w:tcPr>
            <w:tcW w:w="279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66%</w:t>
            </w:r>
          </w:p>
        </w:tc>
      </w:tr>
      <w:tr w:rsidR="00893571" w:rsidRPr="00FC6E00" w:rsidTr="00150039">
        <w:trPr>
          <w:trHeight w:val="288"/>
        </w:trPr>
        <w:tc>
          <w:tcPr>
            <w:cnfStyle w:val="001000000000"/>
            <w:tcW w:w="1180" w:type="dxa"/>
            <w:noWrap/>
            <w:vAlign w:val="center"/>
            <w:hideMark/>
          </w:tcPr>
          <w:p w:rsidR="00893571" w:rsidRPr="004B4075" w:rsidRDefault="00893571" w:rsidP="008D3820">
            <w:pPr>
              <w:jc w:val="center"/>
              <w:rPr>
                <w:rFonts w:ascii="Arial" w:hAnsi="Arial" w:cs="Arial"/>
                <w:i w:val="0"/>
              </w:rPr>
            </w:pPr>
            <w:r w:rsidRPr="004B4075">
              <w:rPr>
                <w:rFonts w:ascii="Arial" w:eastAsia="Arial,Arial,Calibri,Times New R" w:hAnsi="Arial" w:cs="Arial"/>
                <w:i w:val="0"/>
              </w:rPr>
              <w:t>S.P.</w:t>
            </w:r>
          </w:p>
        </w:tc>
        <w:tc>
          <w:tcPr>
            <w:tcW w:w="2106"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0%</w:t>
            </w:r>
          </w:p>
        </w:tc>
        <w:tc>
          <w:tcPr>
            <w:tcW w:w="2124"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27%</w:t>
            </w:r>
          </w:p>
        </w:tc>
        <w:tc>
          <w:tcPr>
            <w:tcW w:w="198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2.81%</w:t>
            </w:r>
          </w:p>
        </w:tc>
        <w:tc>
          <w:tcPr>
            <w:tcW w:w="279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2.63%</w:t>
            </w:r>
          </w:p>
        </w:tc>
      </w:tr>
      <w:tr w:rsidR="00893571" w:rsidRPr="00FC6E00" w:rsidTr="00150039">
        <w:trPr>
          <w:trHeight w:val="288"/>
        </w:trPr>
        <w:tc>
          <w:tcPr>
            <w:cnfStyle w:val="001000000000"/>
            <w:tcW w:w="1180" w:type="dxa"/>
            <w:shd w:val="clear" w:color="auto" w:fill="FFF2CC" w:themeFill="accent4" w:themeFillTint="33"/>
            <w:noWrap/>
            <w:vAlign w:val="center"/>
            <w:hideMark/>
          </w:tcPr>
          <w:p w:rsidR="00893571" w:rsidRPr="004B4075" w:rsidRDefault="00893571" w:rsidP="008D3820">
            <w:pPr>
              <w:jc w:val="center"/>
              <w:rPr>
                <w:rFonts w:ascii="Arial" w:hAnsi="Arial" w:cs="Arial"/>
                <w:i w:val="0"/>
              </w:rPr>
            </w:pPr>
            <w:r w:rsidRPr="004B4075">
              <w:rPr>
                <w:rFonts w:ascii="Arial" w:eastAsia="Arial,Arial,Calibri,Times New R" w:hAnsi="Arial" w:cs="Arial"/>
                <w:i w:val="0"/>
              </w:rPr>
              <w:t>D.S.</w:t>
            </w:r>
          </w:p>
        </w:tc>
        <w:tc>
          <w:tcPr>
            <w:tcW w:w="2106"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12%</w:t>
            </w:r>
          </w:p>
        </w:tc>
        <w:tc>
          <w:tcPr>
            <w:tcW w:w="2124"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0%</w:t>
            </w:r>
          </w:p>
        </w:tc>
        <w:tc>
          <w:tcPr>
            <w:tcW w:w="198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71%</w:t>
            </w:r>
          </w:p>
        </w:tc>
        <w:tc>
          <w:tcPr>
            <w:tcW w:w="2790" w:type="dxa"/>
            <w:shd w:val="clear" w:color="auto" w:fill="FFF2CC" w:themeFill="accent4" w:themeFillTint="33"/>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4.80%</w:t>
            </w:r>
          </w:p>
        </w:tc>
      </w:tr>
      <w:tr w:rsidR="00893571" w:rsidRPr="00FC6E00" w:rsidTr="00150039">
        <w:trPr>
          <w:trHeight w:val="288"/>
        </w:trPr>
        <w:tc>
          <w:tcPr>
            <w:cnfStyle w:val="001000000000"/>
            <w:tcW w:w="1180" w:type="dxa"/>
            <w:noWrap/>
            <w:vAlign w:val="center"/>
            <w:hideMark/>
          </w:tcPr>
          <w:p w:rsidR="00893571" w:rsidRPr="00FC6E00" w:rsidRDefault="00893571" w:rsidP="008D3820">
            <w:pPr>
              <w:jc w:val="center"/>
              <w:rPr>
                <w:rFonts w:ascii="Arial" w:hAnsi="Arial" w:cs="Arial"/>
                <w:b w:val="0"/>
                <w:color w:val="000000"/>
              </w:rPr>
            </w:pPr>
            <w:r w:rsidRPr="00FC6E00">
              <w:rPr>
                <w:rFonts w:ascii="Arial" w:eastAsia="Arial,Calibri,Times New Roman" w:hAnsi="Arial" w:cs="Arial"/>
                <w:b w:val="0"/>
                <w:color w:val="000000" w:themeColor="text1"/>
              </w:rPr>
              <w:t>Average</w:t>
            </w:r>
          </w:p>
        </w:tc>
        <w:tc>
          <w:tcPr>
            <w:tcW w:w="2106"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02% ± 0.001%</w:t>
            </w:r>
          </w:p>
        </w:tc>
        <w:tc>
          <w:tcPr>
            <w:tcW w:w="2124"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0.25% ± 0.66%</w:t>
            </w:r>
          </w:p>
        </w:tc>
        <w:tc>
          <w:tcPr>
            <w:tcW w:w="198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5.38% ± 4.81%</w:t>
            </w:r>
          </w:p>
        </w:tc>
        <w:tc>
          <w:tcPr>
            <w:tcW w:w="279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3.88% ± 2.46%</w:t>
            </w:r>
          </w:p>
        </w:tc>
      </w:tr>
      <w:tr w:rsidR="00893571" w:rsidRPr="00FC6E00" w:rsidTr="00150039">
        <w:trPr>
          <w:trHeight w:val="288"/>
        </w:trPr>
        <w:tc>
          <w:tcPr>
            <w:cnfStyle w:val="001000000001"/>
            <w:tcW w:w="1180" w:type="dxa"/>
            <w:noWrap/>
            <w:vAlign w:val="center"/>
            <w:hideMark/>
          </w:tcPr>
          <w:p w:rsidR="00893571" w:rsidRPr="00FC6E00" w:rsidRDefault="00893571" w:rsidP="008D3820">
            <w:pPr>
              <w:jc w:val="center"/>
              <w:rPr>
                <w:rFonts w:ascii="Arial" w:hAnsi="Arial" w:cs="Arial"/>
                <w:b w:val="0"/>
                <w:color w:val="000000"/>
              </w:rPr>
            </w:pPr>
            <w:r w:rsidRPr="00FC6E00">
              <w:rPr>
                <w:rFonts w:ascii="Arial" w:eastAsia="Arial,Calibri,Times New Roman" w:hAnsi="Arial" w:cs="Arial"/>
                <w:b w:val="0"/>
                <w:color w:val="000000" w:themeColor="text1"/>
              </w:rPr>
              <w:t>Δ</w:t>
            </w:r>
          </w:p>
        </w:tc>
        <w:tc>
          <w:tcPr>
            <w:tcW w:w="2106"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Arial,Calibri,Times New R" w:hAnsi="Arial" w:cs="Arial"/>
                <w:color w:val="000000" w:themeColor="text1"/>
              </w:rPr>
              <w:t> </w:t>
            </w:r>
          </w:p>
        </w:tc>
        <w:tc>
          <w:tcPr>
            <w:tcW w:w="2124"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Arial,Calibri,Times New R" w:hAnsi="Arial" w:cs="Arial"/>
                <w:color w:val="000000" w:themeColor="text1"/>
              </w:rPr>
              <w:t> </w:t>
            </w:r>
          </w:p>
        </w:tc>
        <w:tc>
          <w:tcPr>
            <w:tcW w:w="198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5.41% ± 4.80%</w:t>
            </w:r>
          </w:p>
        </w:tc>
        <w:tc>
          <w:tcPr>
            <w:tcW w:w="2790" w:type="dxa"/>
            <w:noWrap/>
            <w:vAlign w:val="center"/>
            <w:hideMark/>
          </w:tcPr>
          <w:p w:rsidR="00893571" w:rsidRPr="00FC6E00" w:rsidRDefault="00893571" w:rsidP="008D3820">
            <w:pPr>
              <w:jc w:val="right"/>
              <w:cnfStyle w:val="000000000000"/>
              <w:rPr>
                <w:rFonts w:ascii="Arial" w:hAnsi="Arial" w:cs="Arial"/>
                <w:color w:val="000000"/>
              </w:rPr>
            </w:pPr>
            <w:r w:rsidRPr="00FC6E00">
              <w:rPr>
                <w:rFonts w:ascii="Arial" w:eastAsia="Arial,Calibri,Times New Roman" w:hAnsi="Arial" w:cs="Arial"/>
                <w:color w:val="000000" w:themeColor="text1"/>
              </w:rPr>
              <w:t>4.13% ± 0.68%</w:t>
            </w:r>
          </w:p>
        </w:tc>
      </w:tr>
    </w:tbl>
    <w:p w:rsidR="00893571" w:rsidRDefault="00CC0239" w:rsidP="00CC0239">
      <w:pPr>
        <w:pStyle w:val="BrevettiItalia"/>
        <w:spacing w:after="60" w:line="240" w:lineRule="auto"/>
        <w:jc w:val="left"/>
        <w:rPr>
          <w:rFonts w:ascii="Arial" w:eastAsia="Arial" w:hAnsi="Arial" w:cs="Arial"/>
          <w:sz w:val="20"/>
          <w:szCs w:val="20"/>
          <w:lang w:val="en-US"/>
        </w:rPr>
      </w:pPr>
      <w:r w:rsidRPr="00DC44CC">
        <w:rPr>
          <w:rFonts w:ascii="Arial" w:eastAsia="Arial,Times New Roman,Arial" w:hAnsi="Arial" w:cs="Arial"/>
          <w:b/>
          <w:sz w:val="20"/>
          <w:szCs w:val="20"/>
          <w:lang w:val="en-US"/>
        </w:rPr>
        <w:t>NC</w:t>
      </w:r>
      <w:r w:rsidRPr="00DC44CC">
        <w:rPr>
          <w:rFonts w:ascii="Arial" w:eastAsia="Arial,Times New Roman,Arial" w:hAnsi="Arial" w:cs="Arial"/>
          <w:sz w:val="20"/>
          <w:szCs w:val="20"/>
          <w:lang w:val="en-US"/>
        </w:rPr>
        <w:t xml:space="preserve"> = No cream; </w:t>
      </w:r>
      <w:r w:rsidRPr="00DC44CC">
        <w:rPr>
          <w:rFonts w:ascii="Arial" w:eastAsia="Arial,Times New Roman,Arial" w:hAnsi="Arial" w:cs="Arial"/>
          <w:b/>
          <w:sz w:val="20"/>
          <w:szCs w:val="20"/>
          <w:lang w:val="en-US"/>
        </w:rPr>
        <w:t>WC</w:t>
      </w:r>
      <w:r w:rsidRPr="00DC44CC">
        <w:rPr>
          <w:rFonts w:ascii="Arial" w:eastAsia="Arial,Times New Roman,Arial" w:hAnsi="Arial" w:cs="Arial"/>
          <w:sz w:val="20"/>
          <w:szCs w:val="20"/>
          <w:lang w:val="en-US"/>
        </w:rPr>
        <w:t xml:space="preserve"> = Warm-up cream; </w:t>
      </w:r>
      <w:r w:rsidRPr="00DC44CC">
        <w:rPr>
          <w:rFonts w:ascii="Arial" w:eastAsia="Arial,Times New Roman,Arial" w:hAnsi="Arial" w:cs="Arial"/>
          <w:b/>
          <w:sz w:val="20"/>
          <w:szCs w:val="20"/>
          <w:lang w:val="en-US"/>
        </w:rPr>
        <w:t>WC+LG</w:t>
      </w:r>
      <w:r w:rsidRPr="00DC44CC">
        <w:rPr>
          <w:rFonts w:ascii="Arial" w:eastAsia="Arial,Times New Roman,Arial" w:hAnsi="Arial" w:cs="Arial"/>
          <w:sz w:val="20"/>
          <w:szCs w:val="20"/>
          <w:lang w:val="en-US"/>
        </w:rPr>
        <w:t xml:space="preserve"> = Warm-up cream + </w:t>
      </w:r>
      <w:r w:rsidRPr="00DC44CC">
        <w:rPr>
          <w:rFonts w:ascii="Arial" w:eastAsia="Arial,Arial,Times,Times,Times N" w:hAnsi="Arial" w:cs="Arial"/>
          <w:sz w:val="20"/>
          <w:szCs w:val="20"/>
          <w:lang w:val="en-US"/>
        </w:rPr>
        <w:t>LactiGo™ gel</w:t>
      </w:r>
      <w:r w:rsidR="00294240" w:rsidRPr="00DC44CC">
        <w:rPr>
          <w:rFonts w:ascii="Arial" w:eastAsia="Arial,Arial,Times,Times,Times N" w:hAnsi="Arial" w:cs="Arial"/>
          <w:sz w:val="20"/>
          <w:szCs w:val="20"/>
          <w:lang w:val="en-US"/>
        </w:rPr>
        <w:t xml:space="preserve">; </w:t>
      </w:r>
      <w:r w:rsidR="008348CB" w:rsidRPr="00DC44CC">
        <w:rPr>
          <w:rFonts w:ascii="Arial" w:eastAsia="Arial,Times New Roman,Arial" w:hAnsi="Arial" w:cs="Arial"/>
          <w:sz w:val="20"/>
          <w:szCs w:val="20"/>
          <w:lang w:val="en-US"/>
        </w:rPr>
        <w:t xml:space="preserve">Results are </w:t>
      </w:r>
      <w:r w:rsidR="008348CB" w:rsidRPr="00DC44CC">
        <w:rPr>
          <w:rFonts w:ascii="Arial" w:eastAsia="Arial,Arial,Arial,Arial,Cambria" w:hAnsi="Arial" w:cs="Arial"/>
          <w:sz w:val="20"/>
          <w:szCs w:val="20"/>
          <w:lang w:val="en-US"/>
        </w:rPr>
        <w:t xml:space="preserve">shown as mean </w:t>
      </w:r>
      <w:r w:rsidR="008348CB" w:rsidRPr="00DC44CC">
        <w:rPr>
          <w:rFonts w:ascii="Arial" w:eastAsia="Arial" w:hAnsi="Arial" w:cs="Arial"/>
          <w:sz w:val="20"/>
          <w:szCs w:val="20"/>
          <w:lang w:val="en-US"/>
        </w:rPr>
        <w:t>± SD</w:t>
      </w:r>
    </w:p>
    <w:p w:rsidR="004603A4" w:rsidRPr="00DC44CC" w:rsidRDefault="004603A4" w:rsidP="00CC0239">
      <w:pPr>
        <w:pStyle w:val="BrevettiItalia"/>
        <w:spacing w:after="60" w:line="240" w:lineRule="auto"/>
        <w:jc w:val="left"/>
        <w:rPr>
          <w:rFonts w:ascii="Arial" w:eastAsia="Arial" w:hAnsi="Arial" w:cs="Arial"/>
          <w:sz w:val="20"/>
          <w:szCs w:val="20"/>
          <w:lang w:val="en-US"/>
        </w:rPr>
      </w:pPr>
    </w:p>
    <w:p w:rsidR="006D6419" w:rsidRPr="00AA0340" w:rsidRDefault="00B8129F" w:rsidP="00AA0340">
      <w:pPr>
        <w:spacing w:after="80"/>
        <w:rPr>
          <w:rFonts w:ascii="Arial" w:eastAsia="Times New Roman,Arial" w:hAnsi="Arial" w:cs="Arial"/>
        </w:rPr>
      </w:pPr>
      <w:r>
        <w:rPr>
          <w:noProof/>
          <w:lang w:eastAsia="en-US"/>
        </w:rPr>
        <w:drawing>
          <wp:inline distT="0" distB="0" distL="0" distR="0">
            <wp:extent cx="6400800" cy="3543300"/>
            <wp:effectExtent l="0" t="0" r="0" b="0"/>
            <wp:docPr id="2" name="Chart 2">
              <a:extLst xmlns:a="http://schemas.openxmlformats.org/drawingml/2006/main">
                <a:ext uri="{FF2B5EF4-FFF2-40B4-BE49-F238E27FC236}">
                  <a16:creationId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xdr="http://schemas.openxmlformats.org/drawingml/2006/spreadsheetDrawing" xmlns="" xmlns:a16="http://schemas.microsoft.com/office/drawing/2014/main" xmlns:lc="http://schemas.openxmlformats.org/drawingml/2006/lockedCanvas"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94240" w:rsidRPr="00F53619" w:rsidRDefault="00106AED" w:rsidP="00106AED">
      <w:pPr>
        <w:rPr>
          <w:rFonts w:ascii="Arial" w:eastAsia="Arial,Arial,Times,Times,Times N" w:hAnsi="Arial" w:cs="Arial"/>
          <w:sz w:val="20"/>
          <w:szCs w:val="20"/>
        </w:rPr>
      </w:pPr>
      <w:proofErr w:type="gramStart"/>
      <w:r w:rsidRPr="00F53619">
        <w:rPr>
          <w:rFonts w:ascii="Arial" w:eastAsia="Arial" w:hAnsi="Arial" w:cs="Arial"/>
          <w:b/>
        </w:rPr>
        <w:t>Figure 1.</w:t>
      </w:r>
      <w:proofErr w:type="gramEnd"/>
      <w:r w:rsidR="006D6419" w:rsidRPr="00F53619">
        <w:rPr>
          <w:rFonts w:ascii="Arial" w:eastAsia="Arial" w:hAnsi="Arial" w:cs="Arial"/>
          <w:b/>
        </w:rPr>
        <w:t xml:space="preserve"> Total </w:t>
      </w:r>
      <w:r w:rsidRPr="00F53619">
        <w:rPr>
          <w:rFonts w:ascii="Arial" w:eastAsia="Arial" w:hAnsi="Arial" w:cs="Arial"/>
          <w:b/>
        </w:rPr>
        <w:t>D</w:t>
      </w:r>
      <w:r w:rsidR="006D6419" w:rsidRPr="00F53619">
        <w:rPr>
          <w:rFonts w:ascii="Arial" w:eastAsia="Arial" w:hAnsi="Arial" w:cs="Arial"/>
          <w:b/>
        </w:rPr>
        <w:t xml:space="preserve">istance </w:t>
      </w:r>
      <w:r w:rsidRPr="00F53619">
        <w:rPr>
          <w:rFonts w:ascii="Arial" w:eastAsia="Arial" w:hAnsi="Arial" w:cs="Arial"/>
          <w:b/>
        </w:rPr>
        <w:t>T</w:t>
      </w:r>
      <w:r w:rsidR="006D6419" w:rsidRPr="00F53619">
        <w:rPr>
          <w:rFonts w:ascii="Arial" w:eastAsia="Arial" w:hAnsi="Arial" w:cs="Arial"/>
          <w:b/>
        </w:rPr>
        <w:t>raveled for 40</w:t>
      </w:r>
      <w:r w:rsidRPr="00F53619">
        <w:rPr>
          <w:rFonts w:ascii="Arial" w:eastAsia="Arial" w:hAnsi="Arial" w:cs="Arial"/>
          <w:b/>
        </w:rPr>
        <w:t xml:space="preserve"> </w:t>
      </w:r>
      <w:r w:rsidR="006D6419" w:rsidRPr="00F53619">
        <w:rPr>
          <w:rFonts w:ascii="Arial" w:eastAsia="Arial" w:hAnsi="Arial" w:cs="Arial"/>
          <w:b/>
        </w:rPr>
        <w:t xml:space="preserve">m Yo-Yo </w:t>
      </w:r>
      <w:r w:rsidRPr="00F53619">
        <w:rPr>
          <w:rFonts w:ascii="Arial" w:eastAsia="Arial" w:hAnsi="Arial" w:cs="Arial"/>
          <w:b/>
        </w:rPr>
        <w:t>T</w:t>
      </w:r>
      <w:r w:rsidR="006D6419" w:rsidRPr="00F53619">
        <w:rPr>
          <w:rFonts w:ascii="Arial" w:eastAsia="Arial" w:hAnsi="Arial" w:cs="Arial"/>
          <w:b/>
        </w:rPr>
        <w:t>est</w:t>
      </w:r>
      <w:r w:rsidRPr="00F53619">
        <w:rPr>
          <w:rFonts w:ascii="Arial" w:eastAsia="Arial" w:hAnsi="Arial" w:cs="Arial"/>
          <w:b/>
        </w:rPr>
        <w:t xml:space="preserve">. </w:t>
      </w:r>
      <w:r w:rsidR="00D07DC7" w:rsidRPr="00F53619">
        <w:rPr>
          <w:rFonts w:ascii="Arial" w:eastAsia="Arial" w:hAnsi="Arial" w:cs="Arial"/>
          <w:sz w:val="22"/>
          <w:szCs w:val="22"/>
        </w:rPr>
        <w:t>(</w:t>
      </w:r>
      <w:r w:rsidR="00294240" w:rsidRPr="00F53619">
        <w:rPr>
          <w:rFonts w:ascii="Arial" w:eastAsia="Arial,Times New Roman,Arial" w:hAnsi="Arial" w:cs="Arial"/>
          <w:b/>
          <w:sz w:val="20"/>
          <w:szCs w:val="20"/>
        </w:rPr>
        <w:t>NC</w:t>
      </w:r>
      <w:r w:rsidR="00294240" w:rsidRPr="00F53619">
        <w:rPr>
          <w:rFonts w:ascii="Arial" w:eastAsia="Arial,Times New Roman,Arial" w:hAnsi="Arial" w:cs="Arial"/>
          <w:sz w:val="20"/>
          <w:szCs w:val="20"/>
        </w:rPr>
        <w:t xml:space="preserve"> = No cream; </w:t>
      </w:r>
      <w:r w:rsidR="00294240" w:rsidRPr="00F53619">
        <w:rPr>
          <w:rFonts w:ascii="Arial" w:eastAsia="Arial,Times New Roman,Arial" w:hAnsi="Arial" w:cs="Arial"/>
          <w:b/>
          <w:sz w:val="20"/>
          <w:szCs w:val="20"/>
        </w:rPr>
        <w:t>WC</w:t>
      </w:r>
      <w:r w:rsidR="00294240" w:rsidRPr="00F53619">
        <w:rPr>
          <w:rFonts w:ascii="Arial" w:eastAsia="Arial,Times New Roman,Arial" w:hAnsi="Arial" w:cs="Arial"/>
          <w:sz w:val="20"/>
          <w:szCs w:val="20"/>
        </w:rPr>
        <w:t xml:space="preserve"> = Warm-up cream; </w:t>
      </w:r>
      <w:r w:rsidR="00294240" w:rsidRPr="00F53619">
        <w:rPr>
          <w:rFonts w:ascii="Arial" w:eastAsia="Arial,Times New Roman,Arial" w:hAnsi="Arial" w:cs="Arial"/>
          <w:b/>
          <w:sz w:val="20"/>
          <w:szCs w:val="20"/>
        </w:rPr>
        <w:t>WC+LG</w:t>
      </w:r>
      <w:r w:rsidR="00294240" w:rsidRPr="00F53619">
        <w:rPr>
          <w:rFonts w:ascii="Arial" w:eastAsia="Arial,Times New Roman,Arial" w:hAnsi="Arial" w:cs="Arial"/>
          <w:sz w:val="20"/>
          <w:szCs w:val="20"/>
        </w:rPr>
        <w:t xml:space="preserve"> = Warm-up cream + </w:t>
      </w:r>
      <w:r w:rsidR="00294240" w:rsidRPr="00F53619">
        <w:rPr>
          <w:rFonts w:ascii="Arial" w:eastAsia="Arial,Arial,Times,Times,Times N" w:hAnsi="Arial" w:cs="Arial"/>
          <w:sz w:val="20"/>
          <w:szCs w:val="20"/>
        </w:rPr>
        <w:t>LactiGo™ gel</w:t>
      </w:r>
      <w:r w:rsidR="00D07DC7" w:rsidRPr="00F53619">
        <w:rPr>
          <w:rFonts w:ascii="Arial" w:eastAsia="Arial,Arial,Times,Times,Times N" w:hAnsi="Arial" w:cs="Arial"/>
          <w:sz w:val="20"/>
          <w:szCs w:val="20"/>
        </w:rPr>
        <w:t>)</w:t>
      </w:r>
    </w:p>
    <w:p w:rsidR="00106AED" w:rsidRDefault="00106AED" w:rsidP="00106AED">
      <w:pPr>
        <w:rPr>
          <w:rFonts w:ascii="Arial" w:eastAsia="Arial,Arial,Times,Times,Times N" w:hAnsi="Arial" w:cs="Arial"/>
          <w:sz w:val="20"/>
          <w:szCs w:val="20"/>
        </w:rPr>
      </w:pPr>
    </w:p>
    <w:p w:rsidR="00106AED" w:rsidRPr="00F31229" w:rsidRDefault="00106AED" w:rsidP="00106AED">
      <w:pPr>
        <w:rPr>
          <w:rFonts w:ascii="Arial" w:hAnsi="Arial" w:cs="Arial"/>
          <w:b/>
        </w:rPr>
      </w:pPr>
    </w:p>
    <w:p w:rsidR="007D5723" w:rsidRPr="00FC6E00" w:rsidRDefault="007D5723" w:rsidP="00714875">
      <w:pPr>
        <w:rPr>
          <w:rFonts w:ascii="Arial" w:eastAsia="Times New Roman,Arial" w:hAnsi="Arial" w:cs="Arial"/>
        </w:rPr>
      </w:pPr>
      <w:r w:rsidRPr="00FC6E00">
        <w:rPr>
          <w:rFonts w:ascii="Arial" w:hAnsi="Arial" w:cs="Arial"/>
          <w:noProof/>
          <w:lang w:eastAsia="en-US"/>
        </w:rPr>
        <w:drawing>
          <wp:inline distT="0" distB="0" distL="0" distR="0">
            <wp:extent cx="6520815" cy="4119880"/>
            <wp:effectExtent l="0" t="0" r="6985" b="2032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94240" w:rsidRPr="00F53619" w:rsidRDefault="006D6419" w:rsidP="00106AED">
      <w:pPr>
        <w:pStyle w:val="BrevettiItalia"/>
        <w:spacing w:before="60" w:line="240" w:lineRule="auto"/>
        <w:jc w:val="left"/>
        <w:rPr>
          <w:rFonts w:ascii="Arial" w:eastAsia="Arial,Arial,Times,Times,Times N" w:hAnsi="Arial" w:cs="Arial"/>
          <w:sz w:val="20"/>
          <w:szCs w:val="20"/>
          <w:lang w:val="en-US"/>
        </w:rPr>
      </w:pPr>
      <w:proofErr w:type="gramStart"/>
      <w:r w:rsidRPr="00F53619">
        <w:rPr>
          <w:rFonts w:ascii="Arial" w:eastAsia="Arial" w:hAnsi="Arial" w:cs="Arial"/>
          <w:b/>
          <w:lang w:val="en-US"/>
        </w:rPr>
        <w:t xml:space="preserve">Figure </w:t>
      </w:r>
      <w:r w:rsidR="00106AED" w:rsidRPr="00F53619">
        <w:rPr>
          <w:rFonts w:ascii="Arial" w:eastAsia="Arial" w:hAnsi="Arial" w:cs="Arial"/>
          <w:b/>
          <w:lang w:val="en-US"/>
        </w:rPr>
        <w:t>2.</w:t>
      </w:r>
      <w:proofErr w:type="gramEnd"/>
      <w:r w:rsidRPr="00F53619">
        <w:rPr>
          <w:rFonts w:ascii="Arial" w:eastAsia="Arial" w:hAnsi="Arial" w:cs="Arial"/>
          <w:b/>
          <w:lang w:val="en-US"/>
        </w:rPr>
        <w:t xml:space="preserve"> Average </w:t>
      </w:r>
      <w:r w:rsidR="00106AED" w:rsidRPr="00F53619">
        <w:rPr>
          <w:rFonts w:ascii="Arial" w:eastAsia="Arial" w:hAnsi="Arial" w:cs="Arial"/>
          <w:b/>
          <w:lang w:val="en-US"/>
        </w:rPr>
        <w:t>T</w:t>
      </w:r>
      <w:r w:rsidRPr="00F53619">
        <w:rPr>
          <w:rFonts w:ascii="Arial" w:eastAsia="Arial" w:hAnsi="Arial" w:cs="Arial"/>
          <w:b/>
          <w:lang w:val="en-US"/>
        </w:rPr>
        <w:t xml:space="preserve">ime in </w:t>
      </w:r>
      <w:r w:rsidR="00106AED" w:rsidRPr="00F53619">
        <w:rPr>
          <w:rFonts w:ascii="Arial" w:eastAsia="Arial" w:hAnsi="Arial" w:cs="Arial"/>
          <w:b/>
          <w:lang w:val="en-US"/>
        </w:rPr>
        <w:t>S</w:t>
      </w:r>
      <w:r w:rsidRPr="00F53619">
        <w:rPr>
          <w:rFonts w:ascii="Arial" w:eastAsia="Arial" w:hAnsi="Arial" w:cs="Arial"/>
          <w:b/>
          <w:lang w:val="en-US"/>
        </w:rPr>
        <w:t xml:space="preserve">econds of </w:t>
      </w:r>
      <w:r w:rsidR="00106AED" w:rsidRPr="00F53619">
        <w:rPr>
          <w:rFonts w:ascii="Arial" w:eastAsia="Arial" w:hAnsi="Arial" w:cs="Arial"/>
          <w:b/>
          <w:lang w:val="en-US"/>
        </w:rPr>
        <w:t>E</w:t>
      </w:r>
      <w:r w:rsidRPr="00F53619">
        <w:rPr>
          <w:rFonts w:ascii="Arial" w:eastAsia="Arial" w:hAnsi="Arial" w:cs="Arial"/>
          <w:b/>
          <w:lang w:val="en-US"/>
        </w:rPr>
        <w:t xml:space="preserve">ach </w:t>
      </w:r>
      <w:r w:rsidR="00106AED" w:rsidRPr="00F53619">
        <w:rPr>
          <w:rFonts w:ascii="Arial" w:eastAsia="Arial" w:hAnsi="Arial" w:cs="Arial"/>
          <w:b/>
          <w:lang w:val="en-US"/>
        </w:rPr>
        <w:t>G</w:t>
      </w:r>
      <w:r w:rsidRPr="00F53619">
        <w:rPr>
          <w:rFonts w:ascii="Arial" w:eastAsia="Arial" w:hAnsi="Arial" w:cs="Arial"/>
          <w:b/>
          <w:lang w:val="en-US"/>
        </w:rPr>
        <w:t>roup in the 3 x 1000</w:t>
      </w:r>
      <w:r w:rsidR="00106AED" w:rsidRPr="00F53619">
        <w:rPr>
          <w:rFonts w:ascii="Arial" w:eastAsia="Arial" w:hAnsi="Arial" w:cs="Arial"/>
          <w:b/>
          <w:lang w:val="en-US"/>
        </w:rPr>
        <w:t xml:space="preserve"> </w:t>
      </w:r>
      <w:r w:rsidRPr="00F53619">
        <w:rPr>
          <w:rFonts w:ascii="Arial" w:eastAsia="Arial" w:hAnsi="Arial" w:cs="Arial"/>
          <w:b/>
          <w:lang w:val="en-US"/>
        </w:rPr>
        <w:t xml:space="preserve">m </w:t>
      </w:r>
      <w:r w:rsidR="00106AED" w:rsidRPr="00F53619">
        <w:rPr>
          <w:rFonts w:ascii="Arial" w:eastAsia="Arial" w:hAnsi="Arial" w:cs="Arial"/>
          <w:b/>
          <w:lang w:val="en-US"/>
        </w:rPr>
        <w:t>T</w:t>
      </w:r>
      <w:r w:rsidRPr="00F53619">
        <w:rPr>
          <w:rFonts w:ascii="Arial" w:eastAsia="Arial" w:hAnsi="Arial" w:cs="Arial"/>
          <w:b/>
          <w:lang w:val="en-US"/>
        </w:rPr>
        <w:t>est</w:t>
      </w:r>
      <w:r w:rsidR="00106AED" w:rsidRPr="00F53619">
        <w:rPr>
          <w:rFonts w:ascii="Arial" w:eastAsia="Arial" w:hAnsi="Arial" w:cs="Arial"/>
          <w:b/>
          <w:lang w:val="en-US"/>
        </w:rPr>
        <w:t xml:space="preserve">. </w:t>
      </w:r>
      <w:r w:rsidR="00D07DC7" w:rsidRPr="00F53619">
        <w:rPr>
          <w:rFonts w:ascii="Arial" w:eastAsia="Arial" w:hAnsi="Arial" w:cs="Arial"/>
          <w:sz w:val="22"/>
          <w:lang w:val="en-US"/>
        </w:rPr>
        <w:t>(</w:t>
      </w:r>
      <w:r w:rsidR="00294240" w:rsidRPr="00F53619">
        <w:rPr>
          <w:rFonts w:ascii="Arial" w:eastAsia="Arial,Times New Roman,Arial" w:hAnsi="Arial" w:cs="Arial"/>
          <w:b/>
          <w:sz w:val="20"/>
          <w:szCs w:val="20"/>
          <w:lang w:val="en-US"/>
        </w:rPr>
        <w:t>NC</w:t>
      </w:r>
      <w:r w:rsidR="00294240" w:rsidRPr="00F53619">
        <w:rPr>
          <w:rFonts w:ascii="Arial" w:eastAsia="Arial,Times New Roman,Arial" w:hAnsi="Arial" w:cs="Arial"/>
          <w:sz w:val="20"/>
          <w:szCs w:val="20"/>
          <w:lang w:val="en-US"/>
        </w:rPr>
        <w:t xml:space="preserve"> = No cream; </w:t>
      </w:r>
      <w:r w:rsidR="00294240" w:rsidRPr="00F53619">
        <w:rPr>
          <w:rFonts w:ascii="Arial" w:eastAsia="Arial,Times New Roman,Arial" w:hAnsi="Arial" w:cs="Arial"/>
          <w:b/>
          <w:sz w:val="20"/>
          <w:szCs w:val="20"/>
          <w:lang w:val="en-US"/>
        </w:rPr>
        <w:t>WC</w:t>
      </w:r>
      <w:r w:rsidR="00294240" w:rsidRPr="00F53619">
        <w:rPr>
          <w:rFonts w:ascii="Arial" w:eastAsia="Arial,Times New Roman,Arial" w:hAnsi="Arial" w:cs="Arial"/>
          <w:sz w:val="20"/>
          <w:szCs w:val="20"/>
          <w:lang w:val="en-US"/>
        </w:rPr>
        <w:t xml:space="preserve"> = Warm-up cream; </w:t>
      </w:r>
      <w:r w:rsidR="00294240" w:rsidRPr="00F53619">
        <w:rPr>
          <w:rFonts w:ascii="Arial" w:eastAsia="Arial,Times New Roman,Arial" w:hAnsi="Arial" w:cs="Arial"/>
          <w:b/>
          <w:sz w:val="20"/>
          <w:szCs w:val="20"/>
          <w:lang w:val="en-US"/>
        </w:rPr>
        <w:t>WC+LG</w:t>
      </w:r>
      <w:r w:rsidR="00294240" w:rsidRPr="00F53619">
        <w:rPr>
          <w:rFonts w:ascii="Arial" w:eastAsia="Arial,Times New Roman,Arial" w:hAnsi="Arial" w:cs="Arial"/>
          <w:sz w:val="20"/>
          <w:szCs w:val="20"/>
          <w:lang w:val="en-US"/>
        </w:rPr>
        <w:t xml:space="preserve"> = Warm-up cream + </w:t>
      </w:r>
      <w:r w:rsidR="00294240" w:rsidRPr="00F53619">
        <w:rPr>
          <w:rFonts w:ascii="Arial" w:eastAsia="Arial,Arial,Times,Times,Times N" w:hAnsi="Arial" w:cs="Arial"/>
          <w:sz w:val="20"/>
          <w:szCs w:val="20"/>
          <w:lang w:val="en-US"/>
        </w:rPr>
        <w:t>LactiGo™ gel</w:t>
      </w:r>
      <w:r w:rsidR="00D07DC7" w:rsidRPr="00F53619">
        <w:rPr>
          <w:rFonts w:ascii="Arial" w:eastAsia="Arial,Arial,Times,Times,Times N" w:hAnsi="Arial" w:cs="Arial"/>
          <w:sz w:val="20"/>
          <w:szCs w:val="20"/>
          <w:lang w:val="en-US"/>
        </w:rPr>
        <w:t>)</w:t>
      </w:r>
    </w:p>
    <w:p w:rsidR="00A36272" w:rsidRPr="00F53619" w:rsidRDefault="00A36272" w:rsidP="00106AED">
      <w:pPr>
        <w:spacing w:line="360" w:lineRule="auto"/>
        <w:outlineLvl w:val="0"/>
        <w:rPr>
          <w:rFonts w:ascii="Arial" w:eastAsia="Arial,Arial,Times,Times,Times N" w:hAnsi="Arial" w:cs="Arial"/>
          <w:b/>
        </w:rPr>
      </w:pPr>
    </w:p>
    <w:p w:rsidR="00714875" w:rsidRPr="00F53619" w:rsidRDefault="00714875" w:rsidP="00714875">
      <w:pPr>
        <w:outlineLvl w:val="0"/>
        <w:rPr>
          <w:rFonts w:ascii="Arial" w:eastAsia="Arial" w:hAnsi="Arial" w:cs="Arial"/>
          <w:b/>
        </w:rPr>
      </w:pPr>
      <w:r w:rsidRPr="00F53619">
        <w:rPr>
          <w:rFonts w:ascii="Arial" w:eastAsia="Arial,Arial,Times,Times,Times N" w:hAnsi="Arial" w:cs="Arial"/>
          <w:b/>
        </w:rPr>
        <w:t xml:space="preserve">Statistical </w:t>
      </w:r>
      <w:r w:rsidR="00A42E45" w:rsidRPr="00F53619">
        <w:rPr>
          <w:rFonts w:ascii="Arial" w:eastAsia="Arial,Arial,Times,Times,Times N" w:hAnsi="Arial" w:cs="Arial"/>
          <w:b/>
        </w:rPr>
        <w:t>A</w:t>
      </w:r>
      <w:r w:rsidRPr="00F53619">
        <w:rPr>
          <w:rFonts w:ascii="Arial" w:eastAsia="Arial,Arial,Times,Times,Times N" w:hAnsi="Arial" w:cs="Arial"/>
          <w:b/>
        </w:rPr>
        <w:t xml:space="preserve">nalyses </w:t>
      </w:r>
    </w:p>
    <w:p w:rsidR="00714875" w:rsidRPr="00F53619" w:rsidRDefault="00714875" w:rsidP="00106AED">
      <w:pPr>
        <w:jc w:val="both"/>
        <w:rPr>
          <w:rFonts w:ascii="Arial" w:eastAsia="Arial,Times,Times,Times New Rom" w:hAnsi="Arial" w:cs="Arial"/>
        </w:rPr>
      </w:pPr>
      <w:r w:rsidRPr="00F53619">
        <w:rPr>
          <w:rFonts w:ascii="Arial" w:eastAsia="Arial,Arial,Times,Times,Times N" w:hAnsi="Arial" w:cs="Arial"/>
        </w:rPr>
        <w:t xml:space="preserve">The results for the Yo-Yo and all-out 1000 m running tests are presented as mean ± standard deviation (Table </w:t>
      </w:r>
      <w:r w:rsidR="00A42E45" w:rsidRPr="00F53619">
        <w:rPr>
          <w:rFonts w:ascii="Arial" w:eastAsia="Arial,Arial,Times,Times,Times N" w:hAnsi="Arial" w:cs="Arial"/>
        </w:rPr>
        <w:t>2</w:t>
      </w:r>
      <w:r w:rsidRPr="00F53619">
        <w:rPr>
          <w:rFonts w:ascii="Arial" w:eastAsia="Arial,Arial,Times,Times,Times N" w:hAnsi="Arial" w:cs="Arial"/>
        </w:rPr>
        <w:t xml:space="preserve">). The performance improvements between the applications for each test are shown in % improvement ± standard deviation (Table </w:t>
      </w:r>
      <w:r w:rsidR="00A42E45" w:rsidRPr="00F53619">
        <w:rPr>
          <w:rFonts w:ascii="Arial" w:eastAsia="Arial,Arial,Times,Times,Times N" w:hAnsi="Arial" w:cs="Arial"/>
        </w:rPr>
        <w:t>1</w:t>
      </w:r>
      <w:r w:rsidRPr="00F53619">
        <w:rPr>
          <w:rFonts w:ascii="Arial" w:eastAsia="Arial,Arial,Times,Times,Times N" w:hAnsi="Arial" w:cs="Arial"/>
        </w:rPr>
        <w:t xml:space="preserve">). Normality was tested for all variables using the </w:t>
      </w:r>
      <w:proofErr w:type="spellStart"/>
      <w:r w:rsidRPr="00F53619">
        <w:rPr>
          <w:rFonts w:ascii="Arial" w:eastAsia="Arial,Arial,Times,Times,Times N" w:hAnsi="Arial" w:cs="Arial"/>
        </w:rPr>
        <w:t>ShapiroWilk</w:t>
      </w:r>
      <w:proofErr w:type="spellEnd"/>
      <w:r w:rsidRPr="00F53619">
        <w:rPr>
          <w:rFonts w:ascii="Arial" w:eastAsia="Arial,Arial,Times,Times,Times N" w:hAnsi="Arial" w:cs="Arial"/>
        </w:rPr>
        <w:t xml:space="preserve"> test with all variables presenting a normal distribution in this test. Differences in maximal running distance during the Yo-Yo tests and in the time to complete the all-out 1000 m tests were analyzed respectively using an ANOVA analysis. The data were analyzed with the statistical pa</w:t>
      </w:r>
      <w:r w:rsidR="00A42E45" w:rsidRPr="00F53619">
        <w:rPr>
          <w:rFonts w:ascii="Arial" w:eastAsia="Arial,Arial,Times,Times,Times N" w:hAnsi="Arial" w:cs="Arial"/>
        </w:rPr>
        <w:t>ckage Minitab v 17 (Minitab Inc</w:t>
      </w:r>
      <w:r w:rsidRPr="00F53619">
        <w:rPr>
          <w:rFonts w:ascii="Arial" w:eastAsia="Arial,Arial,Times,Times,Times N" w:hAnsi="Arial" w:cs="Arial"/>
        </w:rPr>
        <w:t>).</w:t>
      </w:r>
    </w:p>
    <w:p w:rsidR="001B676F" w:rsidRPr="00F53619" w:rsidRDefault="001B676F" w:rsidP="00106AED">
      <w:pPr>
        <w:spacing w:line="360" w:lineRule="auto"/>
        <w:rPr>
          <w:rFonts w:ascii="Arial" w:eastAsia="Arial,Times,Times,Times New Rom" w:hAnsi="Arial" w:cs="Arial"/>
        </w:rPr>
      </w:pPr>
    </w:p>
    <w:p w:rsidR="001B676F" w:rsidRPr="00F53619" w:rsidRDefault="00106AED" w:rsidP="00106AED">
      <w:pPr>
        <w:spacing w:after="60"/>
        <w:rPr>
          <w:rFonts w:ascii="Arial" w:eastAsia="Arial" w:hAnsi="Arial" w:cs="Arial"/>
          <w:b/>
        </w:rPr>
      </w:pPr>
      <w:proofErr w:type="gramStart"/>
      <w:r w:rsidRPr="00F53619">
        <w:rPr>
          <w:rFonts w:ascii="Arial" w:eastAsia="Arial" w:hAnsi="Arial" w:cs="Arial"/>
          <w:b/>
        </w:rPr>
        <w:t>Table 2.</w:t>
      </w:r>
      <w:proofErr w:type="gramEnd"/>
      <w:r w:rsidR="001B676F" w:rsidRPr="00F53619">
        <w:rPr>
          <w:rFonts w:ascii="Arial" w:eastAsia="Arial" w:hAnsi="Arial" w:cs="Arial"/>
          <w:b/>
        </w:rPr>
        <w:t xml:space="preserve">  </w:t>
      </w:r>
      <w:proofErr w:type="gramStart"/>
      <w:r w:rsidR="001B676F" w:rsidRPr="00F53619">
        <w:rPr>
          <w:rFonts w:ascii="Arial" w:eastAsia="Arial" w:hAnsi="Arial" w:cs="Arial"/>
          <w:b/>
        </w:rPr>
        <w:t xml:space="preserve">Comparison of </w:t>
      </w:r>
      <w:r w:rsidRPr="00F53619">
        <w:rPr>
          <w:rFonts w:ascii="Arial" w:eastAsia="Arial" w:hAnsi="Arial" w:cs="Arial"/>
          <w:b/>
        </w:rPr>
        <w:t>M</w:t>
      </w:r>
      <w:r w:rsidR="001B676F" w:rsidRPr="00F53619">
        <w:rPr>
          <w:rFonts w:ascii="Arial" w:eastAsia="Arial" w:hAnsi="Arial" w:cs="Arial"/>
          <w:b/>
        </w:rPr>
        <w:t xml:space="preserve">ean </w:t>
      </w:r>
      <w:r w:rsidRPr="00F53619">
        <w:rPr>
          <w:rFonts w:ascii="Arial" w:eastAsia="Arial" w:hAnsi="Arial" w:cs="Arial"/>
          <w:b/>
        </w:rPr>
        <w:t>V</w:t>
      </w:r>
      <w:r w:rsidR="001B676F" w:rsidRPr="00F53619">
        <w:rPr>
          <w:rFonts w:ascii="Arial" w:eastAsia="Arial" w:hAnsi="Arial" w:cs="Arial"/>
          <w:b/>
        </w:rPr>
        <w:t xml:space="preserve">alues of NC and WC+LG </w:t>
      </w:r>
      <w:r w:rsidRPr="00F53619">
        <w:rPr>
          <w:rFonts w:ascii="Arial" w:eastAsia="Arial" w:hAnsi="Arial" w:cs="Arial"/>
          <w:b/>
        </w:rPr>
        <w:t>G</w:t>
      </w:r>
      <w:r w:rsidR="001B676F" w:rsidRPr="00F53619">
        <w:rPr>
          <w:rFonts w:ascii="Arial" w:eastAsia="Arial" w:hAnsi="Arial" w:cs="Arial"/>
          <w:b/>
        </w:rPr>
        <w:t xml:space="preserve">roups in </w:t>
      </w:r>
      <w:r w:rsidRPr="00F53619">
        <w:rPr>
          <w:rFonts w:ascii="Arial" w:eastAsia="Arial" w:hAnsi="Arial" w:cs="Arial"/>
          <w:b/>
        </w:rPr>
        <w:t>B</w:t>
      </w:r>
      <w:r w:rsidR="001B676F" w:rsidRPr="00F53619">
        <w:rPr>
          <w:rFonts w:ascii="Arial" w:eastAsia="Arial" w:hAnsi="Arial" w:cs="Arial"/>
          <w:b/>
        </w:rPr>
        <w:t>oth the Yo-Yo and 1000</w:t>
      </w:r>
      <w:r w:rsidRPr="00F53619">
        <w:rPr>
          <w:rFonts w:ascii="Arial" w:eastAsia="Arial" w:hAnsi="Arial" w:cs="Arial"/>
          <w:b/>
        </w:rPr>
        <w:t xml:space="preserve"> </w:t>
      </w:r>
      <w:r w:rsidR="001B676F" w:rsidRPr="00F53619">
        <w:rPr>
          <w:rFonts w:ascii="Arial" w:eastAsia="Arial" w:hAnsi="Arial" w:cs="Arial"/>
          <w:b/>
        </w:rPr>
        <w:t xml:space="preserve">m </w:t>
      </w:r>
      <w:r w:rsidRPr="00F53619">
        <w:rPr>
          <w:rFonts w:ascii="Arial" w:eastAsia="Arial" w:hAnsi="Arial" w:cs="Arial"/>
          <w:b/>
        </w:rPr>
        <w:t>R</w:t>
      </w:r>
      <w:r w:rsidR="001B676F" w:rsidRPr="00F53619">
        <w:rPr>
          <w:rFonts w:ascii="Arial" w:eastAsia="Arial" w:hAnsi="Arial" w:cs="Arial"/>
          <w:b/>
        </w:rPr>
        <w:t xml:space="preserve">un </w:t>
      </w:r>
      <w:r w:rsidRPr="00F53619">
        <w:rPr>
          <w:rFonts w:ascii="Arial" w:eastAsia="Arial" w:hAnsi="Arial" w:cs="Arial"/>
          <w:b/>
        </w:rPr>
        <w:t>T</w:t>
      </w:r>
      <w:r w:rsidR="001B676F" w:rsidRPr="00F53619">
        <w:rPr>
          <w:rFonts w:ascii="Arial" w:eastAsia="Arial" w:hAnsi="Arial" w:cs="Arial"/>
          <w:b/>
        </w:rPr>
        <w:t>ests</w:t>
      </w:r>
      <w:r w:rsidRPr="00F53619">
        <w:rPr>
          <w:rFonts w:ascii="Arial" w:eastAsia="Arial" w:hAnsi="Arial" w:cs="Arial"/>
          <w:b/>
        </w:rPr>
        <w:t>.</w:t>
      </w:r>
      <w:proofErr w:type="gramEnd"/>
    </w:p>
    <w:tbl>
      <w:tblPr>
        <w:tblStyle w:val="TableColorful2"/>
        <w:tblW w:w="5000" w:type="pct"/>
        <w:tblLook w:val="00A0"/>
      </w:tblPr>
      <w:tblGrid>
        <w:gridCol w:w="2301"/>
        <w:gridCol w:w="2481"/>
        <w:gridCol w:w="2341"/>
        <w:gridCol w:w="1350"/>
        <w:gridCol w:w="1679"/>
      </w:tblGrid>
      <w:tr w:rsidR="00FB7CC7" w:rsidRPr="00FC6E00" w:rsidTr="000D3F80">
        <w:trPr>
          <w:cnfStyle w:val="100000000000"/>
          <w:trHeight w:val="468"/>
        </w:trPr>
        <w:tc>
          <w:tcPr>
            <w:cnfStyle w:val="001000000000"/>
            <w:tcW w:w="1133" w:type="pct"/>
            <w:vAlign w:val="center"/>
          </w:tcPr>
          <w:p w:rsidR="00FB7CC7" w:rsidRPr="00106AED" w:rsidRDefault="00FB7CC7" w:rsidP="000D3F80">
            <w:pPr>
              <w:pStyle w:val="BodyText"/>
              <w:spacing w:after="0" w:line="240" w:lineRule="auto"/>
              <w:rPr>
                <w:rFonts w:cs="Arial"/>
                <w:bCs w:val="0"/>
                <w:i w:val="0"/>
                <w:iCs w:val="0"/>
                <w:szCs w:val="24"/>
                <w:lang w:val="en-US"/>
              </w:rPr>
            </w:pPr>
            <w:r w:rsidRPr="00106AED">
              <w:rPr>
                <w:rFonts w:eastAsia="Arial" w:cs="Arial"/>
                <w:i w:val="0"/>
                <w:lang w:val="en-US"/>
              </w:rPr>
              <w:t>Variable</w:t>
            </w:r>
          </w:p>
        </w:tc>
        <w:tc>
          <w:tcPr>
            <w:tcW w:w="1222" w:type="pct"/>
            <w:vAlign w:val="center"/>
          </w:tcPr>
          <w:p w:rsidR="00FB7CC7" w:rsidRPr="00106AED" w:rsidRDefault="000D3F80" w:rsidP="000D3F80">
            <w:pPr>
              <w:pStyle w:val="BodyText"/>
              <w:spacing w:after="0" w:line="240" w:lineRule="auto"/>
              <w:cnfStyle w:val="100000000000"/>
              <w:rPr>
                <w:rFonts w:cs="Arial"/>
                <w:bCs w:val="0"/>
                <w:i w:val="0"/>
                <w:iCs w:val="0"/>
                <w:szCs w:val="24"/>
                <w:lang w:val="en-US"/>
              </w:rPr>
            </w:pPr>
            <w:r w:rsidRPr="00106AED">
              <w:rPr>
                <w:rFonts w:eastAsia="Arial" w:cs="Arial"/>
                <w:i w:val="0"/>
                <w:lang w:val="en-US"/>
              </w:rPr>
              <w:t>NC</w:t>
            </w:r>
          </w:p>
        </w:tc>
        <w:tc>
          <w:tcPr>
            <w:tcW w:w="1153" w:type="pct"/>
            <w:vAlign w:val="center"/>
          </w:tcPr>
          <w:p w:rsidR="00FB7CC7" w:rsidRPr="00106AED" w:rsidRDefault="00FB7CC7" w:rsidP="000D3F80">
            <w:pPr>
              <w:jc w:val="center"/>
              <w:cnfStyle w:val="100000000000"/>
              <w:rPr>
                <w:rFonts w:ascii="Arial" w:hAnsi="Arial" w:cs="Arial"/>
                <w:i w:val="0"/>
              </w:rPr>
            </w:pPr>
            <w:r w:rsidRPr="00106AED">
              <w:rPr>
                <w:rFonts w:ascii="Arial" w:eastAsia="Arial" w:hAnsi="Arial" w:cs="Arial"/>
                <w:i w:val="0"/>
              </w:rPr>
              <w:t>WC+LG</w:t>
            </w:r>
          </w:p>
        </w:tc>
        <w:tc>
          <w:tcPr>
            <w:tcW w:w="665" w:type="pct"/>
            <w:vAlign w:val="center"/>
          </w:tcPr>
          <w:p w:rsidR="00FB7CC7" w:rsidRPr="00106AED" w:rsidRDefault="00FB7CC7" w:rsidP="000D3F80">
            <w:pPr>
              <w:jc w:val="center"/>
              <w:cnfStyle w:val="100000000000"/>
              <w:rPr>
                <w:rFonts w:ascii="Arial" w:hAnsi="Arial" w:cs="Arial"/>
                <w:i w:val="0"/>
              </w:rPr>
            </w:pPr>
            <w:r w:rsidRPr="00106AED">
              <w:rPr>
                <w:rFonts w:ascii="Arial" w:eastAsia="Arial" w:hAnsi="Arial" w:cs="Arial"/>
                <w:i w:val="0"/>
              </w:rPr>
              <w:t>Δ (%)</w:t>
            </w:r>
          </w:p>
        </w:tc>
        <w:tc>
          <w:tcPr>
            <w:tcW w:w="827" w:type="pct"/>
            <w:vAlign w:val="center"/>
          </w:tcPr>
          <w:p w:rsidR="00FB7CC7" w:rsidRPr="00106AED" w:rsidRDefault="00FB7CC7" w:rsidP="000D3F80">
            <w:pPr>
              <w:jc w:val="center"/>
              <w:cnfStyle w:val="100000000000"/>
              <w:rPr>
                <w:rFonts w:ascii="Arial" w:hAnsi="Arial" w:cs="Arial"/>
                <w:i w:val="0"/>
              </w:rPr>
            </w:pPr>
            <w:r w:rsidRPr="00106AED">
              <w:rPr>
                <w:rFonts w:ascii="Arial" w:eastAsia="Arial" w:hAnsi="Arial" w:cs="Arial"/>
                <w:i w:val="0"/>
              </w:rPr>
              <w:t>P-Value</w:t>
            </w:r>
          </w:p>
        </w:tc>
      </w:tr>
      <w:tr w:rsidR="00FB7CC7" w:rsidRPr="00FC6E00" w:rsidTr="000D3F80">
        <w:tc>
          <w:tcPr>
            <w:cnfStyle w:val="001000000000"/>
            <w:tcW w:w="1133" w:type="pct"/>
          </w:tcPr>
          <w:p w:rsidR="00FB7CC7" w:rsidRPr="00106AED" w:rsidRDefault="008E6241" w:rsidP="008E6241">
            <w:pPr>
              <w:jc w:val="center"/>
              <w:rPr>
                <w:rFonts w:ascii="Arial" w:hAnsi="Arial" w:cs="Arial"/>
                <w:i w:val="0"/>
              </w:rPr>
            </w:pPr>
            <w:r>
              <w:rPr>
                <w:rFonts w:ascii="Arial" w:eastAsia="Arial" w:hAnsi="Arial" w:cs="Arial"/>
                <w:i w:val="0"/>
              </w:rPr>
              <w:t xml:space="preserve">Yo-Yo </w:t>
            </w:r>
            <w:r w:rsidRPr="004A2F81">
              <w:rPr>
                <w:rFonts w:ascii="Arial" w:eastAsia="Arial" w:hAnsi="Arial" w:cs="Arial"/>
                <w:b w:val="0"/>
                <w:i w:val="0"/>
              </w:rPr>
              <w:t>(m</w:t>
            </w:r>
            <w:r w:rsidR="00FB7CC7" w:rsidRPr="004A2F81">
              <w:rPr>
                <w:rFonts w:ascii="Arial" w:eastAsia="Arial" w:hAnsi="Arial" w:cs="Arial"/>
                <w:b w:val="0"/>
                <w:i w:val="0"/>
              </w:rPr>
              <w:t>)</w:t>
            </w:r>
          </w:p>
        </w:tc>
        <w:tc>
          <w:tcPr>
            <w:tcW w:w="1222" w:type="pct"/>
          </w:tcPr>
          <w:p w:rsidR="00FB7CC7" w:rsidRPr="00FC6E00" w:rsidRDefault="00106AED" w:rsidP="008D3820">
            <w:pPr>
              <w:jc w:val="center"/>
              <w:cnfStyle w:val="000000000000"/>
              <w:rPr>
                <w:rFonts w:ascii="Arial" w:hAnsi="Arial" w:cs="Arial"/>
              </w:rPr>
            </w:pPr>
            <w:r>
              <w:rPr>
                <w:rFonts w:ascii="Arial" w:eastAsia="Arial" w:hAnsi="Arial" w:cs="Arial"/>
              </w:rPr>
              <w:t xml:space="preserve">  </w:t>
            </w:r>
            <w:r w:rsidR="00FB7CC7" w:rsidRPr="00FC6E00">
              <w:rPr>
                <w:rFonts w:ascii="Arial" w:eastAsia="Arial" w:hAnsi="Arial" w:cs="Arial"/>
              </w:rPr>
              <w:t>1606.00 ± 129.00</w:t>
            </w:r>
          </w:p>
        </w:tc>
        <w:tc>
          <w:tcPr>
            <w:tcW w:w="1153" w:type="pct"/>
          </w:tcPr>
          <w:p w:rsidR="00FB7CC7" w:rsidRPr="00FC6E00" w:rsidRDefault="00FB7CC7" w:rsidP="008D3820">
            <w:pPr>
              <w:jc w:val="center"/>
              <w:cnfStyle w:val="000000000000"/>
              <w:rPr>
                <w:rFonts w:ascii="Arial" w:hAnsi="Arial" w:cs="Arial"/>
              </w:rPr>
            </w:pPr>
            <w:r w:rsidRPr="00FC6E00">
              <w:rPr>
                <w:rFonts w:ascii="Arial" w:eastAsia="Arial" w:hAnsi="Arial" w:cs="Arial"/>
              </w:rPr>
              <w:t>1690.00 ± 125.00</w:t>
            </w:r>
          </w:p>
        </w:tc>
        <w:tc>
          <w:tcPr>
            <w:tcW w:w="665" w:type="pct"/>
          </w:tcPr>
          <w:p w:rsidR="00FB7CC7" w:rsidRPr="00FC6E00" w:rsidRDefault="00FB7CC7" w:rsidP="008D3820">
            <w:pPr>
              <w:jc w:val="center"/>
              <w:cnfStyle w:val="000000000000"/>
              <w:rPr>
                <w:rFonts w:ascii="Arial" w:hAnsi="Arial" w:cs="Arial"/>
              </w:rPr>
            </w:pPr>
            <w:r w:rsidRPr="00FC6E00">
              <w:rPr>
                <w:rFonts w:ascii="Arial" w:eastAsia="Arial" w:hAnsi="Arial" w:cs="Arial"/>
              </w:rPr>
              <w:t>+ 0.94</w:t>
            </w:r>
          </w:p>
        </w:tc>
        <w:tc>
          <w:tcPr>
            <w:tcW w:w="827" w:type="pct"/>
          </w:tcPr>
          <w:p w:rsidR="00FB7CC7" w:rsidRPr="004A2F81" w:rsidRDefault="00106AED" w:rsidP="008D3820">
            <w:pPr>
              <w:jc w:val="center"/>
              <w:cnfStyle w:val="000000000000"/>
              <w:rPr>
                <w:rFonts w:ascii="Arial" w:hAnsi="Arial" w:cs="Arial"/>
              </w:rPr>
            </w:pPr>
            <w:r w:rsidRPr="004A2F81">
              <w:rPr>
                <w:rFonts w:ascii="Arial" w:eastAsia="Arial" w:hAnsi="Arial" w:cs="Arial"/>
              </w:rPr>
              <w:t>P</w:t>
            </w:r>
            <w:r w:rsidR="008E6241" w:rsidRPr="004A2F81">
              <w:rPr>
                <w:rFonts w:ascii="Arial" w:eastAsia="Arial" w:hAnsi="Arial" w:cs="Arial"/>
              </w:rPr>
              <w:t>=</w:t>
            </w:r>
            <w:r w:rsidR="00FB7CC7" w:rsidRPr="004A2F81">
              <w:rPr>
                <w:rFonts w:ascii="Arial" w:eastAsia="Arial" w:hAnsi="Arial" w:cs="Arial"/>
              </w:rPr>
              <w:t>0.069</w:t>
            </w:r>
          </w:p>
        </w:tc>
      </w:tr>
      <w:tr w:rsidR="00FB7CC7" w:rsidRPr="00FC6E00" w:rsidTr="000D3F80">
        <w:trPr>
          <w:trHeight w:val="333"/>
        </w:trPr>
        <w:tc>
          <w:tcPr>
            <w:cnfStyle w:val="001000000000"/>
            <w:tcW w:w="1133" w:type="pct"/>
          </w:tcPr>
          <w:p w:rsidR="00FB7CC7" w:rsidRPr="00106AED" w:rsidRDefault="008E6241" w:rsidP="008D3820">
            <w:pPr>
              <w:jc w:val="center"/>
              <w:rPr>
                <w:rFonts w:ascii="Arial" w:hAnsi="Arial" w:cs="Arial"/>
                <w:i w:val="0"/>
              </w:rPr>
            </w:pPr>
            <w:r>
              <w:rPr>
                <w:rFonts w:ascii="Arial" w:eastAsia="Arial" w:hAnsi="Arial" w:cs="Arial"/>
                <w:i w:val="0"/>
              </w:rPr>
              <w:t xml:space="preserve">1000 m </w:t>
            </w:r>
            <w:r w:rsidRPr="004A2F81">
              <w:rPr>
                <w:rFonts w:ascii="Arial" w:eastAsia="Arial" w:hAnsi="Arial" w:cs="Arial"/>
                <w:b w:val="0"/>
                <w:i w:val="0"/>
              </w:rPr>
              <w:t>(sec</w:t>
            </w:r>
            <w:r w:rsidR="00FB7CC7" w:rsidRPr="004A2F81">
              <w:rPr>
                <w:rFonts w:ascii="Arial" w:eastAsia="Arial" w:hAnsi="Arial" w:cs="Arial"/>
                <w:b w:val="0"/>
                <w:i w:val="0"/>
              </w:rPr>
              <w:t>)</w:t>
            </w:r>
          </w:p>
        </w:tc>
        <w:tc>
          <w:tcPr>
            <w:tcW w:w="1222" w:type="pct"/>
          </w:tcPr>
          <w:p w:rsidR="00FB7CC7" w:rsidRPr="00FC6E00" w:rsidRDefault="00FB7CC7" w:rsidP="008D3820">
            <w:pPr>
              <w:jc w:val="center"/>
              <w:cnfStyle w:val="000000000000"/>
              <w:rPr>
                <w:rFonts w:ascii="Arial" w:hAnsi="Arial" w:cs="Arial"/>
              </w:rPr>
            </w:pPr>
            <w:r w:rsidRPr="00FC6E00">
              <w:rPr>
                <w:rFonts w:ascii="Arial" w:eastAsia="Arial" w:hAnsi="Arial" w:cs="Arial"/>
              </w:rPr>
              <w:t>248.80 ± 9.62</w:t>
            </w:r>
          </w:p>
        </w:tc>
        <w:tc>
          <w:tcPr>
            <w:tcW w:w="1153" w:type="pct"/>
          </w:tcPr>
          <w:p w:rsidR="00FB7CC7" w:rsidRPr="00FC6E00" w:rsidRDefault="00FB7CC7" w:rsidP="008D3820">
            <w:pPr>
              <w:jc w:val="center"/>
              <w:cnfStyle w:val="000000000000"/>
              <w:rPr>
                <w:rFonts w:ascii="Arial" w:hAnsi="Arial" w:cs="Arial"/>
              </w:rPr>
            </w:pPr>
            <w:r w:rsidRPr="00FC6E00">
              <w:rPr>
                <w:rFonts w:ascii="Arial" w:eastAsia="Arial" w:hAnsi="Arial" w:cs="Arial"/>
              </w:rPr>
              <w:t>239.71 ± 12.58</w:t>
            </w:r>
          </w:p>
        </w:tc>
        <w:tc>
          <w:tcPr>
            <w:tcW w:w="665" w:type="pct"/>
          </w:tcPr>
          <w:p w:rsidR="00FB7CC7" w:rsidRPr="00FC6E00" w:rsidRDefault="008E6241" w:rsidP="008D3820">
            <w:pPr>
              <w:jc w:val="center"/>
              <w:cnfStyle w:val="000000000000"/>
              <w:rPr>
                <w:rFonts w:ascii="Arial" w:hAnsi="Arial" w:cs="Arial"/>
              </w:rPr>
            </w:pPr>
            <w:r>
              <w:rPr>
                <w:rFonts w:ascii="Arial" w:eastAsia="Arial" w:hAnsi="Arial" w:cs="Arial"/>
              </w:rPr>
              <w:t xml:space="preserve"> </w:t>
            </w:r>
            <w:r w:rsidR="00FB7CC7" w:rsidRPr="00FC6E00">
              <w:rPr>
                <w:rFonts w:ascii="Arial" w:eastAsia="Arial" w:hAnsi="Arial" w:cs="Arial"/>
              </w:rPr>
              <w:t>-4.00</w:t>
            </w:r>
          </w:p>
        </w:tc>
        <w:tc>
          <w:tcPr>
            <w:tcW w:w="827" w:type="pct"/>
          </w:tcPr>
          <w:p w:rsidR="00FB7CC7" w:rsidRPr="004A2F81" w:rsidRDefault="00106AED" w:rsidP="008D3820">
            <w:pPr>
              <w:jc w:val="center"/>
              <w:cnfStyle w:val="000000000000"/>
              <w:rPr>
                <w:rFonts w:ascii="Arial" w:hAnsi="Arial" w:cs="Arial"/>
              </w:rPr>
            </w:pPr>
            <w:r w:rsidRPr="004A2F81">
              <w:rPr>
                <w:rFonts w:ascii="Arial" w:eastAsia="Arial" w:hAnsi="Arial" w:cs="Arial"/>
              </w:rPr>
              <w:t>P</w:t>
            </w:r>
            <w:r w:rsidR="008E6241" w:rsidRPr="004A2F81">
              <w:rPr>
                <w:rFonts w:ascii="Arial" w:eastAsia="Arial" w:hAnsi="Arial" w:cs="Arial"/>
              </w:rPr>
              <w:t>=</w:t>
            </w:r>
            <w:r w:rsidR="00FB7CC7" w:rsidRPr="004A2F81">
              <w:rPr>
                <w:rFonts w:ascii="Arial" w:eastAsia="Arial" w:hAnsi="Arial" w:cs="Arial"/>
              </w:rPr>
              <w:t>0.036</w:t>
            </w:r>
          </w:p>
        </w:tc>
      </w:tr>
    </w:tbl>
    <w:p w:rsidR="00A76F97" w:rsidRPr="00FC6E00" w:rsidRDefault="00E35D27" w:rsidP="00B3512C">
      <w:pPr>
        <w:pStyle w:val="BrevettiItalia"/>
        <w:spacing w:after="60" w:line="240" w:lineRule="auto"/>
        <w:jc w:val="left"/>
        <w:rPr>
          <w:rFonts w:ascii="Arial" w:eastAsia="Arial" w:hAnsi="Arial" w:cs="Arial"/>
          <w:sz w:val="20"/>
          <w:szCs w:val="20"/>
        </w:rPr>
      </w:pPr>
      <w:r w:rsidRPr="00FC6E00">
        <w:rPr>
          <w:rFonts w:ascii="Arial" w:eastAsia="Arial,Times New Roman,Arial" w:hAnsi="Arial" w:cs="Arial"/>
          <w:b/>
          <w:sz w:val="20"/>
          <w:szCs w:val="20"/>
        </w:rPr>
        <w:t>NC</w:t>
      </w:r>
      <w:r w:rsidRPr="00FC6E00">
        <w:rPr>
          <w:rFonts w:ascii="Arial" w:eastAsia="Arial,Times New Roman,Arial" w:hAnsi="Arial" w:cs="Arial"/>
          <w:sz w:val="20"/>
          <w:szCs w:val="20"/>
        </w:rPr>
        <w:t xml:space="preserve"> = No cream; </w:t>
      </w:r>
      <w:r w:rsidRPr="00FC6E00">
        <w:rPr>
          <w:rFonts w:ascii="Arial" w:eastAsia="Arial,Times New Roman,Arial" w:hAnsi="Arial" w:cs="Arial"/>
          <w:b/>
          <w:sz w:val="20"/>
          <w:szCs w:val="20"/>
        </w:rPr>
        <w:t>WC+LG</w:t>
      </w:r>
      <w:r w:rsidRPr="00FC6E00">
        <w:rPr>
          <w:rFonts w:ascii="Arial" w:eastAsia="Arial,Times New Roman,Arial" w:hAnsi="Arial" w:cs="Arial"/>
          <w:sz w:val="20"/>
          <w:szCs w:val="20"/>
        </w:rPr>
        <w:t xml:space="preserve"> = Warm-up cream + </w:t>
      </w:r>
      <w:r w:rsidRPr="00FC6E00">
        <w:rPr>
          <w:rFonts w:ascii="Arial" w:eastAsia="Arial,Arial,Times,Times,Times N" w:hAnsi="Arial" w:cs="Arial"/>
          <w:sz w:val="20"/>
          <w:szCs w:val="20"/>
        </w:rPr>
        <w:t>LactiGo™ gel</w:t>
      </w:r>
      <w:r w:rsidR="00B3512C" w:rsidRPr="00FC6E00">
        <w:rPr>
          <w:rFonts w:ascii="Arial" w:eastAsia="Arial,Arial,Times,Times,Times N" w:hAnsi="Arial" w:cs="Arial"/>
          <w:sz w:val="20"/>
          <w:szCs w:val="20"/>
        </w:rPr>
        <w:t>;</w:t>
      </w:r>
      <w:r w:rsidRPr="00FC6E00">
        <w:rPr>
          <w:rFonts w:ascii="Arial" w:eastAsia="Arial,Times New Roman,Arial" w:hAnsi="Arial" w:cs="Arial"/>
          <w:sz w:val="20"/>
          <w:szCs w:val="20"/>
        </w:rPr>
        <w:t xml:space="preserve"> </w:t>
      </w:r>
      <w:r w:rsidR="00A76F97" w:rsidRPr="00FC6E00">
        <w:rPr>
          <w:rFonts w:ascii="Arial" w:eastAsia="Arial,Times New Roman,Arial" w:hAnsi="Arial" w:cs="Arial"/>
          <w:sz w:val="20"/>
          <w:szCs w:val="20"/>
        </w:rPr>
        <w:t xml:space="preserve">Results are </w:t>
      </w:r>
      <w:r w:rsidR="00A76F97" w:rsidRPr="00FC6E00">
        <w:rPr>
          <w:rFonts w:ascii="Arial" w:eastAsia="Arial,Arial,Arial,Arial,Cambria" w:hAnsi="Arial" w:cs="Arial"/>
          <w:sz w:val="20"/>
          <w:szCs w:val="20"/>
        </w:rPr>
        <w:t xml:space="preserve">shown as mean </w:t>
      </w:r>
      <w:r w:rsidR="00A76F97" w:rsidRPr="00FC6E00">
        <w:rPr>
          <w:rFonts w:ascii="Arial" w:eastAsia="Arial" w:hAnsi="Arial" w:cs="Arial"/>
          <w:sz w:val="20"/>
          <w:szCs w:val="20"/>
        </w:rPr>
        <w:t>± SD</w:t>
      </w:r>
    </w:p>
    <w:p w:rsidR="00714875" w:rsidRPr="00FC6E00" w:rsidRDefault="00714875" w:rsidP="00714875">
      <w:pPr>
        <w:rPr>
          <w:rFonts w:ascii="Arial" w:hAnsi="Arial" w:cs="Arial"/>
        </w:rPr>
      </w:pPr>
    </w:p>
    <w:p w:rsidR="00F55DAE" w:rsidRPr="00FC6E00" w:rsidRDefault="00F55DAE">
      <w:pPr>
        <w:rPr>
          <w:rFonts w:ascii="Arial" w:eastAsia="Arial,Arial,Times,Times,Times N" w:hAnsi="Arial" w:cs="Arial"/>
          <w:b/>
        </w:rPr>
      </w:pPr>
      <w:r w:rsidRPr="00FC6E00">
        <w:rPr>
          <w:rFonts w:ascii="Arial" w:eastAsia="Arial,Arial,Times,Times,Times N" w:hAnsi="Arial" w:cs="Arial"/>
          <w:b/>
        </w:rPr>
        <w:br w:type="page"/>
      </w:r>
    </w:p>
    <w:p w:rsidR="00714875" w:rsidRPr="00FC6E00" w:rsidRDefault="00714875" w:rsidP="00714875">
      <w:pPr>
        <w:outlineLvl w:val="0"/>
        <w:rPr>
          <w:rFonts w:ascii="Arial" w:eastAsia="Arial,Arial,Times,Times,Times N" w:hAnsi="Arial" w:cs="Arial"/>
          <w:b/>
        </w:rPr>
      </w:pPr>
      <w:r w:rsidRPr="00FC6E00">
        <w:rPr>
          <w:rFonts w:ascii="Arial" w:eastAsia="Arial,Arial,Times,Times,Times N" w:hAnsi="Arial" w:cs="Arial"/>
          <w:b/>
        </w:rPr>
        <w:t>RESULTS</w:t>
      </w:r>
    </w:p>
    <w:p w:rsidR="00C90900" w:rsidRPr="00FC6E00" w:rsidRDefault="00C90900" w:rsidP="00714875">
      <w:pPr>
        <w:outlineLvl w:val="0"/>
        <w:rPr>
          <w:rFonts w:ascii="Arial" w:eastAsia="Arial" w:hAnsi="Arial" w:cs="Arial"/>
          <w:b/>
        </w:rPr>
      </w:pPr>
    </w:p>
    <w:p w:rsidR="00714875" w:rsidRPr="00F53619" w:rsidRDefault="00714875" w:rsidP="00A42E45">
      <w:pPr>
        <w:jc w:val="both"/>
        <w:outlineLvl w:val="0"/>
        <w:rPr>
          <w:rFonts w:ascii="Arial" w:eastAsia="Arial" w:hAnsi="Arial" w:cs="Arial"/>
        </w:rPr>
      </w:pPr>
      <w:r w:rsidRPr="00F53619">
        <w:rPr>
          <w:rFonts w:ascii="Arial" w:eastAsia="Arial,Arial,Times,Times,Times N" w:hAnsi="Arial" w:cs="Arial"/>
        </w:rPr>
        <w:t xml:space="preserve">The results of each </w:t>
      </w:r>
      <w:r w:rsidR="00A42E45" w:rsidRPr="00F53619">
        <w:rPr>
          <w:rFonts w:ascii="Arial" w:eastAsia="Arial,Arial,Times,Times,Times N" w:hAnsi="Arial" w:cs="Arial"/>
        </w:rPr>
        <w:t>subject</w:t>
      </w:r>
      <w:r w:rsidRPr="00F53619">
        <w:rPr>
          <w:rFonts w:ascii="Arial" w:eastAsia="Arial,Arial,Times,Times,Times N" w:hAnsi="Arial" w:cs="Arial"/>
        </w:rPr>
        <w:t xml:space="preserve">’s performance during the different tests performed, NC, WC, and WC+LG are summarized in </w:t>
      </w:r>
      <w:r w:rsidR="00A42E45" w:rsidRPr="00F53619">
        <w:rPr>
          <w:rFonts w:ascii="Arial" w:eastAsia="Arial,Arial,Times,Times,Times N" w:hAnsi="Arial" w:cs="Arial"/>
        </w:rPr>
        <w:t>Tables 1 and 2</w:t>
      </w:r>
      <w:r w:rsidR="00044F40" w:rsidRPr="00F53619">
        <w:rPr>
          <w:rFonts w:ascii="Arial" w:eastAsia="Arial,Arial,Times,Times,Times N" w:hAnsi="Arial" w:cs="Arial"/>
        </w:rPr>
        <w:t xml:space="preserve"> and F</w:t>
      </w:r>
      <w:r w:rsidR="00A42E45" w:rsidRPr="00F53619">
        <w:rPr>
          <w:rFonts w:ascii="Arial" w:eastAsia="Arial,Arial,Times,Times,Times N" w:hAnsi="Arial" w:cs="Arial"/>
        </w:rPr>
        <w:t>igures 1 and 2</w:t>
      </w:r>
      <w:r w:rsidRPr="00F53619">
        <w:rPr>
          <w:rFonts w:ascii="Arial" w:eastAsia="Arial,Arial,Times,Times,Times N" w:hAnsi="Arial" w:cs="Arial"/>
        </w:rPr>
        <w:t xml:space="preserve">. To eliminate any variability of performance that the warm-up cream may have caused, the mean differences between the NC and WC were analyzed. No statistical difference in the mean times of the NC and WC groups (time of NC vs. time of WC, P&lt;0.05) were found. Clinically significant results were seen in the Yo-Yo test (NC time vs. WC+LG time </w:t>
      </w:r>
      <w:r w:rsidR="00A42E45" w:rsidRPr="00F53619">
        <w:rPr>
          <w:rFonts w:ascii="Arial" w:eastAsia="Arial,Arial,Times,Times,Times N" w:hAnsi="Arial" w:cs="Arial"/>
        </w:rPr>
        <w:t>P</w:t>
      </w:r>
      <w:r w:rsidRPr="00F53619">
        <w:rPr>
          <w:rFonts w:ascii="Arial" w:eastAsia="Arial,Arial,Times,Times,Times N" w:hAnsi="Arial" w:cs="Arial"/>
        </w:rPr>
        <w:t>=0.069)</w:t>
      </w:r>
      <w:r w:rsidR="00A42E45" w:rsidRPr="00F53619">
        <w:rPr>
          <w:rFonts w:ascii="Arial" w:eastAsia="Arial,Arial,Times,Times,Times N" w:hAnsi="Arial" w:cs="Arial"/>
        </w:rPr>
        <w:t>,</w:t>
      </w:r>
      <w:r w:rsidRPr="00F53619">
        <w:rPr>
          <w:rFonts w:ascii="Arial" w:eastAsia="Arial,Arial,Times,Times,Times N" w:hAnsi="Arial" w:cs="Arial"/>
        </w:rPr>
        <w:t xml:space="preserve"> and statistically significant differences were found between the NC and the WC+LG groups for the all-out 1000 m run test (time of NC vs. time of WC+LG, </w:t>
      </w:r>
      <w:r w:rsidR="008624D4" w:rsidRPr="00F53619">
        <w:rPr>
          <w:rFonts w:ascii="Arial" w:eastAsia="Arial,Arial,Times,Times,Times N" w:hAnsi="Arial" w:cs="Arial"/>
        </w:rPr>
        <w:t>P</w:t>
      </w:r>
      <w:r w:rsidRPr="00F53619">
        <w:rPr>
          <w:rFonts w:ascii="Arial" w:eastAsia="Arial,Arial,Times,Times,Times N" w:hAnsi="Arial" w:cs="Arial"/>
        </w:rPr>
        <w:t xml:space="preserve">=0.036) (Table </w:t>
      </w:r>
      <w:r w:rsidR="008624D4" w:rsidRPr="00F53619">
        <w:rPr>
          <w:rFonts w:ascii="Arial" w:eastAsia="Arial,Arial,Times,Times,Times N" w:hAnsi="Arial" w:cs="Arial"/>
        </w:rPr>
        <w:t>2</w:t>
      </w:r>
      <w:r w:rsidRPr="00F53619">
        <w:rPr>
          <w:rFonts w:ascii="Arial" w:eastAsia="Arial,Arial,Times,Times,Times N" w:hAnsi="Arial" w:cs="Arial"/>
        </w:rPr>
        <w:t>). No side effects were reported after the WC+LG treatments.</w:t>
      </w:r>
    </w:p>
    <w:p w:rsidR="00714875" w:rsidRPr="00F53619" w:rsidRDefault="00714875" w:rsidP="00106AED">
      <w:pPr>
        <w:spacing w:line="276" w:lineRule="auto"/>
        <w:rPr>
          <w:rFonts w:ascii="Arial" w:eastAsia="Arial" w:hAnsi="Arial" w:cs="Arial"/>
        </w:rPr>
      </w:pPr>
      <w:bookmarkStart w:id="1" w:name="gt-res-content3"/>
      <w:bookmarkStart w:id="2" w:name="result_box4"/>
      <w:bookmarkEnd w:id="1"/>
      <w:bookmarkEnd w:id="2"/>
    </w:p>
    <w:p w:rsidR="00714875" w:rsidRPr="00F53619" w:rsidRDefault="00714875" w:rsidP="00714875">
      <w:pPr>
        <w:outlineLvl w:val="0"/>
        <w:rPr>
          <w:rFonts w:ascii="Arial" w:eastAsia="Arial,Arial,Times,Times,Times N" w:hAnsi="Arial" w:cs="Arial"/>
          <w:b/>
        </w:rPr>
      </w:pPr>
      <w:r w:rsidRPr="00F53619">
        <w:rPr>
          <w:rFonts w:ascii="Arial" w:eastAsia="Arial,Arial,Times,Times,Times N" w:hAnsi="Arial" w:cs="Arial"/>
          <w:b/>
        </w:rPr>
        <w:t>DISCUSSION</w:t>
      </w:r>
    </w:p>
    <w:p w:rsidR="00C90900" w:rsidRPr="00F53619" w:rsidRDefault="00C90900" w:rsidP="00714875">
      <w:pPr>
        <w:outlineLvl w:val="0"/>
        <w:rPr>
          <w:rFonts w:ascii="Arial" w:eastAsia="Arial" w:hAnsi="Arial" w:cs="Arial"/>
          <w:b/>
        </w:rPr>
      </w:pPr>
    </w:p>
    <w:p w:rsidR="00714875" w:rsidRPr="00F53619" w:rsidRDefault="00714875" w:rsidP="00106AED">
      <w:pPr>
        <w:widowControl w:val="0"/>
        <w:autoSpaceDE w:val="0"/>
        <w:autoSpaceDN w:val="0"/>
        <w:adjustRightInd w:val="0"/>
        <w:jc w:val="both"/>
        <w:rPr>
          <w:rFonts w:ascii="Arial" w:hAnsi="Arial" w:cs="Arial"/>
        </w:rPr>
      </w:pPr>
      <w:r w:rsidRPr="00F53619">
        <w:rPr>
          <w:rFonts w:ascii="Arial" w:eastAsia="Arial,Arial,Times,Times,Times N" w:hAnsi="Arial" w:cs="Arial"/>
        </w:rPr>
        <w:t xml:space="preserve">The </w:t>
      </w:r>
      <w:r w:rsidR="008624D4" w:rsidRPr="00F53619">
        <w:rPr>
          <w:rFonts w:ascii="Arial" w:eastAsia="Arial,Arial,Times,Times,Times N" w:hAnsi="Arial" w:cs="Arial"/>
        </w:rPr>
        <w:t>purpose</w:t>
      </w:r>
      <w:r w:rsidRPr="00F53619">
        <w:rPr>
          <w:rFonts w:ascii="Arial" w:eastAsia="Arial,Arial,Times,Times,Times N" w:hAnsi="Arial" w:cs="Arial"/>
        </w:rPr>
        <w:t xml:space="preserve"> of this </w:t>
      </w:r>
      <w:r w:rsidR="008624D4" w:rsidRPr="00F53619">
        <w:rPr>
          <w:rFonts w:ascii="Arial" w:eastAsia="Arial,Arial,Times,Times,Times N" w:hAnsi="Arial" w:cs="Arial"/>
        </w:rPr>
        <w:t>study</w:t>
      </w:r>
      <w:r w:rsidRPr="00F53619">
        <w:rPr>
          <w:rFonts w:ascii="Arial" w:eastAsia="Arial,Arial,Times,Times,Times N" w:hAnsi="Arial" w:cs="Arial"/>
        </w:rPr>
        <w:t xml:space="preserve"> was to determine the efficacy of LactiGo™ topical gel on the aerobic and anaerobic performance of elite male soccer players. It was hypothesized that significant improvements would occur from the addition of an intracellular buffer in the all-out 1000 m run test</w:t>
      </w:r>
      <w:r w:rsidR="008624D4" w:rsidRPr="00F53619">
        <w:rPr>
          <w:rFonts w:ascii="Arial" w:eastAsia="Arial,Arial,Times,Times,Times N" w:hAnsi="Arial" w:cs="Arial"/>
        </w:rPr>
        <w:t>;</w:t>
      </w:r>
      <w:r w:rsidRPr="00F53619">
        <w:rPr>
          <w:rFonts w:ascii="Arial" w:eastAsia="Arial,Arial,Times,Times,Times N" w:hAnsi="Arial" w:cs="Arial"/>
        </w:rPr>
        <w:t xml:space="preserve"> whereas</w:t>
      </w:r>
      <w:r w:rsidR="008624D4" w:rsidRPr="00F53619">
        <w:rPr>
          <w:rFonts w:ascii="Arial" w:eastAsia="Arial,Arial,Times,Times,Times N" w:hAnsi="Arial" w:cs="Arial"/>
        </w:rPr>
        <w:t>,</w:t>
      </w:r>
      <w:r w:rsidRPr="00F53619">
        <w:rPr>
          <w:rFonts w:ascii="Arial" w:eastAsia="Arial,Arial,Times,Times,Times N" w:hAnsi="Arial" w:cs="Arial"/>
        </w:rPr>
        <w:t xml:space="preserve"> a minimal improvement in the maximal aerobic capacity Yo-Yo test would be observed. Intra-cellular H</w:t>
      </w:r>
      <w:r w:rsidRPr="00F53619">
        <w:rPr>
          <w:rFonts w:ascii="Arial" w:eastAsia="Arial,Arial,Times,Times,Times N" w:hAnsi="Arial" w:cs="Arial"/>
          <w:vertAlign w:val="superscript"/>
        </w:rPr>
        <w:t>+</w:t>
      </w:r>
      <w:r w:rsidRPr="00F53619">
        <w:rPr>
          <w:rFonts w:ascii="Arial" w:eastAsia="Arial,Arial,Times,Times,Times N" w:hAnsi="Arial" w:cs="Arial"/>
        </w:rPr>
        <w:t xml:space="preserve"> accumulation is considered a key rate limiting factor in anaerobic but not aerobic metabolism.</w:t>
      </w:r>
    </w:p>
    <w:p w:rsidR="00714875" w:rsidRPr="00F53619" w:rsidRDefault="00714875" w:rsidP="00106AED">
      <w:pPr>
        <w:widowControl w:val="0"/>
        <w:autoSpaceDE w:val="0"/>
        <w:autoSpaceDN w:val="0"/>
        <w:adjustRightInd w:val="0"/>
        <w:jc w:val="both"/>
        <w:rPr>
          <w:rFonts w:ascii="Arial" w:hAnsi="Arial" w:cs="Arial"/>
        </w:rPr>
      </w:pPr>
    </w:p>
    <w:p w:rsidR="00714875" w:rsidRPr="00F53619" w:rsidRDefault="00714875" w:rsidP="00106AED">
      <w:pPr>
        <w:widowControl w:val="0"/>
        <w:autoSpaceDE w:val="0"/>
        <w:autoSpaceDN w:val="0"/>
        <w:adjustRightInd w:val="0"/>
        <w:jc w:val="both"/>
        <w:rPr>
          <w:rFonts w:ascii="Arial" w:hAnsi="Arial" w:cs="Arial"/>
        </w:rPr>
      </w:pPr>
      <w:r w:rsidRPr="00F53619">
        <w:rPr>
          <w:rFonts w:ascii="Arial" w:eastAsia="Arial,Arial,Times,Times,Times N" w:hAnsi="Arial" w:cs="Arial"/>
        </w:rPr>
        <w:t xml:space="preserve">There were several novel findings </w:t>
      </w:r>
      <w:r w:rsidR="008624D4" w:rsidRPr="00F53619">
        <w:rPr>
          <w:rFonts w:ascii="Arial" w:eastAsia="Arial,Arial,Times,Times,Times N" w:hAnsi="Arial" w:cs="Arial"/>
        </w:rPr>
        <w:t>in</w:t>
      </w:r>
      <w:r w:rsidRPr="00F53619">
        <w:rPr>
          <w:rFonts w:ascii="Arial" w:eastAsia="Arial,Arial,Times,Times,Times N" w:hAnsi="Arial" w:cs="Arial"/>
        </w:rPr>
        <w:t xml:space="preserve"> th</w:t>
      </w:r>
      <w:r w:rsidR="00D16F41" w:rsidRPr="00F53619">
        <w:rPr>
          <w:rFonts w:ascii="Arial" w:eastAsia="Arial,Arial,Times,Times,Times N" w:hAnsi="Arial" w:cs="Arial"/>
        </w:rPr>
        <w:t>is</w:t>
      </w:r>
      <w:r w:rsidRPr="00F53619">
        <w:rPr>
          <w:rFonts w:ascii="Arial" w:eastAsia="Arial,Arial,Times,Times,Times N" w:hAnsi="Arial" w:cs="Arial"/>
        </w:rPr>
        <w:t xml:space="preserve"> study. First, the WC+LG group demonstrated a 5.41% ± 4.80% improvement in the Yo-Yo test as compared to the NC group (</w:t>
      </w:r>
      <w:r w:rsidR="00106AED" w:rsidRPr="00F53619">
        <w:rPr>
          <w:rFonts w:ascii="Arial" w:eastAsia="Arial,Arial,Times,Times,Times N" w:hAnsi="Arial" w:cs="Arial"/>
        </w:rPr>
        <w:t>P</w:t>
      </w:r>
      <w:r w:rsidRPr="00F53619">
        <w:rPr>
          <w:rFonts w:ascii="Arial" w:eastAsia="Arial,Arial,Times,Times,Times N" w:hAnsi="Arial" w:cs="Arial"/>
        </w:rPr>
        <w:t xml:space="preserve">=0.069). While clinically significant, the study was underpowered to reach statistical significance and provide clear insight into the performance improvements during the Yo-Yo test. It is possible that, as described by </w:t>
      </w:r>
      <w:proofErr w:type="spellStart"/>
      <w:r w:rsidRPr="00F53619">
        <w:rPr>
          <w:rFonts w:ascii="Arial" w:eastAsia="Arial,Arial,Times,Times,Times N" w:hAnsi="Arial" w:cs="Arial"/>
        </w:rPr>
        <w:t>Dutka</w:t>
      </w:r>
      <w:proofErr w:type="spellEnd"/>
      <w:r w:rsidRPr="00F53619">
        <w:rPr>
          <w:rFonts w:ascii="Arial" w:eastAsia="Arial,Arial,Times,Times,Times N" w:hAnsi="Arial" w:cs="Arial"/>
        </w:rPr>
        <w:t xml:space="preserve"> et al. </w:t>
      </w:r>
      <w:r w:rsidR="00F7003E" w:rsidRPr="00F53619">
        <w:rPr>
          <w:rFonts w:ascii="Arial" w:eastAsia="Times,Times,Times New Roman" w:hAnsi="Arial" w:cs="Arial"/>
        </w:rPr>
        <w:fldChar w:fldCharType="begin"/>
      </w:r>
      <w:r w:rsidRPr="00F53619">
        <w:rPr>
          <w:rFonts w:ascii="Arial" w:eastAsia="Times,Times,Times New Roman" w:hAnsi="Arial" w:cs="Arial"/>
        </w:rPr>
        <w:instrText xml:space="preserve"> ADDIN EN.CITE &lt;EndNote&gt;&lt;Cite ExcludeAuth="1"&gt;&lt;Author&gt;Dutka&lt;/Author&gt;&lt;Year&gt;2012&lt;/Year&gt;&lt;RecNum&gt;8323&lt;/RecNum&gt;&lt;DisplayText&gt;(11)&lt;/DisplayText&gt;&lt;record&gt;&lt;rec-number&gt;8323&lt;/rec-number&gt;&lt;foreign-keys&gt;&lt;key app="EN" db-id="pp559wrd9wzr5cea0ecpzft4srrvtfvx5ra0" timestamp="1461861418"&gt;8323&lt;/key&gt;&lt;/foreign-keys&gt;&lt;ref-type name="Journal Article"&gt;17&lt;/ref-type&gt;&lt;contributors&gt;&lt;authors&gt;&lt;author&gt;Dutka, TL&lt;/author&gt;&lt;author&gt;Lamboley, CR&lt;/author&gt;&lt;author&gt;McKenna, MJ&lt;/author&gt;&lt;author&gt;Murphy, RM&lt;/author&gt;&lt;author&gt;Lamb, GD&lt;/author&gt;&lt;/authors&gt;&lt;/contributors&gt;&lt;titles&gt;&lt;title&gt;Effects of carnosine on contractile apparatus Ca2+ sensitivity and sarcoplasmic reticulum Ca2+ release in human skeletal muscle fibers&lt;/title&gt;&lt;secondary-title&gt;Journal of applied physiology&lt;/secondary-title&gt;&lt;/titles&gt;&lt;periodical&gt;&lt;full-title&gt;Journal of Applied Physiology&lt;/full-title&gt;&lt;/periodical&gt;&lt;pages&gt;728-736&lt;/pages&gt;&lt;volume&gt;112&lt;/volume&gt;&lt;number&gt;5&lt;/number&gt;&lt;dates&gt;&lt;year&gt;2012&lt;/year&gt;&lt;/dates&gt;&lt;isbn&gt;8750-7587&lt;/isbn&gt;&lt;urls&gt;&lt;/urls&gt;&lt;/record&gt;&lt;/Cite&gt;&lt;/EndNote&gt;</w:instrText>
      </w:r>
      <w:r w:rsidR="00F7003E" w:rsidRPr="00F53619">
        <w:rPr>
          <w:rFonts w:ascii="Arial" w:eastAsia="Times,Times,Times New Roman" w:hAnsi="Arial" w:cs="Arial"/>
        </w:rPr>
        <w:fldChar w:fldCharType="separate"/>
      </w:r>
      <w:r w:rsidRPr="00F53619">
        <w:rPr>
          <w:rFonts w:ascii="Arial" w:eastAsia="Arial,Arial,Times,Times,Times N" w:hAnsi="Arial" w:cs="Arial"/>
        </w:rPr>
        <w:t>(11)</w:t>
      </w:r>
      <w:r w:rsidR="00F7003E" w:rsidRPr="00F53619">
        <w:rPr>
          <w:rFonts w:ascii="Arial" w:eastAsia="Times,Times,Times New Roman" w:hAnsi="Arial" w:cs="Arial"/>
        </w:rPr>
        <w:fldChar w:fldCharType="end"/>
      </w:r>
      <w:r w:rsidRPr="00F53619">
        <w:rPr>
          <w:rFonts w:ascii="Arial" w:eastAsia="Arial,Arial,Times,Times,Times N" w:hAnsi="Arial" w:cs="Arial"/>
        </w:rPr>
        <w:t xml:space="preserve"> </w:t>
      </w:r>
      <w:proofErr w:type="spellStart"/>
      <w:r w:rsidRPr="00F53619">
        <w:rPr>
          <w:rFonts w:ascii="Arial" w:eastAsia="Arial,Arial,Times,Times,Times N" w:hAnsi="Arial" w:cs="Arial"/>
        </w:rPr>
        <w:t>carnosine’s</w:t>
      </w:r>
      <w:proofErr w:type="spellEnd"/>
      <w:r w:rsidRPr="00F53619">
        <w:rPr>
          <w:rFonts w:ascii="Arial" w:eastAsia="Arial,Arial,Times,Times,Times N" w:hAnsi="Arial" w:cs="Arial"/>
        </w:rPr>
        <w:t xml:space="preserve"> impact on Ca</w:t>
      </w:r>
      <w:r w:rsidRPr="00F53619">
        <w:rPr>
          <w:rFonts w:ascii="Arial" w:eastAsia="Arial,Arial,Times,Times,Times N" w:hAnsi="Arial" w:cs="Arial"/>
          <w:vertAlign w:val="superscript"/>
        </w:rPr>
        <w:t xml:space="preserve">2+ </w:t>
      </w:r>
      <w:r w:rsidRPr="00F53619">
        <w:rPr>
          <w:rFonts w:ascii="Arial" w:eastAsia="Arial,Arial,Times,Times,Times N" w:hAnsi="Arial" w:cs="Arial"/>
        </w:rPr>
        <w:t>sensitivity may have been responsible for this result. However, outcome-based studies regarding the role of improved Ca</w:t>
      </w:r>
      <w:r w:rsidRPr="00F53619">
        <w:rPr>
          <w:rFonts w:ascii="Arial" w:eastAsia="Arial,Arial,Times,Times,Times N" w:hAnsi="Arial" w:cs="Arial"/>
          <w:vertAlign w:val="superscript"/>
        </w:rPr>
        <w:t xml:space="preserve">2+ </w:t>
      </w:r>
      <w:r w:rsidRPr="00F53619">
        <w:rPr>
          <w:rFonts w:ascii="Arial" w:eastAsia="Arial,Arial,Times,Times,Times N" w:hAnsi="Arial" w:cs="Arial"/>
        </w:rPr>
        <w:t xml:space="preserve">sensitivity during the onset of fatigue are required before it can be identified as a likely mechanism. Further investigation with more </w:t>
      </w:r>
      <w:r w:rsidR="008624D4" w:rsidRPr="00F53619">
        <w:rPr>
          <w:rFonts w:ascii="Arial" w:eastAsia="Arial,Arial,Times,Times,Times N" w:hAnsi="Arial" w:cs="Arial"/>
        </w:rPr>
        <w:t>subjects</w:t>
      </w:r>
      <w:r w:rsidRPr="00F53619">
        <w:rPr>
          <w:rFonts w:ascii="Arial" w:eastAsia="Arial,Arial,Times,Times,Times N" w:hAnsi="Arial" w:cs="Arial"/>
        </w:rPr>
        <w:t xml:space="preserve"> </w:t>
      </w:r>
      <w:r w:rsidR="008624D4" w:rsidRPr="00F53619">
        <w:rPr>
          <w:rFonts w:ascii="Arial" w:eastAsia="Arial,Arial,Times,Times,Times N" w:hAnsi="Arial" w:cs="Arial"/>
        </w:rPr>
        <w:t>should help</w:t>
      </w:r>
      <w:r w:rsidRPr="00F53619">
        <w:rPr>
          <w:rFonts w:ascii="Arial" w:eastAsia="Arial,Arial,Times,Times,Times N" w:hAnsi="Arial" w:cs="Arial"/>
        </w:rPr>
        <w:t xml:space="preserve"> clarify the potential of LactiGo™ topical gel to improve aerobic work capacity.</w:t>
      </w:r>
    </w:p>
    <w:p w:rsidR="00714875" w:rsidRPr="00F53619" w:rsidRDefault="00714875" w:rsidP="00106AED">
      <w:pPr>
        <w:widowControl w:val="0"/>
        <w:autoSpaceDE w:val="0"/>
        <w:autoSpaceDN w:val="0"/>
        <w:adjustRightInd w:val="0"/>
        <w:jc w:val="both"/>
        <w:rPr>
          <w:rFonts w:ascii="Arial" w:hAnsi="Arial" w:cs="Arial"/>
        </w:rPr>
      </w:pPr>
    </w:p>
    <w:p w:rsidR="00714875" w:rsidRPr="00F53619" w:rsidRDefault="00714875" w:rsidP="00106AED">
      <w:pPr>
        <w:widowControl w:val="0"/>
        <w:autoSpaceDE w:val="0"/>
        <w:autoSpaceDN w:val="0"/>
        <w:adjustRightInd w:val="0"/>
        <w:jc w:val="both"/>
        <w:rPr>
          <w:rFonts w:ascii="Arial" w:hAnsi="Arial" w:cs="Arial"/>
        </w:rPr>
      </w:pPr>
      <w:r w:rsidRPr="00F53619">
        <w:rPr>
          <w:rFonts w:ascii="Arial" w:eastAsia="Arial,Arial,Times,Times,Times N" w:hAnsi="Arial" w:cs="Arial"/>
        </w:rPr>
        <w:t>In contrast, the time to complete the all-out 1000 m running tests improved by 4.13% ± 0.68% for WC+LG compared to NC group (</w:t>
      </w:r>
      <w:r w:rsidR="004D300B" w:rsidRPr="00F53619">
        <w:rPr>
          <w:rFonts w:ascii="Arial" w:eastAsia="Arial,Arial,Times,Times,Times N" w:hAnsi="Arial" w:cs="Arial"/>
        </w:rPr>
        <w:t>P</w:t>
      </w:r>
      <w:r w:rsidR="008624D4" w:rsidRPr="00F53619">
        <w:rPr>
          <w:rFonts w:ascii="Arial" w:eastAsia="Arial,Arial,Times,Times,Times N" w:hAnsi="Arial" w:cs="Arial"/>
        </w:rPr>
        <w:t xml:space="preserve">=0.036) </w:t>
      </w:r>
      <w:r w:rsidRPr="00F53619">
        <w:rPr>
          <w:rFonts w:ascii="Arial" w:eastAsia="Arial,Arial,Times,Times,Times N" w:hAnsi="Arial" w:cs="Arial"/>
        </w:rPr>
        <w:t>(</w:t>
      </w:r>
      <w:r w:rsidR="008624D4" w:rsidRPr="00F53619">
        <w:rPr>
          <w:rFonts w:ascii="Arial" w:eastAsia="Arial,Arial,Times,Times,Times N" w:hAnsi="Arial" w:cs="Arial"/>
        </w:rPr>
        <w:t xml:space="preserve">refer to </w:t>
      </w:r>
      <w:r w:rsidRPr="00F53619">
        <w:rPr>
          <w:rFonts w:ascii="Arial" w:eastAsia="Arial,Arial,Times,Times,Times N" w:hAnsi="Arial" w:cs="Arial"/>
        </w:rPr>
        <w:t xml:space="preserve">Table I). These findings suggest that </w:t>
      </w:r>
      <w:r w:rsidR="008624D4" w:rsidRPr="00F53619">
        <w:rPr>
          <w:rFonts w:ascii="Arial" w:eastAsia="Arial,Arial,Times,Times,Times N" w:hAnsi="Arial" w:cs="Arial"/>
        </w:rPr>
        <w:t xml:space="preserve">the </w:t>
      </w:r>
      <w:r w:rsidRPr="00F53619">
        <w:rPr>
          <w:rFonts w:ascii="Arial" w:eastAsia="Arial,Arial,Times,Times,Times N" w:hAnsi="Arial" w:cs="Arial"/>
        </w:rPr>
        <w:t>application of LactiGo™ topical carnosine gel is an effective ergogenic aid able to significantly increase the performance of elite soccer players.</w:t>
      </w:r>
    </w:p>
    <w:p w:rsidR="00714875" w:rsidRPr="00F53619" w:rsidRDefault="00714875" w:rsidP="00714875">
      <w:pPr>
        <w:widowControl w:val="0"/>
        <w:autoSpaceDE w:val="0"/>
        <w:autoSpaceDN w:val="0"/>
        <w:adjustRightInd w:val="0"/>
        <w:rPr>
          <w:rFonts w:ascii="Arial" w:hAnsi="Arial" w:cs="Arial"/>
        </w:rPr>
      </w:pPr>
    </w:p>
    <w:p w:rsidR="00E04360" w:rsidRPr="00F53619" w:rsidRDefault="00E04360" w:rsidP="00E04360">
      <w:pPr>
        <w:rPr>
          <w:rFonts w:ascii="Arial" w:hAnsi="Arial" w:cs="Arial"/>
          <w:b/>
        </w:rPr>
      </w:pPr>
      <w:r w:rsidRPr="00F53619">
        <w:rPr>
          <w:rFonts w:ascii="Arial" w:hAnsi="Arial" w:cs="Arial"/>
          <w:b/>
        </w:rPr>
        <w:t>Limitation</w:t>
      </w:r>
      <w:r w:rsidR="007C3495" w:rsidRPr="00F53619">
        <w:rPr>
          <w:rFonts w:ascii="Arial" w:hAnsi="Arial" w:cs="Arial"/>
          <w:b/>
        </w:rPr>
        <w:t>s</w:t>
      </w:r>
      <w:r w:rsidRPr="00F53619">
        <w:rPr>
          <w:rFonts w:ascii="Arial" w:hAnsi="Arial" w:cs="Arial"/>
          <w:b/>
        </w:rPr>
        <w:t xml:space="preserve"> of the Study</w:t>
      </w:r>
    </w:p>
    <w:p w:rsidR="00714875" w:rsidRPr="00F53619" w:rsidRDefault="00714875" w:rsidP="004D300B">
      <w:pPr>
        <w:jc w:val="both"/>
        <w:outlineLvl w:val="0"/>
        <w:rPr>
          <w:rFonts w:ascii="Arial" w:hAnsi="Arial" w:cs="Arial"/>
        </w:rPr>
      </w:pPr>
      <w:r w:rsidRPr="00F53619">
        <w:rPr>
          <w:rFonts w:ascii="Arial" w:eastAsia="Arial,Arial,Times,Times,Times N" w:hAnsi="Arial" w:cs="Arial"/>
        </w:rPr>
        <w:t xml:space="preserve">This study is not without limitations. First, the </w:t>
      </w:r>
      <w:r w:rsidR="008624D4" w:rsidRPr="00F53619">
        <w:rPr>
          <w:rFonts w:ascii="Arial" w:eastAsia="Arial,Arial,Times,Times,Times N" w:hAnsi="Arial" w:cs="Arial"/>
        </w:rPr>
        <w:t>subject</w:t>
      </w:r>
      <w:r w:rsidRPr="00F53619">
        <w:rPr>
          <w:rFonts w:ascii="Arial" w:eastAsia="Arial,Arial,Times,Times,Times N" w:hAnsi="Arial" w:cs="Arial"/>
        </w:rPr>
        <w:t xml:space="preserve"> population of elite male athletes limited the total sample size. Second, extrapolation of potential performance improvements in non-elite athletes, untrained individuals, and in females of any training status is not possible. Lastly, qua</w:t>
      </w:r>
      <w:r w:rsidR="008624D4" w:rsidRPr="00F53619">
        <w:rPr>
          <w:rFonts w:ascii="Arial" w:eastAsia="Arial,Arial,Times,Times,Times N" w:hAnsi="Arial" w:cs="Arial"/>
        </w:rPr>
        <w:t>ntification of changes to intra</w:t>
      </w:r>
      <w:r w:rsidRPr="00F53619">
        <w:rPr>
          <w:rFonts w:ascii="Arial" w:eastAsia="Arial,Arial,Times,Times,Times N" w:hAnsi="Arial" w:cs="Arial"/>
        </w:rPr>
        <w:t xml:space="preserve">muscular and plasma carnosine content </w:t>
      </w:r>
      <w:r w:rsidR="001969F1" w:rsidRPr="00F53619">
        <w:rPr>
          <w:rFonts w:ascii="Arial" w:eastAsia="Arial,Arial,Times,Times,Times N" w:hAnsi="Arial" w:cs="Arial"/>
        </w:rPr>
        <w:t xml:space="preserve">is </w:t>
      </w:r>
      <w:r w:rsidRPr="00F53619">
        <w:rPr>
          <w:rFonts w:ascii="Arial" w:eastAsia="Arial,Arial,Times,Times,Times N" w:hAnsi="Arial" w:cs="Arial"/>
        </w:rPr>
        <w:t>necessary to provide insight into both the localized and systemic effects of LactiGo™ topical gel.</w:t>
      </w:r>
    </w:p>
    <w:p w:rsidR="00714875" w:rsidRPr="00F53619" w:rsidRDefault="00714875" w:rsidP="00714875">
      <w:pPr>
        <w:rPr>
          <w:rFonts w:ascii="Arial" w:hAnsi="Arial" w:cs="Arial"/>
        </w:rPr>
      </w:pPr>
    </w:p>
    <w:p w:rsidR="003E3DFC" w:rsidRPr="00F53619" w:rsidRDefault="003E3DFC">
      <w:pPr>
        <w:rPr>
          <w:rFonts w:ascii="Arial" w:eastAsia="Arial,Arial,Times,Times,Times N" w:hAnsi="Arial" w:cs="Arial"/>
          <w:b/>
        </w:rPr>
      </w:pPr>
      <w:r w:rsidRPr="00F53619">
        <w:rPr>
          <w:rFonts w:ascii="Arial" w:eastAsia="Arial,Arial,Times,Times,Times N" w:hAnsi="Arial" w:cs="Arial"/>
          <w:b/>
        </w:rPr>
        <w:br w:type="page"/>
      </w:r>
    </w:p>
    <w:p w:rsidR="00714875" w:rsidRPr="00F53619" w:rsidRDefault="00714875" w:rsidP="00714875">
      <w:pPr>
        <w:rPr>
          <w:rFonts w:ascii="Arial" w:eastAsia="Arial,Arial,Times,Times,Times N" w:hAnsi="Arial" w:cs="Arial"/>
          <w:b/>
        </w:rPr>
      </w:pPr>
      <w:r w:rsidRPr="00F53619">
        <w:rPr>
          <w:rFonts w:ascii="Arial" w:eastAsia="Arial,Arial,Times,Times,Times N" w:hAnsi="Arial" w:cs="Arial"/>
          <w:b/>
        </w:rPr>
        <w:t>CONCLUSIONS</w:t>
      </w:r>
    </w:p>
    <w:p w:rsidR="00C90900" w:rsidRPr="00F53619" w:rsidRDefault="00C90900" w:rsidP="00714875">
      <w:pPr>
        <w:rPr>
          <w:rFonts w:ascii="Arial" w:hAnsi="Arial" w:cs="Arial"/>
        </w:rPr>
      </w:pPr>
    </w:p>
    <w:p w:rsidR="00714875" w:rsidRPr="00F53619" w:rsidRDefault="00714875" w:rsidP="004D300B">
      <w:pPr>
        <w:jc w:val="both"/>
        <w:rPr>
          <w:rFonts w:ascii="Arial" w:eastAsia="Arial,Arial,Times,Times,Times N" w:hAnsi="Arial" w:cs="Arial"/>
        </w:rPr>
      </w:pPr>
      <w:r w:rsidRPr="00F53619">
        <w:rPr>
          <w:rFonts w:ascii="Arial" w:eastAsia="Arial,Arial,Times,Times,Times N" w:hAnsi="Arial" w:cs="Arial"/>
        </w:rPr>
        <w:t xml:space="preserve">The data obtained from this investigation indicate that the elite male soccer players who applied LactiGo™ topical gel experienced significant improvements in tests of maximal aerobic capacity and anaerobic work capacity. The documented improvements in both tests were observed after the first application of LactiGo™ topical gel. An intervention that rapidly increases buffering capacity could have major implications for sports performance, particularly since existing interventions such as beta-alanine, creatine, and NaHCO3 all require loading phases </w:t>
      </w:r>
      <w:r w:rsidR="00F7003E" w:rsidRPr="00F53619">
        <w:rPr>
          <w:rFonts w:ascii="Arial" w:eastAsia="Times,Times,Times New Roman,Ari" w:hAnsi="Arial" w:cs="Arial"/>
        </w:rPr>
        <w:fldChar w:fldCharType="begin">
          <w:fldData xml:space="preserve">PEVuZE5vdGU+PENpdGU+PEF1dGhvcj5FZGdlPC9BdXRob3I+PFllYXI+MjAwNjwvWWVhcj48UmVj
TnVtPjgzMDQ8L1JlY051bT48RGlzcGxheVRleHQ+KDEyLDE4LDI0KTwvRGlzcGxheVRleHQ+PHJl
Y29yZD48cmVjLW51bWJlcj44MzA0PC9yZWMtbnVtYmVyPjxmb3JlaWduLWtleXM+PGtleSBhcHA9
IkVOIiBkYi1pZD0icHA1NTl3cmQ5d3pyNWNlYTBlY3B6ZnQ0c3JydnRmdng1cmEwIiB0aW1lc3Rh
bXA9IjE0NTk0NTQ5NjIiPjgzMDQ8L2tleT48L2ZvcmVpZ24ta2V5cz48cmVmLXR5cGUgbmFtZT0i
Sm91cm5hbCBBcnRpY2xlIj4xNzwvcmVmLXR5cGU+PGNvbnRyaWJ1dG9ycz48YXV0aG9ycz48YXV0
aG9yPkVkZ2UsIEo8L2F1dGhvcj48YXV0aG9yPkJpc2hvcCwgRDwvYXV0aG9yPjxhdXRob3I+R29v
ZG1hbiwgQzwvYXV0aG9yPjwvYXV0aG9ycz48L2NvbnRyaWJ1dG9ycz48YXV0aC1hZGRyZXNzPlNj
aG9vbCBvZiBIdW1hbiBNb3ZlbWVudCBhbmQgRXhlcmNpc2UgU2NpZW5jZSwgVGhlIFVuaXZlcnNp
dHkgb2YgV2VzdGVybiBBdXN0cmFsaWEsIFBlcnRoLCBBdXN0cmFsaWEuPC9hdXRoLWFkZHJlc3M+
PHRpdGxlcz48dGl0bGU+RWZmZWN0cyBvZiBjaHJvbmljIE5hSENPMyBpbmdlc3Rpb24gZHVyaW5n
IGludGVydmFsIHRyYWluaW5nIG9uIGNoYW5nZXMgdG8gbXVzY2xlIGJ1ZmZlciBjYXBhY2l0eSwg
bWV0YWJvbGlzbSwgYW5kIHNob3J0LXRlcm0gZW5kdXJhbmNlIHBlcmZvcm1hbmNlPC90aXRsZT48
c2Vjb25kYXJ5LXRpdGxlPkogQXBwbCBQaHlzaW9sICgxOTg1KTwvc2Vjb25kYXJ5LXRpdGxlPjwv
dGl0bGVzPjxwZXJpb2RpY2FsPjxmdWxsLXRpdGxlPkogQXBwbCBQaHlzaW9sICgxOTg1KTwvZnVs
bC10aXRsZT48L3BlcmlvZGljYWw+PHBhZ2VzPjkxOC0yNTwvcGFnZXM+PHZvbHVtZT4xMDE8L3Zv
bHVtZT48bnVtYmVyPjM8L251bWJlcj48a2V5d29yZHM+PGtleXdvcmQ+QWRhcHRhdGlvbiwgUGh5
c2lvbG9naWNhbC9kcnVnIGVmZmVjdHM8L2tleXdvcmQ+PGtleXdvcmQ+QWRtaW5pc3RyYXRpb24s
IE9yYWw8L2tleXdvcmQ+PGtleXdvcmQ+QWR1bHQ8L2tleXdvcmQ+PGtleXdvcmQ+QW5hZXJvYmlj
IFRocmVzaG9sZC9kcnVnIGVmZmVjdHMvKnBoeXNpb2xvZ3k8L2tleXdvcmQ+PGtleXdvcmQ+RXhl
cmNpc2UvKnBoeXNpb2xvZ3k8L2tleXdvcmQ+PGtleXdvcmQ+SHVtYW5zPC9rZXl3b3JkPjxrZXl3
b3JkPkh5ZHJvZ2VuLUlvbiBDb25jZW50cmF0aW9uL2RydWcgZWZmZWN0czwva2V5d29yZD48a2V5
d29yZD5NYWxlPC9rZXl3b3JkPjxrZXl3b3JkPk11c2NsZSwgU2tlbGV0YWwvKmNoZW1pc3RyeS9k
cnVnIGVmZmVjdHMvKnBoeXNpb2xvZ3k8L2tleXdvcmQ+PGtleXdvcmQ+T3h5Z2VuL21ldGFib2xp
c208L2tleXdvcmQ+PGtleXdvcmQ+T3h5Z2VuIENvbnN1bXB0aW9uLypwaHlzaW9sb2d5PC9rZXl3
b3JkPjxrZXl3b3JkPlBoeXNpY2FsIEVuZHVyYW5jZS9kcnVnIGVmZmVjdHMvcGh5c2lvbG9neTwv
a2V5d29yZD48a2V5d29yZD5QaHlzaWNhbCBGaXRuZXNzL3BoeXNpb2xvZ3k8L2tleXdvcmQ+PGtl
eXdvcmQ+U29kaXVtIEJpY2FyYm9uYXRlLyphZG1pbmlzdHJhdGlvbiAmYW1wOyBkb3NhZ2U8L2tl
eXdvcmQ+PGtleXdvcmQ+KlRhc2sgUGVyZm9ybWFuY2UgYW5kIEFuYWx5c2lzPC9rZXl3b3JkPjxr
ZXl3b3JkPlRpbWUgRmFjdG9yczwva2V5d29yZD48L2tleXdvcmRzPjxkYXRlcz48eWVhcj4yMDA2
PC95ZWFyPjxwdWItZGF0ZXM+PGRhdGU+U2VwPC9kYXRlPjwvcHViLWRhdGVzPjwvZGF0ZXM+PGlz
Ym4+ODc1MC03NTg3IChQcmludCkmI3hEOzAxNjEtNzU2NyAoTGlua2luZyk8L2lzYm4+PGFjY2Vz
c2lvbi1udW0+MTY2Mjc2NzU8L2FjY2Vzc2lvbi1udW0+PHVybHM+PHJlbGF0ZWQtdXJscz48dXJs
Pmh0dHA6Ly93d3cubmNiaS5ubG0ubmloLmdvdi9wdWJtZWQvMTY2Mjc2NzU8L3VybD48L3JlbGF0
ZWQtdXJscz48L3VybHM+PGVsZWN0cm9uaWMtcmVzb3VyY2UtbnVtPjEwLjExNTIvamFwcGxwaHlz
aW9sLjAxNTM0LjIwMDU8L2VsZWN0cm9uaWMtcmVzb3VyY2UtbnVtPjwvcmVjb3JkPjwvQ2l0ZT48
Q2l0ZT48QXV0aG9yPkh1bHRtYW48L0F1dGhvcj48WWVhcj4xOTk2PC9ZZWFyPjxSZWNOdW0+ODMy
NDwvUmVjTnVtPjxyZWNvcmQ+PHJlYy1udW1iZXI+ODMyNDwvcmVjLW51bWJlcj48Zm9yZWlnbi1r
ZXlzPjxrZXkgYXBwPSJFTiIgZGItaWQ9InBwNTU5d3JkOXd6cjVjZWEwZWNwemZ0NHNycnZ0ZnZ4
NXJhMCIgdGltZXN0YW1wPSIxNDYyMjQxMzA0Ij44MzI0PC9rZXk+PC9mb3JlaWduLWtleXM+PHJl
Zi10eXBlIG5hbWU9IkpvdXJuYWwgQXJ0aWNsZSI+MTc8L3JlZi10eXBlPjxjb250cmlidXRvcnM+
PGF1dGhvcnM+PGF1dGhvcj5IdWx0bWFuLCBFPC9hdXRob3I+PGF1dGhvcj5Tb2Rlcmx1bmQsIEs8
L2F1dGhvcj48YXV0aG9yPlRpbW1vbnMsIEpBPC9hdXRob3I+PGF1dGhvcj5DZWRlcmJsYWQsIEc8
L2F1dGhvcj48YXV0aG9yPkdyZWVuaGFmZiwgUEw8L2F1dGhvcj48L2F1dGhvcnM+PC9jb250cmli
dXRvcnM+PHRpdGxlcz48dGl0bGU+TXVzY2xlIGNyZWF0aW5lIGxvYWRpbmcgaW4gbWVuPC90aXRs
ZT48c2Vjb25kYXJ5LXRpdGxlPkpvdXJuYWwgb2YgQXBwbGllZCBQaHlzaW9sb2d5PC9zZWNvbmRh
cnktdGl0bGU+PC90aXRsZXM+PHBlcmlvZGljYWw+PGZ1bGwtdGl0bGU+Sm91cm5hbCBvZiBBcHBs
aWVkIFBoeXNpb2xvZ3k8L2Z1bGwtdGl0bGU+PC9wZXJpb2RpY2FsPjxwYWdlcz4yMzItMjM3PC9w
YWdlcz48dm9sdW1lPjgxPC92b2x1bWU+PG51bWJlcj4xPC9udW1iZXI+PGRhdGVzPjx5ZWFyPjE5
OTY8L3llYXI+PC9kYXRlcz48aXNibj44NzUwLTc1ODc8L2lzYm4+PHVybHM+PC91cmxzPjwvcmVj
b3JkPjwvQ2l0ZT48Q2l0ZT48QXV0aG9yPlN0ZWxsaW5nd2VyZmY8L0F1dGhvcj48WWVhcj4yMDEy
PC9ZZWFyPjxSZWNOdW0+ODMwMzwvUmVjTnVtPjxyZWNvcmQ+PHJlYy1udW1iZXI+ODMwMzwvcmVj
LW51bWJlcj48Zm9yZWlnbi1rZXlzPjxrZXkgYXBwPSJFTiIgZGItaWQ9InBwNTU5d3JkOXd6cjVj
ZWEwZWNwemZ0NHNycnZ0ZnZ4NXJhMCIgdGltZXN0YW1wPSIxNDU5NDU0NjQxIj44MzAzPC9rZXk+
PC9mb3JlaWduLWtleXM+PHJlZi10eXBlIG5hbWU9IkpvdXJuYWwgQXJ0aWNsZSI+MTc8L3JlZi10
eXBlPjxjb250cmlidXRvcnM+PGF1dGhvcnM+PGF1dGhvcj5TdGVsbGluZ3dlcmZmLCBUPC9hdXRo
b3I+PGF1dGhvcj5BbndhbmRlciwgSDwvYXV0aG9yPjxhdXRob3I+RWdnZXIsIEE8L2F1dGhvcj48
YXV0aG9yPkJ1ZWhsZXIsIFQ8L2F1dGhvcj48YXV0aG9yPktyZWlzLCBSPC9hdXRob3I+PGF1dGhv
cj5EZWNvbWJheiwgSjwvYXV0aG9yPjxhdXRob3I+Qm9lc2NoLCBDPC9hdXRob3I+PC9hdXRob3Jz
PjwvY29udHJpYnV0b3JzPjxhdXRoLWFkZHJlc3M+RGVwYXJ0bWVudCBvZiBOdXRyaXRpb24gYW5k
IEhlYWx0aCwgTmVzdGxlIFJlc2VhcmNoIENlbnRlciwgTmVzdGVjIEx0ZCwgUE8gQm94IDQ0LCAx
MDAwLCBMYXVzYW5uZSAyNiwgU3dpdHplcmxhbmQsIHRyZW50LnN0ZWxsaW5nd2VyZmZAcmRscy5u
ZXN0bGUuY29tLjwvYXV0aC1hZGRyZXNzPjx0aXRsZXM+PHRpdGxlPkVmZmVjdCBvZiB0d28gYmV0
YS1hbGFuaW5lIGRvc2luZyBwcm90b2NvbHMgb24gbXVzY2xlIGNhcm5vc2luZSBzeW50aGVzaXMg
YW5kIHdhc2hvdXQ8L3RpdGxlPjxzZWNvbmRhcnktdGl0bGU+QW1pbm8gQWNpZHM8L3NlY29uZGFy
eS10aXRsZT48L3RpdGxlcz48cGVyaW9kaWNhbD48ZnVsbC10aXRsZT5BbWlubyBBY2lkczwvZnVs
bC10aXRsZT48L3BlcmlvZGljYWw+PHBhZ2VzPjI0NjEtNzI8L3BhZ2VzPjx2b2x1bWU+NDI8L3Zv
bHVtZT48bnVtYmVyPjY8L251bWJlcj48a2V5d29yZHM+PGtleXdvcmQ+QWR1bHQ8L2tleXdvcmQ+
PGtleXdvcmQ+Q2Fybm9zaW5lL2FuYWx5c2lzLypiaW9zeW50aGVzaXM8L2tleXdvcmQ+PGtleXdv
cmQ+RGlldGFyeSBTdXBwbGVtZW50czwva2V5d29yZD48a2V5d29yZD5Eb3NlLVJlc3BvbnNlIFJl
bGF0aW9uc2hpcCwgRHJ1Zzwva2V5d29yZD48a2V5d29yZD5Eb3VibGUtQmxpbmQgTWV0aG9kPC9r
ZXl3b3JkPjxrZXl3b3JkPkh1bWFuczwva2V5d29yZD48a2V5d29yZD5NYWduZXRpYyBSZXNvbmFu
Y2UgU3BlY3Ryb3Njb3B5PC9rZXl3b3JkPjxrZXl3b3JkPk1hbGU8L2tleXdvcmQ+PGtleXdvcmQ+
TXVzY2xlLCBTa2VsZXRhbC8qZHJ1ZyBlZmZlY3RzL21ldGFib2xpc208L2tleXdvcmQ+PGtleXdv
cmQ+UGxhY2Vib3M8L2tleXdvcmQ+PGtleXdvcmQ+YmV0YS1BbGFuaW5lLyphZG1pbmlzdHJhdGlv
biAmYW1wOyBkb3NhZ2U8L2tleXdvcmQ+PC9rZXl3b3Jkcz48ZGF0ZXM+PHllYXI+MjAxMjwveWVh
cj48cHViLWRhdGVzPjxkYXRlPkp1bjwvZGF0ZT48L3B1Yi1kYXRlcz48L2RhdGVzPjxpc2JuPjE0
MzgtMjE5OSAoRWxlY3Ryb25pYykmI3hEOzA5MzktNDQ1MSAoTGlua2luZyk8L2lzYm4+PGFjY2Vz
c2lvbi1udW0+MjE4NDc2MTE8L2FjY2Vzc2lvbi1udW0+PHVybHM+PHJlbGF0ZWQtdXJscz48dXJs
Pmh0dHA6Ly93d3cubmNiaS5ubG0ubmloLmdvdi9wdWJtZWQvMjE4NDc2MTE8L3VybD48L3JlbGF0
ZWQtdXJscz48L3VybHM+PGVsZWN0cm9uaWMtcmVzb3VyY2UtbnVtPjEwLjEwMDcvczAwNzI2LTAx
MS0xMDU0LTQ8L2VsZWN0cm9uaWMtcmVzb3VyY2UtbnVtPjwvcmVjb3JkPjwvQ2l0ZT48L0VuZE5v
dGU+AG==
</w:fldData>
        </w:fldChar>
      </w:r>
      <w:r w:rsidR="00356DFA" w:rsidRPr="00F53619">
        <w:rPr>
          <w:rFonts w:ascii="Arial" w:eastAsia="Times,Times,Times New Roman,Ari" w:hAnsi="Arial" w:cs="Arial"/>
        </w:rPr>
        <w:instrText xml:space="preserve"> ADDIN EN.CITE </w:instrText>
      </w:r>
      <w:r w:rsidR="00F7003E" w:rsidRPr="00F53619">
        <w:rPr>
          <w:rFonts w:ascii="Arial" w:eastAsia="Times,Times,Times New Roman,Ari" w:hAnsi="Arial" w:cs="Arial"/>
        </w:rPr>
        <w:fldChar w:fldCharType="begin">
          <w:fldData xml:space="preserve">PEVuZE5vdGU+PENpdGU+PEF1dGhvcj5FZGdlPC9BdXRob3I+PFllYXI+MjAwNjwvWWVhcj48UmVj
TnVtPjgzMDQ8L1JlY051bT48RGlzcGxheVRleHQ+KDEyLDE4LDI0KTwvRGlzcGxheVRleHQ+PHJl
Y29yZD48cmVjLW51bWJlcj44MzA0PC9yZWMtbnVtYmVyPjxmb3JlaWduLWtleXM+PGtleSBhcHA9
IkVOIiBkYi1pZD0icHA1NTl3cmQ5d3pyNWNlYTBlY3B6ZnQ0c3JydnRmdng1cmEwIiB0aW1lc3Rh
bXA9IjE0NTk0NTQ5NjIiPjgzMDQ8L2tleT48L2ZvcmVpZ24ta2V5cz48cmVmLXR5cGUgbmFtZT0i
Sm91cm5hbCBBcnRpY2xlIj4xNzwvcmVmLXR5cGU+PGNvbnRyaWJ1dG9ycz48YXV0aG9ycz48YXV0
aG9yPkVkZ2UsIEo8L2F1dGhvcj48YXV0aG9yPkJpc2hvcCwgRDwvYXV0aG9yPjxhdXRob3I+R29v
ZG1hbiwgQzwvYXV0aG9yPjwvYXV0aG9ycz48L2NvbnRyaWJ1dG9ycz48YXV0aC1hZGRyZXNzPlNj
aG9vbCBvZiBIdW1hbiBNb3ZlbWVudCBhbmQgRXhlcmNpc2UgU2NpZW5jZSwgVGhlIFVuaXZlcnNp
dHkgb2YgV2VzdGVybiBBdXN0cmFsaWEsIFBlcnRoLCBBdXN0cmFsaWEuPC9hdXRoLWFkZHJlc3M+
PHRpdGxlcz48dGl0bGU+RWZmZWN0cyBvZiBjaHJvbmljIE5hSENPMyBpbmdlc3Rpb24gZHVyaW5n
IGludGVydmFsIHRyYWluaW5nIG9uIGNoYW5nZXMgdG8gbXVzY2xlIGJ1ZmZlciBjYXBhY2l0eSwg
bWV0YWJvbGlzbSwgYW5kIHNob3J0LXRlcm0gZW5kdXJhbmNlIHBlcmZvcm1hbmNlPC90aXRsZT48
c2Vjb25kYXJ5LXRpdGxlPkogQXBwbCBQaHlzaW9sICgxOTg1KTwvc2Vjb25kYXJ5LXRpdGxlPjwv
dGl0bGVzPjxwZXJpb2RpY2FsPjxmdWxsLXRpdGxlPkogQXBwbCBQaHlzaW9sICgxOTg1KTwvZnVs
bC10aXRsZT48L3BlcmlvZGljYWw+PHBhZ2VzPjkxOC0yNTwvcGFnZXM+PHZvbHVtZT4xMDE8L3Zv
bHVtZT48bnVtYmVyPjM8L251bWJlcj48a2V5d29yZHM+PGtleXdvcmQ+QWRhcHRhdGlvbiwgUGh5
c2lvbG9naWNhbC9kcnVnIGVmZmVjdHM8L2tleXdvcmQ+PGtleXdvcmQ+QWRtaW5pc3RyYXRpb24s
IE9yYWw8L2tleXdvcmQ+PGtleXdvcmQ+QWR1bHQ8L2tleXdvcmQ+PGtleXdvcmQ+QW5hZXJvYmlj
IFRocmVzaG9sZC9kcnVnIGVmZmVjdHMvKnBoeXNpb2xvZ3k8L2tleXdvcmQ+PGtleXdvcmQ+RXhl
cmNpc2UvKnBoeXNpb2xvZ3k8L2tleXdvcmQ+PGtleXdvcmQ+SHVtYW5zPC9rZXl3b3JkPjxrZXl3
b3JkPkh5ZHJvZ2VuLUlvbiBDb25jZW50cmF0aW9uL2RydWcgZWZmZWN0czwva2V5d29yZD48a2V5
d29yZD5NYWxlPC9rZXl3b3JkPjxrZXl3b3JkPk11c2NsZSwgU2tlbGV0YWwvKmNoZW1pc3RyeS9k
cnVnIGVmZmVjdHMvKnBoeXNpb2xvZ3k8L2tleXdvcmQ+PGtleXdvcmQ+T3h5Z2VuL21ldGFib2xp
c208L2tleXdvcmQ+PGtleXdvcmQ+T3h5Z2VuIENvbnN1bXB0aW9uLypwaHlzaW9sb2d5PC9rZXl3
b3JkPjxrZXl3b3JkPlBoeXNpY2FsIEVuZHVyYW5jZS9kcnVnIGVmZmVjdHMvcGh5c2lvbG9neTwv
a2V5d29yZD48a2V5d29yZD5QaHlzaWNhbCBGaXRuZXNzL3BoeXNpb2xvZ3k8L2tleXdvcmQ+PGtl
eXdvcmQ+U29kaXVtIEJpY2FyYm9uYXRlLyphZG1pbmlzdHJhdGlvbiAmYW1wOyBkb3NhZ2U8L2tl
eXdvcmQ+PGtleXdvcmQ+KlRhc2sgUGVyZm9ybWFuY2UgYW5kIEFuYWx5c2lzPC9rZXl3b3JkPjxr
ZXl3b3JkPlRpbWUgRmFjdG9yczwva2V5d29yZD48L2tleXdvcmRzPjxkYXRlcz48eWVhcj4yMDA2
PC95ZWFyPjxwdWItZGF0ZXM+PGRhdGU+U2VwPC9kYXRlPjwvcHViLWRhdGVzPjwvZGF0ZXM+PGlz
Ym4+ODc1MC03NTg3IChQcmludCkmI3hEOzAxNjEtNzU2NyAoTGlua2luZyk8L2lzYm4+PGFjY2Vz
c2lvbi1udW0+MTY2Mjc2NzU8L2FjY2Vzc2lvbi1udW0+PHVybHM+PHJlbGF0ZWQtdXJscz48dXJs
Pmh0dHA6Ly93d3cubmNiaS5ubG0ubmloLmdvdi9wdWJtZWQvMTY2Mjc2NzU8L3VybD48L3JlbGF0
ZWQtdXJscz48L3VybHM+PGVsZWN0cm9uaWMtcmVzb3VyY2UtbnVtPjEwLjExNTIvamFwcGxwaHlz
aW9sLjAxNTM0LjIwMDU8L2VsZWN0cm9uaWMtcmVzb3VyY2UtbnVtPjwvcmVjb3JkPjwvQ2l0ZT48
Q2l0ZT48QXV0aG9yPkh1bHRtYW48L0F1dGhvcj48WWVhcj4xOTk2PC9ZZWFyPjxSZWNOdW0+ODMy
NDwvUmVjTnVtPjxyZWNvcmQ+PHJlYy1udW1iZXI+ODMyNDwvcmVjLW51bWJlcj48Zm9yZWlnbi1r
ZXlzPjxrZXkgYXBwPSJFTiIgZGItaWQ9InBwNTU5d3JkOXd6cjVjZWEwZWNwemZ0NHNycnZ0ZnZ4
NXJhMCIgdGltZXN0YW1wPSIxNDYyMjQxMzA0Ij44MzI0PC9rZXk+PC9mb3JlaWduLWtleXM+PHJl
Zi10eXBlIG5hbWU9IkpvdXJuYWwgQXJ0aWNsZSI+MTc8L3JlZi10eXBlPjxjb250cmlidXRvcnM+
PGF1dGhvcnM+PGF1dGhvcj5IdWx0bWFuLCBFPC9hdXRob3I+PGF1dGhvcj5Tb2Rlcmx1bmQsIEs8
L2F1dGhvcj48YXV0aG9yPlRpbW1vbnMsIEpBPC9hdXRob3I+PGF1dGhvcj5DZWRlcmJsYWQsIEc8
L2F1dGhvcj48YXV0aG9yPkdyZWVuaGFmZiwgUEw8L2F1dGhvcj48L2F1dGhvcnM+PC9jb250cmli
dXRvcnM+PHRpdGxlcz48dGl0bGU+TXVzY2xlIGNyZWF0aW5lIGxvYWRpbmcgaW4gbWVuPC90aXRs
ZT48c2Vjb25kYXJ5LXRpdGxlPkpvdXJuYWwgb2YgQXBwbGllZCBQaHlzaW9sb2d5PC9zZWNvbmRh
cnktdGl0bGU+PC90aXRsZXM+PHBlcmlvZGljYWw+PGZ1bGwtdGl0bGU+Sm91cm5hbCBvZiBBcHBs
aWVkIFBoeXNpb2xvZ3k8L2Z1bGwtdGl0bGU+PC9wZXJpb2RpY2FsPjxwYWdlcz4yMzItMjM3PC9w
YWdlcz48dm9sdW1lPjgxPC92b2x1bWU+PG51bWJlcj4xPC9udW1iZXI+PGRhdGVzPjx5ZWFyPjE5
OTY8L3llYXI+PC9kYXRlcz48aXNibj44NzUwLTc1ODc8L2lzYm4+PHVybHM+PC91cmxzPjwvcmVj
b3JkPjwvQ2l0ZT48Q2l0ZT48QXV0aG9yPlN0ZWxsaW5nd2VyZmY8L0F1dGhvcj48WWVhcj4yMDEy
PC9ZZWFyPjxSZWNOdW0+ODMwMzwvUmVjTnVtPjxyZWNvcmQ+PHJlYy1udW1iZXI+ODMwMzwvcmVj
LW51bWJlcj48Zm9yZWlnbi1rZXlzPjxrZXkgYXBwPSJFTiIgZGItaWQ9InBwNTU5d3JkOXd6cjVj
ZWEwZWNwemZ0NHNycnZ0ZnZ4NXJhMCIgdGltZXN0YW1wPSIxNDU5NDU0NjQxIj44MzAzPC9rZXk+
PC9mb3JlaWduLWtleXM+PHJlZi10eXBlIG5hbWU9IkpvdXJuYWwgQXJ0aWNsZSI+MTc8L3JlZi10
eXBlPjxjb250cmlidXRvcnM+PGF1dGhvcnM+PGF1dGhvcj5TdGVsbGluZ3dlcmZmLCBUPC9hdXRo
b3I+PGF1dGhvcj5BbndhbmRlciwgSDwvYXV0aG9yPjxhdXRob3I+RWdnZXIsIEE8L2F1dGhvcj48
YXV0aG9yPkJ1ZWhsZXIsIFQ8L2F1dGhvcj48YXV0aG9yPktyZWlzLCBSPC9hdXRob3I+PGF1dGhv
cj5EZWNvbWJheiwgSjwvYXV0aG9yPjxhdXRob3I+Qm9lc2NoLCBDPC9hdXRob3I+PC9hdXRob3Jz
PjwvY29udHJpYnV0b3JzPjxhdXRoLWFkZHJlc3M+RGVwYXJ0bWVudCBvZiBOdXRyaXRpb24gYW5k
IEhlYWx0aCwgTmVzdGxlIFJlc2VhcmNoIENlbnRlciwgTmVzdGVjIEx0ZCwgUE8gQm94IDQ0LCAx
MDAwLCBMYXVzYW5uZSAyNiwgU3dpdHplcmxhbmQsIHRyZW50LnN0ZWxsaW5nd2VyZmZAcmRscy5u
ZXN0bGUuY29tLjwvYXV0aC1hZGRyZXNzPjx0aXRsZXM+PHRpdGxlPkVmZmVjdCBvZiB0d28gYmV0
YS1hbGFuaW5lIGRvc2luZyBwcm90b2NvbHMgb24gbXVzY2xlIGNhcm5vc2luZSBzeW50aGVzaXMg
YW5kIHdhc2hvdXQ8L3RpdGxlPjxzZWNvbmRhcnktdGl0bGU+QW1pbm8gQWNpZHM8L3NlY29uZGFy
eS10aXRsZT48L3RpdGxlcz48cGVyaW9kaWNhbD48ZnVsbC10aXRsZT5BbWlubyBBY2lkczwvZnVs
bC10aXRsZT48L3BlcmlvZGljYWw+PHBhZ2VzPjI0NjEtNzI8L3BhZ2VzPjx2b2x1bWU+NDI8L3Zv
bHVtZT48bnVtYmVyPjY8L251bWJlcj48a2V5d29yZHM+PGtleXdvcmQ+QWR1bHQ8L2tleXdvcmQ+
PGtleXdvcmQ+Q2Fybm9zaW5lL2FuYWx5c2lzLypiaW9zeW50aGVzaXM8L2tleXdvcmQ+PGtleXdv
cmQ+RGlldGFyeSBTdXBwbGVtZW50czwva2V5d29yZD48a2V5d29yZD5Eb3NlLVJlc3BvbnNlIFJl
bGF0aW9uc2hpcCwgRHJ1Zzwva2V5d29yZD48a2V5d29yZD5Eb3VibGUtQmxpbmQgTWV0aG9kPC9r
ZXl3b3JkPjxrZXl3b3JkPkh1bWFuczwva2V5d29yZD48a2V5d29yZD5NYWduZXRpYyBSZXNvbmFu
Y2UgU3BlY3Ryb3Njb3B5PC9rZXl3b3JkPjxrZXl3b3JkPk1hbGU8L2tleXdvcmQ+PGtleXdvcmQ+
TXVzY2xlLCBTa2VsZXRhbC8qZHJ1ZyBlZmZlY3RzL21ldGFib2xpc208L2tleXdvcmQ+PGtleXdv
cmQ+UGxhY2Vib3M8L2tleXdvcmQ+PGtleXdvcmQ+YmV0YS1BbGFuaW5lLyphZG1pbmlzdHJhdGlv
biAmYW1wOyBkb3NhZ2U8L2tleXdvcmQ+PC9rZXl3b3Jkcz48ZGF0ZXM+PHllYXI+MjAxMjwveWVh
cj48cHViLWRhdGVzPjxkYXRlPkp1bjwvZGF0ZT48L3B1Yi1kYXRlcz48L2RhdGVzPjxpc2JuPjE0
MzgtMjE5OSAoRWxlY3Ryb25pYykmI3hEOzA5MzktNDQ1MSAoTGlua2luZyk8L2lzYm4+PGFjY2Vz
c2lvbi1udW0+MjE4NDc2MTE8L2FjY2Vzc2lvbi1udW0+PHVybHM+PHJlbGF0ZWQtdXJscz48dXJs
Pmh0dHA6Ly93d3cubmNiaS5ubG0ubmloLmdvdi9wdWJtZWQvMjE4NDc2MTE8L3VybD48L3JlbGF0
ZWQtdXJscz48L3VybHM+PGVsZWN0cm9uaWMtcmVzb3VyY2UtbnVtPjEwLjEwMDcvczAwNzI2LTAx
MS0xMDU0LTQ8L2VsZWN0cm9uaWMtcmVzb3VyY2UtbnVtPjwvcmVjb3JkPjwvQ2l0ZT48L0VuZE5v
dGU+AG==
</w:fldData>
        </w:fldChar>
      </w:r>
      <w:r w:rsidR="00356DFA" w:rsidRPr="00F53619">
        <w:rPr>
          <w:rFonts w:ascii="Arial" w:eastAsia="Times,Times,Times New Roman,Ari" w:hAnsi="Arial" w:cs="Arial"/>
        </w:rPr>
        <w:instrText xml:space="preserve"> ADDIN EN.CITE.DATA </w:instrText>
      </w:r>
      <w:r w:rsidR="00F7003E" w:rsidRPr="00F53619">
        <w:rPr>
          <w:rFonts w:ascii="Arial" w:eastAsia="Times,Times,Times New Roman,Ari" w:hAnsi="Arial" w:cs="Arial"/>
        </w:rPr>
      </w:r>
      <w:r w:rsidR="00F7003E" w:rsidRPr="00F53619">
        <w:rPr>
          <w:rFonts w:ascii="Arial" w:eastAsia="Times,Times,Times New Roman,Ari" w:hAnsi="Arial" w:cs="Arial"/>
        </w:rPr>
        <w:fldChar w:fldCharType="end"/>
      </w:r>
      <w:r w:rsidR="00F7003E" w:rsidRPr="00F53619">
        <w:rPr>
          <w:rFonts w:ascii="Arial" w:eastAsia="Times,Times,Times New Roman,Ari" w:hAnsi="Arial" w:cs="Arial"/>
        </w:rPr>
      </w:r>
      <w:r w:rsidR="00F7003E" w:rsidRPr="00F53619">
        <w:rPr>
          <w:rFonts w:ascii="Arial" w:eastAsia="Times,Times,Times New Roman,Ari" w:hAnsi="Arial" w:cs="Arial"/>
        </w:rPr>
        <w:fldChar w:fldCharType="separate"/>
      </w:r>
      <w:r w:rsidRPr="00F53619">
        <w:rPr>
          <w:rFonts w:ascii="Arial" w:eastAsia="Arial,Arial,Times,Times,Times N" w:hAnsi="Arial" w:cs="Arial"/>
        </w:rPr>
        <w:t>(12</w:t>
      </w:r>
      <w:proofErr w:type="gramStart"/>
      <w:r w:rsidRPr="00F53619">
        <w:rPr>
          <w:rFonts w:ascii="Arial" w:eastAsia="Arial,Arial,Times,Times,Times N" w:hAnsi="Arial" w:cs="Arial"/>
        </w:rPr>
        <w:t>,18,24</w:t>
      </w:r>
      <w:proofErr w:type="gramEnd"/>
      <w:r w:rsidRPr="00F53619">
        <w:rPr>
          <w:rFonts w:ascii="Arial" w:eastAsia="Arial,Arial,Times,Times,Times N" w:hAnsi="Arial" w:cs="Arial"/>
        </w:rPr>
        <w:t>)</w:t>
      </w:r>
      <w:r w:rsidR="00F7003E" w:rsidRPr="00F53619">
        <w:rPr>
          <w:rFonts w:ascii="Arial" w:eastAsia="Times,Times,Times New Roman,Ari" w:hAnsi="Arial" w:cs="Arial"/>
        </w:rPr>
        <w:fldChar w:fldCharType="end"/>
      </w:r>
      <w:r w:rsidRPr="00F53619">
        <w:rPr>
          <w:rFonts w:ascii="Arial" w:eastAsia="Arial,Arial,Times,Times,Times N" w:hAnsi="Arial" w:cs="Arial"/>
        </w:rPr>
        <w:t>.</w:t>
      </w:r>
      <w:r w:rsidR="00A76F97" w:rsidRPr="00F53619">
        <w:rPr>
          <w:rFonts w:ascii="Arial" w:eastAsia="Arial,Arial,Times,Times,Times N" w:hAnsi="Arial" w:cs="Arial"/>
        </w:rPr>
        <w:t xml:space="preserve"> </w:t>
      </w:r>
      <w:r w:rsidR="00E77E64" w:rsidRPr="00F53619">
        <w:rPr>
          <w:rFonts w:ascii="Arial" w:eastAsia="Arial,Times,Times,Times New Rom" w:hAnsi="Arial" w:cs="Arial"/>
        </w:rPr>
        <w:t>Overall</w:t>
      </w:r>
      <w:r w:rsidR="001969F1" w:rsidRPr="00F53619">
        <w:rPr>
          <w:rFonts w:ascii="Arial" w:eastAsia="Arial,Times,Times,Times New Rom" w:hAnsi="Arial" w:cs="Arial"/>
        </w:rPr>
        <w:t>,</w:t>
      </w:r>
      <w:r w:rsidR="00E77E64" w:rsidRPr="00F53619">
        <w:rPr>
          <w:rFonts w:ascii="Arial" w:eastAsia="Arial,Times,Times,Times New Rom" w:hAnsi="Arial" w:cs="Arial"/>
        </w:rPr>
        <w:t xml:space="preserve"> these findings provide evidence for the efficacy of LactiGo™ topical gel as an ergogenic aid</w:t>
      </w:r>
      <w:r w:rsidR="00C82F53" w:rsidRPr="00F53619">
        <w:rPr>
          <w:rFonts w:ascii="Arial" w:eastAsia="Arial,Arial,Times,Times,Times N" w:hAnsi="Arial" w:cs="Arial"/>
        </w:rPr>
        <w:t>.</w:t>
      </w:r>
    </w:p>
    <w:p w:rsidR="001C575B" w:rsidRPr="00F53619" w:rsidRDefault="001C575B" w:rsidP="001C575B">
      <w:pPr>
        <w:rPr>
          <w:rFonts w:ascii="Arial" w:eastAsia="Arial,Arial,Times,Times,Times N" w:hAnsi="Arial" w:cs="Arial"/>
        </w:rPr>
      </w:pPr>
    </w:p>
    <w:p w:rsidR="001C575B" w:rsidRPr="00F53619" w:rsidRDefault="00F7003E" w:rsidP="001C575B">
      <w:pPr>
        <w:jc w:val="both"/>
        <w:rPr>
          <w:rFonts w:ascii="Arial" w:hAnsi="Arial" w:cs="Arial"/>
          <w:b/>
          <w:u w:val="single"/>
        </w:rPr>
      </w:pPr>
      <w:r w:rsidRPr="00F53619">
        <w:rPr>
          <w:rFonts w:ascii="Arial" w:hAnsi="Arial" w:cs="Arial"/>
          <w:noProof/>
        </w:rPr>
        <w:pict>
          <v:line id="Straight Connector 14" o:spid="_x0000_s1032" style="position:absolute;left:0;text-align:left;z-index:2516643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9.7pt" to="523.05pt,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eHDLACAACiBQAADgAAAGRycy9lMm9Eb2MueG1srFRNj5swEL1X6n+wuLNAQgigTVa7hPTSj1Wz&#10;Vc8ONsGqsZHthKyq/veOTaCb7aWqlgPyeDzjN2/e+Pbu3HJ0okozKVZedBN6iIpKEiYOK+/b09ZP&#10;PaQNFgRzKejKe6bau1u/f3fbdzmdyUZyQhWCJELnfbfyGmO6PAh01dAW6xvZUQHOWqoWGzDVISAK&#10;95C95cEsDJOgl4p0SlZUa9jdDE5v7fLXNa3Ml7rW1CC+8gCbcX/l/nv7D9a3OD8o3DWsusDA/4Gi&#10;xUzApVOqDTYYHRX7K1XLKiW1rM1NJdtA1jWrqKsBqonCV9XsGtxRVwuQo7uJJv12aavPp0eFGIHe&#10;xR4SuIUe7YzC7NAYVEghgEGpEDiBqb7TOQQU4lHZWquz2HUfZfVDIyGLBosDdYifnjvIEtmI4CrE&#10;GrqD+/b9J0ngDD4a6Wg716q1KYEQdHbdeZ66Q88GVbCZJLMsDqGJ1egLcD4GdkqbD1S2yC5WHmfC&#10;EodzfPqojQWC8/GI3RZyyzh3zecC9SsvW8wWLkBLzoh12mNaHfYFV+iEQT5paD9XFXheHlPyKIhL&#10;1lBMysvaYMaHNVzOhc1HnSIHRGCdDSzdPpTo1PIzC7MyLdPYj2dJ6cfhZuPfb4vYT7bRcrGZb4pi&#10;E/2yQKM4bxghVFiso3Kj+N+UcZmhQXOTdidSguvsjj0Ae430frsIl/E89ZfLxdyP52XoP6Tbwr8v&#10;oiRZlg/FQ/kKaemq128DdqLSopJHQ9WuIT3a86P6ikHOyXxhtUKYlcM8DbPMGjD5s+XQR4T5AZ6s&#10;yigPKWm+M9M49Vrd2ZxXvXchwz7mXYMHRSzjLEtHQQxScVxNcAbmxqZba2rbhYw/3IJIRkG4qbGD&#10;MozcXpLnRzVOEzwELujyaNmX5qUN65dP6/o3AAAA//8DAFBLAwQUAAYACAAAACEAiAEZ19oAAAAI&#10;AQAADwAAAGRycy9kb3ducmV2LnhtbEyPwU7DMBBE70j8g7VI3KidqlQQ4lQUqXDiQNsP2MZLEjVe&#10;R7Gbpn/PVhzguG9GszPFavKdGmmIbWAL2cyAIq6Ca7m2sN9tHp5AxYTssAtMFi4UYVXe3hSYu3Dm&#10;Lxq3qVYSwjFHC01Kfa51rBryGGehJxbtOwwek5xDrd2AZwn3nZ4bs9QeW5YPDfb01lB13J68hbBb&#10;by57tx7T42fWm/fsA+ORrb2/m15fQCWa0p8ZrvWlOpTS6RBO7KLqLMwzMQp+XoC6ymaxFHL4Jbos&#10;9P8B5Q8AAAD//wMAUEsBAi0AFAAGAAgAAAAhAOSZw8D7AAAA4QEAABMAAAAAAAAAAAAAAAAAAAAA&#10;AFtDb250ZW50X1R5cGVzXS54bWxQSwECLQAUAAYACAAAACEAI7Jq4dcAAACUAQAACwAAAAAAAAAA&#10;AAAAAAAsAQAAX3JlbHMvLnJlbHNQSwECLQAUAAYACAAAACEAJpeHDLACAACiBQAADgAAAAAAAAAA&#10;AAAAAAAsAgAAZHJzL2Uyb0RvYy54bWxQSwECLQAUAAYACAAAACEAiAEZ19oAAAAIAQAADwAAAAAA&#10;AAAAAAAAAAAIBQAAZHJzL2Rvd25yZXYueG1sUEsFBgAAAAAEAAQA8wAAAA8GAAAAAA==&#10;" o:allowincell="f" strokecolor="maroon">
            <v:shadow opacity="49150f"/>
          </v:line>
        </w:pict>
      </w:r>
    </w:p>
    <w:p w:rsidR="00236346" w:rsidRPr="00F53619" w:rsidRDefault="00236346" w:rsidP="001C575B">
      <w:pPr>
        <w:widowControl w:val="0"/>
        <w:autoSpaceDE w:val="0"/>
        <w:autoSpaceDN w:val="0"/>
        <w:adjustRightInd w:val="0"/>
        <w:rPr>
          <w:rFonts w:ascii="Arial" w:eastAsia="Arial,Arial,Times,Times New Rom" w:hAnsi="Arial" w:cs="Arial"/>
          <w:b/>
        </w:rPr>
      </w:pPr>
    </w:p>
    <w:p w:rsidR="001C575B" w:rsidRPr="00F53619" w:rsidRDefault="00236346" w:rsidP="001C575B">
      <w:pPr>
        <w:widowControl w:val="0"/>
        <w:autoSpaceDE w:val="0"/>
        <w:autoSpaceDN w:val="0"/>
        <w:adjustRightInd w:val="0"/>
        <w:rPr>
          <w:rFonts w:ascii="Arial" w:eastAsia="Arial,Arial,Times,Times New Rom" w:hAnsi="Arial" w:cs="Arial"/>
          <w:b/>
        </w:rPr>
      </w:pPr>
      <w:r w:rsidRPr="00F53619">
        <w:rPr>
          <w:rFonts w:ascii="Arial" w:eastAsia="Arial,Arial,Times,Times New Rom" w:hAnsi="Arial" w:cs="Arial"/>
          <w:b/>
        </w:rPr>
        <w:t>ACKNOWLEDGEMENTS</w:t>
      </w:r>
    </w:p>
    <w:p w:rsidR="00236346" w:rsidRPr="00F53619" w:rsidRDefault="00236346" w:rsidP="001C575B">
      <w:pPr>
        <w:widowControl w:val="0"/>
        <w:autoSpaceDE w:val="0"/>
        <w:autoSpaceDN w:val="0"/>
        <w:adjustRightInd w:val="0"/>
        <w:rPr>
          <w:rFonts w:ascii="Arial" w:eastAsia="Times New Roman,Arial" w:hAnsi="Arial" w:cs="Arial"/>
          <w:b/>
        </w:rPr>
      </w:pPr>
    </w:p>
    <w:p w:rsidR="001C575B" w:rsidRPr="00F53619" w:rsidRDefault="001C575B" w:rsidP="001C575B">
      <w:pPr>
        <w:widowControl w:val="0"/>
        <w:autoSpaceDE w:val="0"/>
        <w:autoSpaceDN w:val="0"/>
        <w:adjustRightInd w:val="0"/>
        <w:rPr>
          <w:rFonts w:ascii="Arial" w:eastAsia="Times New Roman,Arial" w:hAnsi="Arial" w:cs="Arial"/>
        </w:rPr>
      </w:pPr>
      <w:r w:rsidRPr="00F53619">
        <w:rPr>
          <w:rFonts w:ascii="Arial" w:eastAsia="Arial,Arial,Times,Times,Times N" w:hAnsi="Arial" w:cs="Arial"/>
        </w:rPr>
        <w:t xml:space="preserve">The authors would like to thank the volunteers who participated in the study. </w:t>
      </w:r>
      <w:r w:rsidR="000757EC" w:rsidRPr="00F53619">
        <w:rPr>
          <w:rFonts w:ascii="Arial" w:eastAsia="Times,Times,Times New Roman,Ari" w:hAnsi="Arial" w:cs="Arial"/>
        </w:rPr>
        <w:t>We would also like to thank Stacy T</w:t>
      </w:r>
      <w:r w:rsidR="001969F1" w:rsidRPr="00F53619">
        <w:rPr>
          <w:rFonts w:ascii="Arial" w:eastAsia="Times,Times,Times New Roman,Ari" w:hAnsi="Arial" w:cs="Arial"/>
        </w:rPr>
        <w:t>.</w:t>
      </w:r>
      <w:r w:rsidR="000757EC" w:rsidRPr="00F53619">
        <w:rPr>
          <w:rFonts w:ascii="Arial" w:eastAsia="Times,Times,Times New Roman,Ari" w:hAnsi="Arial" w:cs="Arial"/>
        </w:rPr>
        <w:t xml:space="preserve"> Sims for her valuable insight.</w:t>
      </w:r>
      <w:r w:rsidR="000757EC" w:rsidRPr="00F53619">
        <w:rPr>
          <w:rFonts w:ascii="Arial" w:eastAsia="Arial,Arial,Times,Times,Times N" w:hAnsi="Arial" w:cs="Arial"/>
        </w:rPr>
        <w:t xml:space="preserve"> </w:t>
      </w:r>
      <w:r w:rsidRPr="00F53619">
        <w:rPr>
          <w:rFonts w:ascii="Arial" w:eastAsia="Arial,Arial,Times,Times,Times N" w:hAnsi="Arial" w:cs="Arial"/>
        </w:rPr>
        <w:t xml:space="preserve">The authors declare that </w:t>
      </w:r>
      <w:r w:rsidR="001969F1" w:rsidRPr="00F53619">
        <w:rPr>
          <w:rFonts w:ascii="Arial" w:eastAsia="Arial,Arial,Times,Times,Times N" w:hAnsi="Arial" w:cs="Arial"/>
        </w:rPr>
        <w:t xml:space="preserve">the </w:t>
      </w:r>
      <w:r w:rsidRPr="00F53619">
        <w:rPr>
          <w:rFonts w:ascii="Arial" w:eastAsia="Arial,Arial,Times,Times,Times N" w:hAnsi="Arial" w:cs="Arial"/>
        </w:rPr>
        <w:t>tests conducted were in compliance with current laws of the country in which they were performed.</w:t>
      </w:r>
    </w:p>
    <w:p w:rsidR="001C575B" w:rsidRPr="00F53619" w:rsidRDefault="00F7003E" w:rsidP="001C575B">
      <w:pPr>
        <w:jc w:val="both"/>
        <w:rPr>
          <w:rFonts w:ascii="Arial" w:hAnsi="Arial" w:cs="Arial"/>
          <w:b/>
          <w:u w:val="single"/>
        </w:rPr>
      </w:pPr>
      <w:r w:rsidRPr="00F53619">
        <w:rPr>
          <w:rFonts w:ascii="Arial" w:hAnsi="Arial" w:cs="Arial"/>
          <w:noProof/>
        </w:rPr>
        <w:pict>
          <v:line id="Straight Connector 13" o:spid="_x0000_s1031" style="position:absolute;left:0;text-align:left;z-index:251662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9.7pt" to="523.05pt,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1RYdrACAACiBQAADgAAAGRycy9lMm9Eb2MueG1srFRNj5swEL1X6n+wuLNAQgigTVa7hPTSj1Wz&#10;Vc8ONsGqsZHthKyq/veOTaCb7aWqlgPyeDzjN2/e+Pbu3HJ0okozKVZedBN6iIpKEiYOK+/b09ZP&#10;PaQNFgRzKejKe6bau1u/f3fbdzmdyUZyQhWCJELnfbfyGmO6PAh01dAW6xvZUQHOWqoWGzDVISAK&#10;95C95cEsDJOgl4p0SlZUa9jdDE5v7fLXNa3Ml7rW1CC+8gCbcX/l/nv7D9a3OD8o3DWsusDA/4Gi&#10;xUzApVOqDTYYHRX7K1XLKiW1rM1NJdtA1jWrqKsBqonCV9XsGtxRVwuQo7uJJv12aavPp0eFGIHe&#10;zT0kcAs92hmF2aExqJBCAINSIXACU32ncwgoxKOytVZnses+yuqHRkIWDRYH6hA/PXeQJbIRwVWI&#10;NXQH9+37T5LAGXw00tF2rlVrUwIh6Oy68zx1h54NqmAzSWZZHEITq9EX4HwM7JQ2H6hskV2sPM6E&#10;JQ7n+PRRGwsE5+MRuy3klnHums8F6ldetpgtXICWnBHrtMe0OuwLrtAJg3zS0H6uKvC8PKbkURCX&#10;rKGYlJe1wYwPa7icC5uPOkUOiMA6G1i6fSjRqeVnFmZlWqaxH8+S0o/Dzca/3xaxn2yj5WIz3xTF&#10;JvplgUZx3jBCqLBYR+VG8b8p4zJDg+Ym7U6kBNfZHXsA9hrp/XYRLuN56i+Xi7kfz8vQf0i3hX9f&#10;REmyLB+Kh/IV0tJVr98G7ESlRSWPhqpdQ3q050f1FYOck/nCaoUwK4d5GmaZNWDyZ8uhjwjzAzxZ&#10;lVEeUtJ8Z6Zx6rW6szmveu9Chn3MuwYPiljGWZaOghik4ria4AzMjU231tS2Cxl/uAWRjIJwU2MH&#10;ZRi5vSTPj2qcJngIXNDl0bIvzUsb1i+f1vVvAAAA//8DAFBLAwQUAAYACAAAACEAiAEZ19oAAAAI&#10;AQAADwAAAGRycy9kb3ducmV2LnhtbEyPwU7DMBBE70j8g7VI3KidqlQQ4lQUqXDiQNsP2MZLEjVe&#10;R7Gbpn/PVhzguG9GszPFavKdGmmIbWAL2cyAIq6Ca7m2sN9tHp5AxYTssAtMFi4UYVXe3hSYu3Dm&#10;Lxq3qVYSwjFHC01Kfa51rBryGGehJxbtOwwek5xDrd2AZwn3nZ4bs9QeW5YPDfb01lB13J68hbBb&#10;by57tx7T42fWm/fsA+ORrb2/m15fQCWa0p8ZrvWlOpTS6RBO7KLqLMwzMQp+XoC6ymaxFHL4Jbos&#10;9P8B5Q8AAAD//wMAUEsBAi0AFAAGAAgAAAAhAOSZw8D7AAAA4QEAABMAAAAAAAAAAAAAAAAAAAAA&#10;AFtDb250ZW50X1R5cGVzXS54bWxQSwECLQAUAAYACAAAACEAI7Jq4dcAAACUAQAACwAAAAAAAAAA&#10;AAAAAAAsAQAAX3JlbHMvLnJlbHNQSwECLQAUAAYACAAAACEAV1RYdrACAACiBQAADgAAAAAAAAAA&#10;AAAAAAAsAgAAZHJzL2Uyb0RvYy54bWxQSwECLQAUAAYACAAAACEAiAEZ19oAAAAIAQAADwAAAAAA&#10;AAAAAAAAAAAIBQAAZHJzL2Rvd25yZXYueG1sUEsFBgAAAAAEAAQA8wAAAA8GAAAAAA==&#10;" o:allowincell="f" strokecolor="maroon">
            <v:shadow opacity="49150f"/>
          </v:line>
        </w:pict>
      </w:r>
    </w:p>
    <w:p w:rsidR="00007A5E" w:rsidRPr="00F53619" w:rsidRDefault="00007A5E" w:rsidP="00007A5E">
      <w:pPr>
        <w:pStyle w:val="BodyText"/>
        <w:spacing w:after="0" w:line="240" w:lineRule="auto"/>
        <w:jc w:val="left"/>
        <w:rPr>
          <w:rFonts w:cs="Arial"/>
          <w:b w:val="0"/>
          <w:lang w:val="en-US"/>
        </w:rPr>
      </w:pPr>
      <w:r w:rsidRPr="00F53619">
        <w:rPr>
          <w:rFonts w:cs="Arial"/>
          <w:lang w:val="en-US"/>
        </w:rPr>
        <w:t xml:space="preserve">Address for correspondence: </w:t>
      </w:r>
      <w:r w:rsidR="0093673B" w:rsidRPr="00F53619">
        <w:rPr>
          <w:rFonts w:cs="Arial"/>
          <w:b w:val="0"/>
          <w:lang w:val="en-US"/>
        </w:rPr>
        <w:t>Tim M. Sharpe</w:t>
      </w:r>
      <w:r w:rsidRPr="00F53619">
        <w:rPr>
          <w:rFonts w:cs="Arial"/>
          <w:b w:val="0"/>
          <w:lang w:val="en-US"/>
        </w:rPr>
        <w:t>, Department of Human Nutrition and Functional Medicine, University of Western States, Portland, OR, USA</w:t>
      </w:r>
      <w:r w:rsidR="00D11D82" w:rsidRPr="00F53619">
        <w:rPr>
          <w:rFonts w:cs="Arial"/>
          <w:b w:val="0"/>
          <w:lang w:val="en-US"/>
        </w:rPr>
        <w:t>, 97230, Email: Tsharpe@uws.edu</w:t>
      </w:r>
    </w:p>
    <w:p w:rsidR="00007A5E" w:rsidRPr="00F53619" w:rsidRDefault="00F7003E" w:rsidP="00007A5E">
      <w:pPr>
        <w:jc w:val="both"/>
        <w:rPr>
          <w:rFonts w:ascii="Arial" w:hAnsi="Arial" w:cs="Arial"/>
          <w:b/>
        </w:rPr>
      </w:pPr>
      <w:r w:rsidRPr="00F53619">
        <w:rPr>
          <w:rFonts w:ascii="Arial" w:hAnsi="Arial" w:cs="Arial"/>
          <w:noProof/>
        </w:rPr>
        <w:pict>
          <v:line id="Straight Connector 12" o:spid="_x0000_s1030" style="position:absolute;left:0;text-align:left;z-index:2516602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6.8pt" to="523.05pt,6.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vn77ACAACiBQAADgAAAGRycy9lMm9Eb2MueG1srFRNj5swEL1X6n+wuLNAQgigTVa7hPTSj1Wz&#10;Vc8ONsGqsZHthKyq/veOTaCb7aWqlgPyeDzjN2/e+Pbu3HJ0okozKVZedBN6iIpKEiYOK+/b09ZP&#10;PaQNFgRzKejKe6bau1u/f3fbdzmdyUZyQhWCJELnfbfyGmO6PAh01dAW6xvZUQHOWqoWGzDVISAK&#10;95C95cEsDJOgl4p0SlZUa9jdDE5v7fLXNa3Ml7rW1CC+8gCbcX/l/nv7D9a3OD8o3DWsusDA/4Gi&#10;xUzApVOqDTYYHRX7K1XLKiW1rM1NJdtA1jWrqKsBqonCV9XsGtxRVwuQo7uJJv12aavPp0eFGIHe&#10;zTwkcAs92hmF2aExqJBCAINSIXACU32ncwgoxKOytVZnses+yuqHRkIWDRYH6hA/PXeQJbIRwVWI&#10;NXQH9+37T5LAGXw00tF2rlVrUwIh6Oy68zx1h54NqmAzSWZZHEITq9EX4HwM7JQ2H6hskV2sPM6E&#10;JQ7n+PRRGwsE5+MRuy3klnHums8F6ldetpgtXICWnBHrtMe0OuwLrtAJg3zS0H6uKvC8PKbkURCX&#10;rKGYlJe1wYwPa7icC5uPOkUOiMA6G1i6fSjRqeVnFmZlWqaxH8+S0o/Dzca/3xaxn2yj5WIz3xTF&#10;JvplgUZx3jBCqLBYR+VG8b8p4zJDg+Ym7U6kBNfZHXsA9hrp/XYRLuN56i+Xi7kfz8vQf0i3hX9f&#10;REmyLB+Kh/IV0tJVr98G7ESlRSWPhqpdQ3q050f1FYOck/nCaoUwK4d5GmaZNWDyZ8uhjwjzAzxZ&#10;lVEeUtJ8Z6Zx6rW6szmveu9Chn3MuwYPiljGWZaOghik4ria4AzMjU231tS2Cxl/uAWRjIJwU2MH&#10;ZRi5vSTPj2qcJngIXNDl0bIvzUsb1i+f1vVvAAAA//8DAFBLAwQUAAYACAAAACEAK4goWdoAAAAI&#10;AQAADwAAAGRycy9kb3ducmV2LnhtbEyPwU7DMBBE70j9B2srcaNOCkRViFNRpMKJA20/YBsvSdR4&#10;HcVumv49W3GA474Zzc4U68l1aqQhtJ4NpIsEFHHlbcu1gcN++7ACFSKyxc4zGbhSgHU5uyswt/7C&#10;XzTuYq0khEOOBpoY+1zrUDXkMCx8Tyzatx8cRjmHWtsBLxLuOr1Mkkw7bFk+NNjTW0PVaXd2Bvx+&#10;s70e7GaMz59pn7ynHxhObMz9fHp9ARVpin9muNWX6lBKp6M/sw2qM7BMxSj4MQN1k5OnTMjxl+iy&#10;0P8HlD8AAAD//wMAUEsBAi0AFAAGAAgAAAAhAOSZw8D7AAAA4QEAABMAAAAAAAAAAAAAAAAAAAAA&#10;AFtDb250ZW50X1R5cGVzXS54bWxQSwECLQAUAAYACAAAACEAI7Jq4dcAAACUAQAACwAAAAAAAAAA&#10;AAAAAAAsAQAAX3JlbHMvLnJlbHNQSwECLQAUAAYACAAAACEAqnvn77ACAACiBQAADgAAAAAAAAAA&#10;AAAAAAAsAgAAZHJzL2Uyb0RvYy54bWxQSwECLQAUAAYACAAAACEAK4goWdoAAAAIAQAADwAAAAAA&#10;AAAAAAAAAAAIBQAAZHJzL2Rvd25yZXYueG1sUEsFBgAAAAAEAAQA8wAAAA8GAAAAAA==&#10;" o:allowincell="f" strokecolor="maroon">
            <v:shadow opacity="49150f"/>
          </v:line>
        </w:pict>
      </w:r>
    </w:p>
    <w:p w:rsidR="00007A5E" w:rsidRPr="00F53619" w:rsidRDefault="00007A5E" w:rsidP="00714875">
      <w:pPr>
        <w:widowControl w:val="0"/>
        <w:autoSpaceDE w:val="0"/>
        <w:autoSpaceDN w:val="0"/>
        <w:adjustRightInd w:val="0"/>
        <w:rPr>
          <w:rFonts w:ascii="Arial" w:eastAsia="Times,Times New Roman,Arial" w:hAnsi="Arial" w:cs="Arial"/>
          <w:b/>
        </w:rPr>
      </w:pPr>
    </w:p>
    <w:p w:rsidR="00714875" w:rsidRPr="00F53619" w:rsidRDefault="00714875" w:rsidP="00714875">
      <w:pPr>
        <w:widowControl w:val="0"/>
        <w:autoSpaceDE w:val="0"/>
        <w:autoSpaceDN w:val="0"/>
        <w:adjustRightInd w:val="0"/>
        <w:rPr>
          <w:rFonts w:ascii="Arial" w:eastAsia="Times New Roman,Arial" w:hAnsi="Arial" w:cs="Arial"/>
          <w:b/>
        </w:rPr>
      </w:pPr>
    </w:p>
    <w:p w:rsidR="00714875" w:rsidRPr="00F53619" w:rsidRDefault="00714875" w:rsidP="00714875">
      <w:pPr>
        <w:widowControl w:val="0"/>
        <w:autoSpaceDE w:val="0"/>
        <w:autoSpaceDN w:val="0"/>
        <w:adjustRightInd w:val="0"/>
        <w:rPr>
          <w:rFonts w:ascii="Arial" w:eastAsia="Times,Times New Roman,Arial" w:hAnsi="Arial" w:cs="Arial"/>
        </w:rPr>
      </w:pPr>
      <w:r w:rsidRPr="00F53619">
        <w:rPr>
          <w:rFonts w:ascii="Arial" w:eastAsia="Arial,Arial,Times New Roman,Ari" w:hAnsi="Arial" w:cs="Arial"/>
          <w:b/>
        </w:rPr>
        <w:t>REFERENCES</w:t>
      </w:r>
    </w:p>
    <w:p w:rsidR="00714875" w:rsidRPr="00F53619" w:rsidRDefault="00714875">
      <w:pPr>
        <w:rPr>
          <w:rFonts w:ascii="Arial" w:hAnsi="Arial" w:cs="Arial"/>
        </w:rPr>
      </w:pPr>
    </w:p>
    <w:p w:rsidR="00A274B9" w:rsidRPr="00F53619" w:rsidRDefault="00F7003E" w:rsidP="004D300B">
      <w:pPr>
        <w:pStyle w:val="EndNoteBibliography"/>
        <w:numPr>
          <w:ilvl w:val="0"/>
          <w:numId w:val="4"/>
        </w:numPr>
        <w:jc w:val="both"/>
        <w:rPr>
          <w:noProof/>
        </w:rPr>
      </w:pPr>
      <w:r w:rsidRPr="00F53619">
        <w:fldChar w:fldCharType="begin"/>
      </w:r>
      <w:r w:rsidR="00714875" w:rsidRPr="00F53619">
        <w:instrText xml:space="preserve"> ADDIN EN.REFLIST </w:instrText>
      </w:r>
      <w:r w:rsidRPr="00F53619">
        <w:fldChar w:fldCharType="separate"/>
      </w:r>
      <w:r w:rsidR="00A274B9" w:rsidRPr="00F53619">
        <w:rPr>
          <w:noProof/>
        </w:rPr>
        <w:t xml:space="preserve">Abe H. Role of histidine-related compounds as intracellular proton buffering constituents in vertebrate muscle. </w:t>
      </w:r>
      <w:r w:rsidR="00A274B9" w:rsidRPr="00F53619">
        <w:rPr>
          <w:b/>
          <w:i/>
          <w:noProof/>
        </w:rPr>
        <w:t>Biochemistry C/C of Biokhimia</w:t>
      </w:r>
      <w:r w:rsidR="00A274B9" w:rsidRPr="00F53619">
        <w:rPr>
          <w:b/>
          <w:noProof/>
        </w:rPr>
        <w:t xml:space="preserve">. </w:t>
      </w:r>
      <w:r w:rsidR="00A274B9" w:rsidRPr="00F53619">
        <w:rPr>
          <w:noProof/>
        </w:rPr>
        <w:t>2000;(65</w:t>
      </w:r>
      <w:r w:rsidR="004D300B" w:rsidRPr="00F53619">
        <w:rPr>
          <w:noProof/>
        </w:rPr>
        <w:t>):</w:t>
      </w:r>
      <w:r w:rsidR="00A274B9" w:rsidRPr="00F53619">
        <w:rPr>
          <w:noProof/>
        </w:rPr>
        <w:t>757-765.</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Asatoor A, Bandoh J, Lant A, Milne</w:t>
      </w:r>
      <w:r w:rsidR="00A274B9" w:rsidRPr="00F53619">
        <w:rPr>
          <w:noProof/>
        </w:rPr>
        <w:t xml:space="preserve"> M</w:t>
      </w:r>
      <w:r w:rsidRPr="00F53619">
        <w:rPr>
          <w:noProof/>
        </w:rPr>
        <w:t>, Navab</w:t>
      </w:r>
      <w:r w:rsidR="00A274B9" w:rsidRPr="00F53619">
        <w:rPr>
          <w:noProof/>
        </w:rPr>
        <w:t xml:space="preserve"> F. Intestinal absorption of carnosine and its constituent amino acids in man. </w:t>
      </w:r>
      <w:r w:rsidR="00A274B9" w:rsidRPr="00F53619">
        <w:rPr>
          <w:b/>
          <w:i/>
          <w:noProof/>
        </w:rPr>
        <w:t>Gut</w:t>
      </w:r>
      <w:r w:rsidR="00A274B9" w:rsidRPr="00F53619">
        <w:rPr>
          <w:b/>
          <w:noProof/>
        </w:rPr>
        <w:t xml:space="preserve">. </w:t>
      </w:r>
      <w:r w:rsidR="00A274B9" w:rsidRPr="00F53619">
        <w:rPr>
          <w:noProof/>
        </w:rPr>
        <w:t>1970;(11</w:t>
      </w:r>
      <w:r w:rsidR="004D300B" w:rsidRPr="00F53619">
        <w:rPr>
          <w:noProof/>
        </w:rPr>
        <w:t>):</w:t>
      </w:r>
      <w:r w:rsidR="00A274B9" w:rsidRPr="00F53619">
        <w:rPr>
          <w:noProof/>
        </w:rPr>
        <w:t>250-254.</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Baguet A, Reyngoudt H, Pottier A, Everaert I, Callens S, Achten</w:t>
      </w:r>
      <w:r w:rsidR="00A274B9" w:rsidRPr="00F53619">
        <w:rPr>
          <w:noProof/>
        </w:rPr>
        <w:t xml:space="preserve"> E</w:t>
      </w:r>
      <w:r w:rsidRPr="00F53619">
        <w:rPr>
          <w:noProof/>
        </w:rPr>
        <w:t>, Derave</w:t>
      </w:r>
      <w:r w:rsidR="00A274B9" w:rsidRPr="00F53619">
        <w:rPr>
          <w:noProof/>
        </w:rPr>
        <w:t xml:space="preserve"> W. Carnosine loading and washout in human skeletal muscles. </w:t>
      </w:r>
      <w:r w:rsidR="00A274B9" w:rsidRPr="00F53619">
        <w:rPr>
          <w:b/>
          <w:i/>
          <w:noProof/>
        </w:rPr>
        <w:t>J Appl Physiol (1985)</w:t>
      </w:r>
      <w:r w:rsidR="00A274B9" w:rsidRPr="00F53619">
        <w:rPr>
          <w:b/>
          <w:noProof/>
        </w:rPr>
        <w:t xml:space="preserve">. </w:t>
      </w:r>
      <w:r w:rsidR="00A274B9" w:rsidRPr="00F53619">
        <w:rPr>
          <w:noProof/>
        </w:rPr>
        <w:t>2009;(106</w:t>
      </w:r>
      <w:r w:rsidR="004D300B" w:rsidRPr="00F53619">
        <w:rPr>
          <w:noProof/>
        </w:rPr>
        <w:t>):</w:t>
      </w:r>
      <w:r w:rsidR="00A274B9" w:rsidRPr="00F53619">
        <w:rPr>
          <w:noProof/>
        </w:rPr>
        <w:t>837-842, doi:10.1152/japplphysiol.91357.2008.</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Bangsbo J, Iaia</w:t>
      </w:r>
      <w:r w:rsidR="00A274B9" w:rsidRPr="00F53619">
        <w:rPr>
          <w:noProof/>
        </w:rPr>
        <w:t xml:space="preserve"> F</w:t>
      </w:r>
      <w:r w:rsidRPr="00F53619">
        <w:rPr>
          <w:noProof/>
        </w:rPr>
        <w:t>, Krustrup</w:t>
      </w:r>
      <w:r w:rsidR="00A274B9" w:rsidRPr="00F53619">
        <w:rPr>
          <w:noProof/>
        </w:rPr>
        <w:t xml:space="preserve"> P. The y</w:t>
      </w:r>
      <w:r w:rsidRPr="00F53619">
        <w:rPr>
          <w:noProof/>
        </w:rPr>
        <w:t>o-yo intermittent recovery test</w:t>
      </w:r>
      <w:r w:rsidR="00A274B9" w:rsidRPr="00F53619">
        <w:rPr>
          <w:noProof/>
        </w:rPr>
        <w:t xml:space="preserve">: A useful tool for evaluation of physical performance in intermittent sports. </w:t>
      </w:r>
      <w:r w:rsidR="00A274B9" w:rsidRPr="00F53619">
        <w:rPr>
          <w:b/>
          <w:i/>
          <w:noProof/>
        </w:rPr>
        <w:t>Sports Med</w:t>
      </w:r>
      <w:r w:rsidR="00A274B9" w:rsidRPr="00F53619">
        <w:rPr>
          <w:b/>
          <w:noProof/>
        </w:rPr>
        <w:t xml:space="preserve">. </w:t>
      </w:r>
      <w:r w:rsidR="00A274B9" w:rsidRPr="00F53619">
        <w:rPr>
          <w:noProof/>
        </w:rPr>
        <w:t>2008;(38</w:t>
      </w:r>
      <w:r w:rsidR="004D300B" w:rsidRPr="00F53619">
        <w:rPr>
          <w:noProof/>
        </w:rPr>
        <w:t>):</w:t>
      </w:r>
      <w:r w:rsidR="00A274B9" w:rsidRPr="00F53619">
        <w:rPr>
          <w:noProof/>
        </w:rPr>
        <w:t>37-51.</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Begum G, Cunliffe</w:t>
      </w:r>
      <w:r w:rsidR="00A274B9" w:rsidRPr="00F53619">
        <w:rPr>
          <w:noProof/>
        </w:rPr>
        <w:t xml:space="preserve"> A</w:t>
      </w:r>
      <w:r w:rsidRPr="00F53619">
        <w:rPr>
          <w:noProof/>
        </w:rPr>
        <w:t>, Leveritt</w:t>
      </w:r>
      <w:r w:rsidR="00A274B9" w:rsidRPr="00F53619">
        <w:rPr>
          <w:noProof/>
        </w:rPr>
        <w:t xml:space="preserve"> M. Physiological role of carnosine in contracting muscle. </w:t>
      </w:r>
      <w:r w:rsidR="00A274B9" w:rsidRPr="00F53619">
        <w:rPr>
          <w:b/>
          <w:i/>
          <w:noProof/>
        </w:rPr>
        <w:t>Int J Sport Nutr Exerc Metab</w:t>
      </w:r>
      <w:r w:rsidR="00A274B9" w:rsidRPr="00F53619">
        <w:rPr>
          <w:b/>
          <w:noProof/>
        </w:rPr>
        <w:t xml:space="preserve">. </w:t>
      </w:r>
      <w:r w:rsidR="00A274B9" w:rsidRPr="00F53619">
        <w:rPr>
          <w:noProof/>
        </w:rPr>
        <w:t>2005;(15</w:t>
      </w:r>
      <w:r w:rsidR="004D300B" w:rsidRPr="00F53619">
        <w:rPr>
          <w:noProof/>
        </w:rPr>
        <w:t>):</w:t>
      </w:r>
      <w:r w:rsidR="00A274B9" w:rsidRPr="00F53619">
        <w:rPr>
          <w:noProof/>
        </w:rPr>
        <w:t>493-514.</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Boldyrev A, Aldini</w:t>
      </w:r>
      <w:r w:rsidR="00A274B9" w:rsidRPr="00F53619">
        <w:rPr>
          <w:noProof/>
        </w:rPr>
        <w:t xml:space="preserve"> G</w:t>
      </w:r>
      <w:r w:rsidRPr="00F53619">
        <w:rPr>
          <w:noProof/>
        </w:rPr>
        <w:t>, Derave</w:t>
      </w:r>
      <w:r w:rsidR="00A274B9" w:rsidRPr="00F53619">
        <w:rPr>
          <w:noProof/>
        </w:rPr>
        <w:t xml:space="preserve"> W. Physiology and pathophysiology of carnosine. </w:t>
      </w:r>
      <w:r w:rsidR="00A274B9" w:rsidRPr="00F53619">
        <w:rPr>
          <w:b/>
          <w:i/>
          <w:noProof/>
        </w:rPr>
        <w:t>Physiol Rev</w:t>
      </w:r>
      <w:r w:rsidR="00A274B9" w:rsidRPr="00F53619">
        <w:rPr>
          <w:b/>
          <w:noProof/>
        </w:rPr>
        <w:t xml:space="preserve">. </w:t>
      </w:r>
      <w:r w:rsidR="00A274B9" w:rsidRPr="00F53619">
        <w:rPr>
          <w:noProof/>
        </w:rPr>
        <w:t>2013;(93)</w:t>
      </w:r>
      <w:r w:rsidR="004D300B" w:rsidRPr="00F53619">
        <w:rPr>
          <w:noProof/>
        </w:rPr>
        <w:t>:</w:t>
      </w:r>
      <w:r w:rsidR="00A274B9" w:rsidRPr="00F53619">
        <w:rPr>
          <w:noProof/>
        </w:rPr>
        <w:t>1803-1845, doi:10.1152/physrev.00039.2012.</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Costill D, Verstappen F, Kuipers H, Janssen</w:t>
      </w:r>
      <w:r w:rsidR="00A274B9" w:rsidRPr="00F53619">
        <w:rPr>
          <w:noProof/>
        </w:rPr>
        <w:t xml:space="preserve"> E</w:t>
      </w:r>
      <w:r w:rsidRPr="00F53619">
        <w:rPr>
          <w:noProof/>
        </w:rPr>
        <w:t>, Fink</w:t>
      </w:r>
      <w:r w:rsidR="00A274B9" w:rsidRPr="00F53619">
        <w:rPr>
          <w:noProof/>
        </w:rPr>
        <w:t xml:space="preserve"> W. Acid-base balance during repeated bouts of exercise: Influence of </w:t>
      </w:r>
      <w:r w:rsidR="009C6CFF" w:rsidRPr="00F53619">
        <w:rPr>
          <w:noProof/>
        </w:rPr>
        <w:t>HCO</w:t>
      </w:r>
      <w:r w:rsidR="00A274B9" w:rsidRPr="00F53619">
        <w:rPr>
          <w:noProof/>
        </w:rPr>
        <w:t xml:space="preserve">3. </w:t>
      </w:r>
      <w:r w:rsidR="00A274B9" w:rsidRPr="00F53619">
        <w:rPr>
          <w:b/>
          <w:i/>
          <w:noProof/>
        </w:rPr>
        <w:t>Int J Sports Med</w:t>
      </w:r>
      <w:r w:rsidR="00A274B9" w:rsidRPr="00F53619">
        <w:rPr>
          <w:b/>
          <w:noProof/>
        </w:rPr>
        <w:t xml:space="preserve">. </w:t>
      </w:r>
      <w:r w:rsidR="00A274B9" w:rsidRPr="00F53619">
        <w:rPr>
          <w:noProof/>
        </w:rPr>
        <w:t>1984;(5</w:t>
      </w:r>
      <w:r w:rsidR="004D300B" w:rsidRPr="00F53619">
        <w:rPr>
          <w:noProof/>
        </w:rPr>
        <w:t>):</w:t>
      </w:r>
      <w:r w:rsidR="00A274B9" w:rsidRPr="00F53619">
        <w:rPr>
          <w:noProof/>
        </w:rPr>
        <w:t>228-231, doi:10.1055/s-2008-1025910.</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Derave W, Ozdemir MS, Harris RC, Pottier A, Reyngoudt</w:t>
      </w:r>
      <w:r w:rsidR="00A274B9" w:rsidRPr="00F53619">
        <w:rPr>
          <w:noProof/>
        </w:rPr>
        <w:t xml:space="preserve"> H</w:t>
      </w:r>
      <w:r w:rsidRPr="00F53619">
        <w:rPr>
          <w:noProof/>
        </w:rPr>
        <w:t>, Koppo K, Wise</w:t>
      </w:r>
      <w:r w:rsidR="00A274B9" w:rsidRPr="00F53619">
        <w:rPr>
          <w:noProof/>
        </w:rPr>
        <w:t xml:space="preserve"> JA</w:t>
      </w:r>
      <w:r w:rsidRPr="00F53619">
        <w:rPr>
          <w:noProof/>
        </w:rPr>
        <w:t>, Achten</w:t>
      </w:r>
      <w:r w:rsidR="00A274B9" w:rsidRPr="00F53619">
        <w:rPr>
          <w:noProof/>
        </w:rPr>
        <w:t xml:space="preserve"> E. Beta-alanine supplementation augments muscle carnosine content and attenuates fatigue during repeated isokinetic contraction bouts in trained sprinters. </w:t>
      </w:r>
      <w:r w:rsidR="00A274B9" w:rsidRPr="00F53619">
        <w:rPr>
          <w:b/>
          <w:i/>
          <w:noProof/>
        </w:rPr>
        <w:t>J Appl Physiol (1985)</w:t>
      </w:r>
      <w:r w:rsidR="00A274B9" w:rsidRPr="00F53619">
        <w:rPr>
          <w:b/>
          <w:noProof/>
        </w:rPr>
        <w:t xml:space="preserve">. </w:t>
      </w:r>
      <w:r w:rsidR="00A274B9" w:rsidRPr="00F53619">
        <w:rPr>
          <w:noProof/>
        </w:rPr>
        <w:t>2007;(103</w:t>
      </w:r>
      <w:r w:rsidR="004D300B" w:rsidRPr="00F53619">
        <w:rPr>
          <w:noProof/>
        </w:rPr>
        <w:t>):</w:t>
      </w:r>
      <w:r w:rsidR="00A274B9" w:rsidRPr="00F53619">
        <w:rPr>
          <w:noProof/>
        </w:rPr>
        <w:t>1736-1743, doi:10.1152/japplphysiol.00397.2007.</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Donaldson S, Hermansen</w:t>
      </w:r>
      <w:r w:rsidR="00A274B9" w:rsidRPr="00F53619">
        <w:rPr>
          <w:noProof/>
        </w:rPr>
        <w:t xml:space="preserve"> L</w:t>
      </w:r>
      <w:r w:rsidRPr="00F53619">
        <w:rPr>
          <w:noProof/>
        </w:rPr>
        <w:t>, Bolles</w:t>
      </w:r>
      <w:r w:rsidR="00A274B9" w:rsidRPr="00F53619">
        <w:rPr>
          <w:noProof/>
        </w:rPr>
        <w:t xml:space="preserve"> L. Differential, direct effects of </w:t>
      </w:r>
      <w:r w:rsidR="009C6CFF" w:rsidRPr="00F53619">
        <w:rPr>
          <w:noProof/>
        </w:rPr>
        <w:t>H</w:t>
      </w:r>
      <w:r w:rsidR="00A274B9" w:rsidRPr="00F53619">
        <w:rPr>
          <w:noProof/>
          <w:vertAlign w:val="superscript"/>
        </w:rPr>
        <w:t>+</w:t>
      </w:r>
      <w:r w:rsidR="00A274B9" w:rsidRPr="00F53619">
        <w:rPr>
          <w:noProof/>
        </w:rPr>
        <w:t xml:space="preserve"> on ca</w:t>
      </w:r>
      <w:r w:rsidR="00A274B9" w:rsidRPr="00F53619">
        <w:rPr>
          <w:noProof/>
          <w:vertAlign w:val="superscript"/>
        </w:rPr>
        <w:t>2+</w:t>
      </w:r>
      <w:r w:rsidR="00A274B9" w:rsidRPr="00F53619">
        <w:rPr>
          <w:noProof/>
        </w:rPr>
        <w:t xml:space="preserve"> -activated force of skinned fibers from the soleus, cardiac and adductor magnus muscles of rabbits. </w:t>
      </w:r>
      <w:r w:rsidR="00A274B9" w:rsidRPr="00F53619">
        <w:rPr>
          <w:b/>
          <w:i/>
          <w:noProof/>
        </w:rPr>
        <w:t>Pflugers Arch</w:t>
      </w:r>
      <w:r w:rsidR="00A274B9" w:rsidRPr="00F53619">
        <w:rPr>
          <w:b/>
          <w:noProof/>
        </w:rPr>
        <w:t xml:space="preserve">. </w:t>
      </w:r>
      <w:r w:rsidR="00A274B9" w:rsidRPr="00F53619">
        <w:rPr>
          <w:noProof/>
        </w:rPr>
        <w:t>1978;(376</w:t>
      </w:r>
      <w:r w:rsidR="004D300B" w:rsidRPr="00F53619">
        <w:rPr>
          <w:noProof/>
        </w:rPr>
        <w:t>):</w:t>
      </w:r>
      <w:r w:rsidR="00A274B9" w:rsidRPr="00F53619">
        <w:rPr>
          <w:noProof/>
        </w:rPr>
        <w:t>55-65.</w:t>
      </w:r>
    </w:p>
    <w:p w:rsidR="00A274B9" w:rsidRPr="00F53619" w:rsidRDefault="00A274B9" w:rsidP="004D300B">
      <w:pPr>
        <w:pStyle w:val="EndNoteBibliography"/>
        <w:jc w:val="both"/>
        <w:rPr>
          <w:noProof/>
        </w:rPr>
      </w:pPr>
    </w:p>
    <w:p w:rsidR="00A274B9" w:rsidRPr="00F53619" w:rsidRDefault="00A274B9" w:rsidP="004D300B">
      <w:pPr>
        <w:pStyle w:val="EndNoteBibliography"/>
        <w:numPr>
          <w:ilvl w:val="0"/>
          <w:numId w:val="4"/>
        </w:numPr>
        <w:jc w:val="both"/>
        <w:rPr>
          <w:noProof/>
        </w:rPr>
      </w:pPr>
      <w:r w:rsidRPr="00F53619">
        <w:rPr>
          <w:noProof/>
        </w:rPr>
        <w:t>Dutka T</w:t>
      </w:r>
      <w:r w:rsidR="001969F1" w:rsidRPr="00F53619">
        <w:rPr>
          <w:noProof/>
        </w:rPr>
        <w:t>, Lamb</w:t>
      </w:r>
      <w:r w:rsidRPr="00F53619">
        <w:rPr>
          <w:noProof/>
        </w:rPr>
        <w:t xml:space="preserve"> G. Effect of carnosine on excitation-contraction coupling in mechanically-skinned rat skeletal muscle. </w:t>
      </w:r>
      <w:r w:rsidRPr="00F53619">
        <w:rPr>
          <w:b/>
          <w:i/>
          <w:noProof/>
        </w:rPr>
        <w:t>J Muscle Res Cell Motil</w:t>
      </w:r>
      <w:r w:rsidRPr="00F53619">
        <w:rPr>
          <w:b/>
          <w:noProof/>
        </w:rPr>
        <w:t xml:space="preserve">. </w:t>
      </w:r>
      <w:r w:rsidRPr="00F53619">
        <w:rPr>
          <w:noProof/>
        </w:rPr>
        <w:t>2004;(25</w:t>
      </w:r>
      <w:r w:rsidR="004D300B" w:rsidRPr="00F53619">
        <w:rPr>
          <w:noProof/>
        </w:rPr>
        <w:t>):</w:t>
      </w:r>
      <w:r w:rsidRPr="00F53619">
        <w:rPr>
          <w:noProof/>
        </w:rPr>
        <w:t>203-213.</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Dutka T, Lamboley C, McKenna M, Murphy</w:t>
      </w:r>
      <w:r w:rsidR="00A274B9" w:rsidRPr="00F53619">
        <w:rPr>
          <w:noProof/>
        </w:rPr>
        <w:t xml:space="preserve"> R</w:t>
      </w:r>
      <w:r w:rsidRPr="00F53619">
        <w:rPr>
          <w:noProof/>
        </w:rPr>
        <w:t>, Lamb</w:t>
      </w:r>
      <w:r w:rsidR="00A274B9" w:rsidRPr="00F53619">
        <w:rPr>
          <w:noProof/>
        </w:rPr>
        <w:t xml:space="preserve"> G. Effects of carnosine on contractile apparatus ca</w:t>
      </w:r>
      <w:r w:rsidR="00A274B9" w:rsidRPr="00F53619">
        <w:rPr>
          <w:noProof/>
          <w:vertAlign w:val="superscript"/>
        </w:rPr>
        <w:t>2+</w:t>
      </w:r>
      <w:r w:rsidR="00A274B9" w:rsidRPr="00F53619">
        <w:rPr>
          <w:noProof/>
        </w:rPr>
        <w:t xml:space="preserve"> sensitivity and sarcoplasmic reticulum ca</w:t>
      </w:r>
      <w:r w:rsidR="00A274B9" w:rsidRPr="00F53619">
        <w:rPr>
          <w:noProof/>
          <w:vertAlign w:val="superscript"/>
        </w:rPr>
        <w:t>2+</w:t>
      </w:r>
      <w:r w:rsidR="00A274B9" w:rsidRPr="00F53619">
        <w:rPr>
          <w:noProof/>
        </w:rPr>
        <w:t xml:space="preserve"> release in human skeletal muscle fibers. </w:t>
      </w:r>
      <w:r w:rsidR="00620F16" w:rsidRPr="00F53619">
        <w:rPr>
          <w:b/>
          <w:i/>
          <w:noProof/>
        </w:rPr>
        <w:t>J Appl</w:t>
      </w:r>
      <w:r w:rsidR="00A274B9" w:rsidRPr="00F53619">
        <w:rPr>
          <w:b/>
          <w:i/>
          <w:noProof/>
        </w:rPr>
        <w:t xml:space="preserve"> </w:t>
      </w:r>
      <w:r w:rsidR="00620F16" w:rsidRPr="00F53619">
        <w:rPr>
          <w:b/>
          <w:i/>
          <w:noProof/>
        </w:rPr>
        <w:t>Physiol</w:t>
      </w:r>
      <w:r w:rsidR="00A274B9" w:rsidRPr="00F53619">
        <w:rPr>
          <w:b/>
          <w:noProof/>
        </w:rPr>
        <w:t xml:space="preserve">. </w:t>
      </w:r>
      <w:r w:rsidR="00A274B9" w:rsidRPr="00F53619">
        <w:rPr>
          <w:noProof/>
        </w:rPr>
        <w:t>2012;(112</w:t>
      </w:r>
      <w:r w:rsidR="004D300B" w:rsidRPr="00F53619">
        <w:rPr>
          <w:noProof/>
        </w:rPr>
        <w:t>):</w:t>
      </w:r>
      <w:r w:rsidR="00A274B9" w:rsidRPr="00F53619">
        <w:rPr>
          <w:noProof/>
        </w:rPr>
        <w:t>728-736.</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Edge J, Bishop</w:t>
      </w:r>
      <w:r w:rsidR="00A274B9" w:rsidRPr="00F53619">
        <w:rPr>
          <w:noProof/>
        </w:rPr>
        <w:t xml:space="preserve"> D</w:t>
      </w:r>
      <w:r w:rsidRPr="00F53619">
        <w:rPr>
          <w:noProof/>
        </w:rPr>
        <w:t>, Goodman</w:t>
      </w:r>
      <w:r w:rsidR="00A274B9" w:rsidRPr="00F53619">
        <w:rPr>
          <w:noProof/>
        </w:rPr>
        <w:t xml:space="preserve"> C. Effects of chronic nahco3 ingestion during interval training on changes to muscle buffer capacity, metabolism, and short-term endurance performance. </w:t>
      </w:r>
      <w:r w:rsidR="00A274B9" w:rsidRPr="00F53619">
        <w:rPr>
          <w:b/>
          <w:i/>
          <w:noProof/>
        </w:rPr>
        <w:t>J Appl Physiol (1985)</w:t>
      </w:r>
      <w:r w:rsidR="00A274B9" w:rsidRPr="00F53619">
        <w:rPr>
          <w:b/>
          <w:noProof/>
        </w:rPr>
        <w:t xml:space="preserve">. </w:t>
      </w:r>
      <w:r w:rsidR="00A274B9" w:rsidRPr="00F53619">
        <w:rPr>
          <w:noProof/>
        </w:rPr>
        <w:t>2006;(101</w:t>
      </w:r>
      <w:r w:rsidR="004D300B" w:rsidRPr="00F53619">
        <w:rPr>
          <w:noProof/>
        </w:rPr>
        <w:t>):</w:t>
      </w:r>
      <w:r w:rsidR="00A274B9" w:rsidRPr="00F53619">
        <w:rPr>
          <w:noProof/>
        </w:rPr>
        <w:t>918-925, doi:10.1152/japplphysiol.</w:t>
      </w:r>
      <w:r w:rsidR="004D300B" w:rsidRPr="00F53619">
        <w:rPr>
          <w:noProof/>
        </w:rPr>
        <w:t xml:space="preserve"> </w:t>
      </w:r>
      <w:r w:rsidR="00A274B9" w:rsidRPr="00F53619">
        <w:rPr>
          <w:noProof/>
        </w:rPr>
        <w:t>01534.2005.</w:t>
      </w:r>
    </w:p>
    <w:p w:rsidR="00A274B9" w:rsidRPr="00F53619" w:rsidRDefault="00A274B9" w:rsidP="004D300B">
      <w:pPr>
        <w:pStyle w:val="EndNoteBibliography"/>
        <w:jc w:val="both"/>
        <w:rPr>
          <w:noProof/>
        </w:rPr>
      </w:pPr>
    </w:p>
    <w:p w:rsidR="00A274B9" w:rsidRPr="00F53619" w:rsidRDefault="00A274B9" w:rsidP="004D300B">
      <w:pPr>
        <w:pStyle w:val="EndNoteBibliography"/>
        <w:numPr>
          <w:ilvl w:val="0"/>
          <w:numId w:val="4"/>
        </w:numPr>
        <w:jc w:val="both"/>
        <w:rPr>
          <w:noProof/>
        </w:rPr>
      </w:pPr>
      <w:r w:rsidRPr="00F53619">
        <w:rPr>
          <w:noProof/>
        </w:rPr>
        <w:t xml:space="preserve">Everaert I, </w:t>
      </w:r>
      <w:r w:rsidR="001969F1" w:rsidRPr="00F53619">
        <w:rPr>
          <w:noProof/>
        </w:rPr>
        <w:t>Taes Y, De Heer E, Baelde H, Zutinic A, Yard B, Sauerhofer S, Vanhee L, Delanghe J, Aldini</w:t>
      </w:r>
      <w:r w:rsidRPr="00F53619">
        <w:rPr>
          <w:noProof/>
        </w:rPr>
        <w:t xml:space="preserve"> G</w:t>
      </w:r>
      <w:r w:rsidR="001969F1" w:rsidRPr="00F53619">
        <w:rPr>
          <w:noProof/>
        </w:rPr>
        <w:t>, Derave</w:t>
      </w:r>
      <w:r w:rsidRPr="00F53619">
        <w:rPr>
          <w:noProof/>
        </w:rPr>
        <w:t xml:space="preserve"> W. Low plasma carnosinase activity promotes carnosinemia after carnosine ingestion in humans. </w:t>
      </w:r>
      <w:r w:rsidRPr="00F53619">
        <w:rPr>
          <w:b/>
          <w:i/>
          <w:noProof/>
        </w:rPr>
        <w:t>Am J Physiol Renal Physiol</w:t>
      </w:r>
      <w:r w:rsidRPr="00F53619">
        <w:rPr>
          <w:b/>
          <w:noProof/>
        </w:rPr>
        <w:t xml:space="preserve">. </w:t>
      </w:r>
      <w:r w:rsidRPr="00F53619">
        <w:rPr>
          <w:noProof/>
        </w:rPr>
        <w:t>2012;(302</w:t>
      </w:r>
      <w:r w:rsidR="004D300B" w:rsidRPr="00F53619">
        <w:rPr>
          <w:noProof/>
        </w:rPr>
        <w:t>):</w:t>
      </w:r>
      <w:r w:rsidRPr="00F53619">
        <w:rPr>
          <w:noProof/>
        </w:rPr>
        <w:t>F1537-1544, doi:10.1152/ajprenal.00084.2012.</w:t>
      </w:r>
    </w:p>
    <w:p w:rsidR="00A274B9" w:rsidRPr="00F53619" w:rsidRDefault="00A274B9" w:rsidP="004D300B">
      <w:pPr>
        <w:pStyle w:val="EndNoteBibliography"/>
        <w:jc w:val="both"/>
        <w:rPr>
          <w:noProof/>
        </w:rPr>
      </w:pPr>
    </w:p>
    <w:p w:rsidR="00A274B9" w:rsidRPr="00F53619" w:rsidRDefault="00A274B9" w:rsidP="004D300B">
      <w:pPr>
        <w:pStyle w:val="EndNoteBibliography"/>
        <w:numPr>
          <w:ilvl w:val="0"/>
          <w:numId w:val="4"/>
        </w:numPr>
        <w:jc w:val="both"/>
        <w:rPr>
          <w:noProof/>
        </w:rPr>
      </w:pPr>
      <w:r w:rsidRPr="00F53619">
        <w:rPr>
          <w:noProof/>
        </w:rPr>
        <w:t>Fabiato A</w:t>
      </w:r>
      <w:r w:rsidR="001969F1" w:rsidRPr="00F53619">
        <w:rPr>
          <w:noProof/>
        </w:rPr>
        <w:t>, Fabiato</w:t>
      </w:r>
      <w:r w:rsidRPr="00F53619">
        <w:rPr>
          <w:noProof/>
        </w:rPr>
        <w:t xml:space="preserve"> F. Effects of ph on the myofilaments and the sarcoplasmic reticulum of skinned cells from cardiace and skeletal muscles. </w:t>
      </w:r>
      <w:r w:rsidRPr="00F53619">
        <w:rPr>
          <w:b/>
          <w:i/>
          <w:noProof/>
        </w:rPr>
        <w:t>J Physiol</w:t>
      </w:r>
      <w:r w:rsidRPr="00F53619">
        <w:rPr>
          <w:b/>
          <w:noProof/>
        </w:rPr>
        <w:t xml:space="preserve">. </w:t>
      </w:r>
      <w:r w:rsidRPr="00F53619">
        <w:rPr>
          <w:noProof/>
        </w:rPr>
        <w:t>1978;(276</w:t>
      </w:r>
      <w:r w:rsidR="004D300B" w:rsidRPr="00F53619">
        <w:rPr>
          <w:noProof/>
        </w:rPr>
        <w:t xml:space="preserve">): </w:t>
      </w:r>
      <w:r w:rsidRPr="00F53619">
        <w:rPr>
          <w:noProof/>
        </w:rPr>
        <w:t>233-255.</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Gardner M, Illingworth K, Kelleher</w:t>
      </w:r>
      <w:r w:rsidR="00A274B9" w:rsidRPr="00F53619">
        <w:rPr>
          <w:noProof/>
        </w:rPr>
        <w:t xml:space="preserve"> J</w:t>
      </w:r>
      <w:r w:rsidRPr="00F53619">
        <w:rPr>
          <w:noProof/>
        </w:rPr>
        <w:t>, Wood</w:t>
      </w:r>
      <w:r w:rsidR="00A274B9" w:rsidRPr="00F53619">
        <w:rPr>
          <w:noProof/>
        </w:rPr>
        <w:t xml:space="preserve"> D. Intestinal absorption of the intact peptide carnosine in man, and comparison with intestinal permeability to lactulose. </w:t>
      </w:r>
      <w:r w:rsidR="00A274B9" w:rsidRPr="00F53619">
        <w:rPr>
          <w:b/>
          <w:i/>
          <w:noProof/>
        </w:rPr>
        <w:t>J Physiol</w:t>
      </w:r>
      <w:r w:rsidR="00A274B9" w:rsidRPr="00F53619">
        <w:rPr>
          <w:b/>
          <w:noProof/>
        </w:rPr>
        <w:t xml:space="preserve">. </w:t>
      </w:r>
      <w:r w:rsidR="00A274B9" w:rsidRPr="00F53619">
        <w:rPr>
          <w:noProof/>
        </w:rPr>
        <w:t>1991;(439</w:t>
      </w:r>
      <w:r w:rsidR="004D300B" w:rsidRPr="00F53619">
        <w:rPr>
          <w:noProof/>
        </w:rPr>
        <w:t>):</w:t>
      </w:r>
      <w:r w:rsidR="00A274B9" w:rsidRPr="00F53619">
        <w:rPr>
          <w:noProof/>
        </w:rPr>
        <w:t>411-422.</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Harris R, Tallon M, Dunnett M, Boobis L, Coakley J, Kim H, Fallowfield J, Hill C, Sale</w:t>
      </w:r>
      <w:r w:rsidR="00A274B9" w:rsidRPr="00F53619">
        <w:rPr>
          <w:noProof/>
        </w:rPr>
        <w:t xml:space="preserve"> C</w:t>
      </w:r>
      <w:r w:rsidRPr="00F53619">
        <w:rPr>
          <w:noProof/>
        </w:rPr>
        <w:t>, Wise</w:t>
      </w:r>
      <w:r w:rsidR="00A274B9" w:rsidRPr="00F53619">
        <w:rPr>
          <w:noProof/>
        </w:rPr>
        <w:t xml:space="preserve"> J. The absorption of orally supplied beta-alanine and its effect on muscle carnosine synthesis in human vastus lateralis. </w:t>
      </w:r>
      <w:r w:rsidR="00A274B9" w:rsidRPr="00F53619">
        <w:rPr>
          <w:b/>
          <w:i/>
          <w:noProof/>
        </w:rPr>
        <w:t>Amino Acids</w:t>
      </w:r>
      <w:r w:rsidR="00A274B9" w:rsidRPr="00F53619">
        <w:rPr>
          <w:b/>
          <w:noProof/>
        </w:rPr>
        <w:t xml:space="preserve">. </w:t>
      </w:r>
      <w:r w:rsidR="00A274B9" w:rsidRPr="00F53619">
        <w:rPr>
          <w:noProof/>
        </w:rPr>
        <w:t>2006;(30</w:t>
      </w:r>
      <w:r w:rsidR="004D300B" w:rsidRPr="00F53619">
        <w:rPr>
          <w:noProof/>
        </w:rPr>
        <w:t>):</w:t>
      </w:r>
      <w:r w:rsidR="00A274B9" w:rsidRPr="00F53619">
        <w:rPr>
          <w:noProof/>
        </w:rPr>
        <w:t>279-289, doi:10.1007/s00726-006-0299-9.</w:t>
      </w:r>
    </w:p>
    <w:p w:rsidR="00A274B9" w:rsidRPr="00F53619" w:rsidRDefault="00A274B9" w:rsidP="004D300B">
      <w:pPr>
        <w:pStyle w:val="EndNoteBibliography"/>
        <w:jc w:val="both"/>
        <w:rPr>
          <w:noProof/>
        </w:rPr>
      </w:pPr>
    </w:p>
    <w:p w:rsidR="00A274B9" w:rsidRPr="00F53619" w:rsidRDefault="00A274B9" w:rsidP="004D300B">
      <w:pPr>
        <w:pStyle w:val="EndNoteBibliography"/>
        <w:numPr>
          <w:ilvl w:val="0"/>
          <w:numId w:val="4"/>
        </w:numPr>
        <w:jc w:val="both"/>
        <w:rPr>
          <w:noProof/>
        </w:rPr>
      </w:pPr>
      <w:r w:rsidRPr="00F53619">
        <w:rPr>
          <w:noProof/>
        </w:rPr>
        <w:t xml:space="preserve">Heisler N. Buffering and </w:t>
      </w:r>
      <w:r w:rsidR="001969F1" w:rsidRPr="00F53619">
        <w:rPr>
          <w:noProof/>
        </w:rPr>
        <w:t>H</w:t>
      </w:r>
      <w:r w:rsidRPr="00F53619">
        <w:rPr>
          <w:noProof/>
          <w:vertAlign w:val="superscript"/>
        </w:rPr>
        <w:t>+</w:t>
      </w:r>
      <w:r w:rsidRPr="00F53619">
        <w:rPr>
          <w:noProof/>
        </w:rPr>
        <w:t xml:space="preserve"> ion dynamics in muscle tissues. </w:t>
      </w:r>
      <w:r w:rsidRPr="00F53619">
        <w:rPr>
          <w:b/>
          <w:i/>
          <w:noProof/>
        </w:rPr>
        <w:t>Respir Physiol Neurobiol</w:t>
      </w:r>
      <w:r w:rsidRPr="00F53619">
        <w:rPr>
          <w:b/>
          <w:noProof/>
        </w:rPr>
        <w:t xml:space="preserve">. </w:t>
      </w:r>
      <w:r w:rsidRPr="00F53619">
        <w:rPr>
          <w:noProof/>
        </w:rPr>
        <w:t>2004;(144</w:t>
      </w:r>
      <w:r w:rsidR="004D300B" w:rsidRPr="00F53619">
        <w:rPr>
          <w:noProof/>
        </w:rPr>
        <w:t>):</w:t>
      </w:r>
      <w:r w:rsidRPr="00F53619">
        <w:rPr>
          <w:noProof/>
        </w:rPr>
        <w:t>161-172, doi:10.1016/j.resp.2004.06.019.</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Hultman E, Soderlund K, Timmons J, Cederblad</w:t>
      </w:r>
      <w:r w:rsidR="00A274B9" w:rsidRPr="00F53619">
        <w:rPr>
          <w:noProof/>
        </w:rPr>
        <w:t xml:space="preserve"> G</w:t>
      </w:r>
      <w:r w:rsidRPr="00F53619">
        <w:rPr>
          <w:noProof/>
        </w:rPr>
        <w:t>,</w:t>
      </w:r>
      <w:r w:rsidR="00A274B9" w:rsidRPr="00F53619">
        <w:rPr>
          <w:noProof/>
        </w:rPr>
        <w:t xml:space="preserve"> Greenhaff,</w:t>
      </w:r>
      <w:r w:rsidRPr="00F53619">
        <w:rPr>
          <w:noProof/>
        </w:rPr>
        <w:t xml:space="preserve"> </w:t>
      </w:r>
      <w:r w:rsidR="00A274B9" w:rsidRPr="00F53619">
        <w:rPr>
          <w:noProof/>
        </w:rPr>
        <w:t xml:space="preserve">P. Muscle creatine loading in men. </w:t>
      </w:r>
      <w:r w:rsidR="00620F16" w:rsidRPr="00F53619">
        <w:rPr>
          <w:b/>
          <w:i/>
          <w:noProof/>
        </w:rPr>
        <w:t>J Appl Physiol</w:t>
      </w:r>
      <w:r w:rsidR="004D300B" w:rsidRPr="00F53619">
        <w:rPr>
          <w:b/>
          <w:i/>
          <w:noProof/>
        </w:rPr>
        <w:t>.</w:t>
      </w:r>
      <w:r w:rsidR="00A274B9" w:rsidRPr="00F53619">
        <w:rPr>
          <w:b/>
          <w:noProof/>
        </w:rPr>
        <w:t xml:space="preserve"> </w:t>
      </w:r>
      <w:r w:rsidR="00A274B9" w:rsidRPr="00F53619">
        <w:rPr>
          <w:noProof/>
        </w:rPr>
        <w:t>1996;(81</w:t>
      </w:r>
      <w:r w:rsidR="004D300B" w:rsidRPr="00F53619">
        <w:rPr>
          <w:noProof/>
        </w:rPr>
        <w:t>):</w:t>
      </w:r>
      <w:r w:rsidR="00A274B9" w:rsidRPr="00F53619">
        <w:rPr>
          <w:noProof/>
        </w:rPr>
        <w:t>232-237.</w:t>
      </w:r>
    </w:p>
    <w:p w:rsidR="00A274B9" w:rsidRPr="00F53619" w:rsidRDefault="00A274B9" w:rsidP="004D300B">
      <w:pPr>
        <w:pStyle w:val="EndNoteBibliography"/>
        <w:jc w:val="both"/>
        <w:rPr>
          <w:noProof/>
        </w:rPr>
      </w:pPr>
    </w:p>
    <w:p w:rsidR="00A274B9" w:rsidRPr="00F53619" w:rsidRDefault="00A274B9" w:rsidP="004D300B">
      <w:pPr>
        <w:pStyle w:val="EndNoteBibliography"/>
        <w:numPr>
          <w:ilvl w:val="0"/>
          <w:numId w:val="4"/>
        </w:numPr>
        <w:jc w:val="both"/>
        <w:rPr>
          <w:noProof/>
        </w:rPr>
      </w:pPr>
      <w:r w:rsidRPr="00F53619">
        <w:rPr>
          <w:noProof/>
        </w:rPr>
        <w:t>Leader DP. A method of introducing the physiological carbon dioxide</w:t>
      </w:r>
      <w:r w:rsidRPr="00F53619">
        <w:rPr>
          <w:rFonts w:ascii="Calibri" w:eastAsia="Calibri" w:hAnsi="Calibri" w:cs="Calibri"/>
          <w:noProof/>
        </w:rPr>
        <w:t>‐</w:t>
      </w:r>
      <w:r w:rsidRPr="00F53619">
        <w:rPr>
          <w:noProof/>
        </w:rPr>
        <w:t xml:space="preserve">bicarbonate buffer system to medical students. </w:t>
      </w:r>
      <w:r w:rsidR="00620F16" w:rsidRPr="00F53619">
        <w:rPr>
          <w:b/>
          <w:i/>
          <w:noProof/>
        </w:rPr>
        <w:t>Biochem Educ</w:t>
      </w:r>
      <w:r w:rsidRPr="00F53619">
        <w:rPr>
          <w:b/>
          <w:noProof/>
        </w:rPr>
        <w:t xml:space="preserve">. </w:t>
      </w:r>
      <w:r w:rsidRPr="00F53619">
        <w:rPr>
          <w:noProof/>
        </w:rPr>
        <w:t>1979;(7</w:t>
      </w:r>
      <w:r w:rsidR="004D300B" w:rsidRPr="00F53619">
        <w:rPr>
          <w:noProof/>
        </w:rPr>
        <w:t>):</w:t>
      </w:r>
      <w:r w:rsidRPr="00F53619">
        <w:rPr>
          <w:noProof/>
        </w:rPr>
        <w:t>37-38.</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Liu Q, Sikand P, Ma C, Tang Z, Han L, Li Z, Sun S, LaMotte</w:t>
      </w:r>
      <w:r w:rsidR="00A274B9" w:rsidRPr="00F53619">
        <w:rPr>
          <w:noProof/>
        </w:rPr>
        <w:t xml:space="preserve"> R</w:t>
      </w:r>
      <w:r w:rsidRPr="00F53619">
        <w:rPr>
          <w:noProof/>
        </w:rPr>
        <w:t>, Dong</w:t>
      </w:r>
      <w:r w:rsidR="00A274B9" w:rsidRPr="00F53619">
        <w:rPr>
          <w:noProof/>
        </w:rPr>
        <w:t xml:space="preserve"> X. Mechanisms of itch evoked by beta-alanine. </w:t>
      </w:r>
      <w:r w:rsidR="00A274B9" w:rsidRPr="00F53619">
        <w:rPr>
          <w:b/>
          <w:i/>
          <w:noProof/>
        </w:rPr>
        <w:t>J Neurosci</w:t>
      </w:r>
      <w:r w:rsidR="00A274B9" w:rsidRPr="00F53619">
        <w:rPr>
          <w:b/>
          <w:noProof/>
        </w:rPr>
        <w:t xml:space="preserve">. </w:t>
      </w:r>
      <w:r w:rsidR="00A274B9" w:rsidRPr="00F53619">
        <w:rPr>
          <w:noProof/>
        </w:rPr>
        <w:t>2012;(32</w:t>
      </w:r>
      <w:r w:rsidR="004D300B" w:rsidRPr="00F53619">
        <w:rPr>
          <w:noProof/>
        </w:rPr>
        <w:t>):</w:t>
      </w:r>
      <w:r w:rsidR="00A274B9" w:rsidRPr="00F53619">
        <w:rPr>
          <w:noProof/>
        </w:rPr>
        <w:t xml:space="preserve">14532-14537, </w:t>
      </w:r>
    </w:p>
    <w:p w:rsidR="00A274B9" w:rsidRPr="00F53619" w:rsidRDefault="00A274B9" w:rsidP="004D300B">
      <w:pPr>
        <w:pStyle w:val="EndNoteBibliography"/>
        <w:jc w:val="both"/>
        <w:rPr>
          <w:noProof/>
        </w:rPr>
      </w:pPr>
    </w:p>
    <w:p w:rsidR="00A274B9" w:rsidRPr="00F53619" w:rsidRDefault="00A274B9" w:rsidP="004D300B">
      <w:pPr>
        <w:pStyle w:val="EndNoteBibliography"/>
        <w:numPr>
          <w:ilvl w:val="0"/>
          <w:numId w:val="4"/>
        </w:numPr>
        <w:jc w:val="both"/>
        <w:rPr>
          <w:noProof/>
        </w:rPr>
      </w:pPr>
      <w:r w:rsidRPr="00F53619">
        <w:rPr>
          <w:noProof/>
        </w:rPr>
        <w:t>Parkhouse W</w:t>
      </w:r>
      <w:r w:rsidR="001969F1" w:rsidRPr="00F53619">
        <w:rPr>
          <w:noProof/>
        </w:rPr>
        <w:t>, McKenzie</w:t>
      </w:r>
      <w:r w:rsidRPr="00F53619">
        <w:rPr>
          <w:noProof/>
        </w:rPr>
        <w:t xml:space="preserve"> D. Possible contribution of skeletal muscle buffers to enhanced anaerobic performance: A brief review. </w:t>
      </w:r>
      <w:r w:rsidRPr="00F53619">
        <w:rPr>
          <w:b/>
          <w:i/>
          <w:noProof/>
        </w:rPr>
        <w:t>Med Sci Sports Exerc</w:t>
      </w:r>
      <w:r w:rsidR="004D300B" w:rsidRPr="00F53619">
        <w:rPr>
          <w:b/>
          <w:i/>
          <w:noProof/>
        </w:rPr>
        <w:t>.</w:t>
      </w:r>
      <w:r w:rsidRPr="00F53619">
        <w:rPr>
          <w:b/>
          <w:noProof/>
        </w:rPr>
        <w:t xml:space="preserve"> </w:t>
      </w:r>
      <w:r w:rsidRPr="00F53619">
        <w:rPr>
          <w:noProof/>
        </w:rPr>
        <w:t>1984;(16</w:t>
      </w:r>
      <w:r w:rsidR="004D300B" w:rsidRPr="00F53619">
        <w:rPr>
          <w:noProof/>
        </w:rPr>
        <w:t>):</w:t>
      </w:r>
      <w:r w:rsidRPr="00F53619">
        <w:rPr>
          <w:noProof/>
        </w:rPr>
        <w:t xml:space="preserve"> 328-338.</w:t>
      </w:r>
    </w:p>
    <w:p w:rsidR="00A274B9" w:rsidRPr="00F53619" w:rsidRDefault="00A274B9" w:rsidP="004D300B">
      <w:pPr>
        <w:pStyle w:val="EndNoteBibliography"/>
        <w:jc w:val="both"/>
        <w:rPr>
          <w:noProof/>
        </w:rPr>
      </w:pPr>
    </w:p>
    <w:p w:rsidR="00A274B9" w:rsidRPr="00F53619" w:rsidRDefault="00A274B9" w:rsidP="004D300B">
      <w:pPr>
        <w:pStyle w:val="EndNoteBibliography"/>
        <w:numPr>
          <w:ilvl w:val="0"/>
          <w:numId w:val="4"/>
        </w:numPr>
        <w:jc w:val="both"/>
        <w:rPr>
          <w:noProof/>
        </w:rPr>
      </w:pPr>
      <w:r w:rsidRPr="00F53619">
        <w:rPr>
          <w:noProof/>
        </w:rPr>
        <w:t xml:space="preserve">Smith E. The buffering of muscle in rigor; protein, phosphate and carnosine. </w:t>
      </w:r>
      <w:r w:rsidR="00620F16" w:rsidRPr="00F53619">
        <w:rPr>
          <w:b/>
          <w:i/>
          <w:noProof/>
        </w:rPr>
        <w:t>J Physiol</w:t>
      </w:r>
      <w:r w:rsidR="004D300B" w:rsidRPr="00F53619">
        <w:rPr>
          <w:b/>
          <w:i/>
          <w:noProof/>
        </w:rPr>
        <w:t>.</w:t>
      </w:r>
      <w:r w:rsidRPr="00F53619">
        <w:rPr>
          <w:b/>
          <w:noProof/>
        </w:rPr>
        <w:t xml:space="preserve"> </w:t>
      </w:r>
      <w:r w:rsidRPr="00F53619">
        <w:rPr>
          <w:noProof/>
        </w:rPr>
        <w:t>1938;(92</w:t>
      </w:r>
      <w:r w:rsidR="004D300B" w:rsidRPr="00F53619">
        <w:rPr>
          <w:noProof/>
        </w:rPr>
        <w:t>):</w:t>
      </w:r>
      <w:r w:rsidRPr="00F53619">
        <w:rPr>
          <w:noProof/>
        </w:rPr>
        <w:t>336.</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Stegen S, Blancquaert L, Everaert I, Bex T, Taes Y, Calders P, Achten</w:t>
      </w:r>
      <w:r w:rsidR="00A274B9" w:rsidRPr="00F53619">
        <w:rPr>
          <w:noProof/>
        </w:rPr>
        <w:t xml:space="preserve"> E</w:t>
      </w:r>
      <w:r w:rsidRPr="00F53619">
        <w:rPr>
          <w:noProof/>
        </w:rPr>
        <w:t>, Derave</w:t>
      </w:r>
      <w:r w:rsidR="00A274B9" w:rsidRPr="00F53619">
        <w:rPr>
          <w:noProof/>
        </w:rPr>
        <w:t xml:space="preserve"> W. Meal and beta-alanine coingestion enhances muscle carnosine loading. </w:t>
      </w:r>
      <w:r w:rsidR="00A274B9" w:rsidRPr="00F53619">
        <w:rPr>
          <w:b/>
          <w:i/>
          <w:noProof/>
        </w:rPr>
        <w:t>Med Sci Sports Exerc</w:t>
      </w:r>
      <w:r w:rsidR="00A274B9" w:rsidRPr="00F53619">
        <w:rPr>
          <w:b/>
          <w:noProof/>
        </w:rPr>
        <w:t xml:space="preserve">. </w:t>
      </w:r>
      <w:r w:rsidR="00A274B9" w:rsidRPr="00F53619">
        <w:rPr>
          <w:noProof/>
        </w:rPr>
        <w:t>2013;(45</w:t>
      </w:r>
      <w:r w:rsidR="004D300B" w:rsidRPr="00F53619">
        <w:rPr>
          <w:noProof/>
        </w:rPr>
        <w:t>):</w:t>
      </w:r>
      <w:r w:rsidR="00A274B9" w:rsidRPr="00F53619">
        <w:rPr>
          <w:noProof/>
        </w:rPr>
        <w:t>1478-1485, doi:10.1249/MSS.0b013e31828ab073.</w:t>
      </w:r>
    </w:p>
    <w:p w:rsidR="00A274B9" w:rsidRPr="00F53619" w:rsidRDefault="00A274B9" w:rsidP="004D300B">
      <w:pPr>
        <w:pStyle w:val="EndNoteBibliography"/>
        <w:jc w:val="both"/>
        <w:rPr>
          <w:noProof/>
        </w:rPr>
      </w:pPr>
    </w:p>
    <w:p w:rsidR="00A274B9" w:rsidRPr="00F53619" w:rsidRDefault="001969F1" w:rsidP="004D300B">
      <w:pPr>
        <w:pStyle w:val="EndNoteBibliography"/>
        <w:numPr>
          <w:ilvl w:val="0"/>
          <w:numId w:val="4"/>
        </w:numPr>
        <w:jc w:val="both"/>
        <w:rPr>
          <w:noProof/>
        </w:rPr>
      </w:pPr>
      <w:r w:rsidRPr="00F53619">
        <w:rPr>
          <w:noProof/>
        </w:rPr>
        <w:t>Stellingwerff T, Anwander H, Egger A, Buehler T, Kreis R, Decombaz</w:t>
      </w:r>
      <w:r w:rsidR="00A274B9" w:rsidRPr="00F53619">
        <w:rPr>
          <w:noProof/>
        </w:rPr>
        <w:t xml:space="preserve"> J</w:t>
      </w:r>
      <w:r w:rsidRPr="00F53619">
        <w:rPr>
          <w:noProof/>
        </w:rPr>
        <w:t>, Boesch</w:t>
      </w:r>
      <w:r w:rsidR="00A274B9" w:rsidRPr="00F53619">
        <w:rPr>
          <w:noProof/>
        </w:rPr>
        <w:t xml:space="preserve"> C. Effect of two beta-alanine dosing protocols on muscle carnosine synthesis and washout. </w:t>
      </w:r>
      <w:r w:rsidR="00A274B9" w:rsidRPr="00F53619">
        <w:rPr>
          <w:b/>
          <w:i/>
          <w:noProof/>
        </w:rPr>
        <w:t>Amino Acids</w:t>
      </w:r>
      <w:r w:rsidR="00A274B9" w:rsidRPr="00F53619">
        <w:rPr>
          <w:b/>
          <w:noProof/>
        </w:rPr>
        <w:t xml:space="preserve">. </w:t>
      </w:r>
      <w:r w:rsidR="00A274B9" w:rsidRPr="00F53619">
        <w:rPr>
          <w:noProof/>
        </w:rPr>
        <w:t>2012;(42</w:t>
      </w:r>
      <w:r w:rsidR="004D300B" w:rsidRPr="00F53619">
        <w:rPr>
          <w:noProof/>
        </w:rPr>
        <w:t>):</w:t>
      </w:r>
      <w:r w:rsidR="00A274B9" w:rsidRPr="00F53619">
        <w:rPr>
          <w:noProof/>
        </w:rPr>
        <w:t>2461-2472, doi:10.1007/s00726-011-1054-4.</w:t>
      </w:r>
    </w:p>
    <w:p w:rsidR="00A274B9" w:rsidRPr="00F53619" w:rsidRDefault="00A274B9" w:rsidP="004D300B">
      <w:pPr>
        <w:pStyle w:val="EndNoteBibliography"/>
        <w:jc w:val="both"/>
        <w:rPr>
          <w:noProof/>
        </w:rPr>
      </w:pPr>
    </w:p>
    <w:p w:rsidR="005342CB" w:rsidRDefault="00F7003E" w:rsidP="005342CB">
      <w:pPr>
        <w:pStyle w:val="Heading1"/>
        <w:rPr>
          <w:rFonts w:ascii="Arial" w:hAnsi="Arial" w:cs="Arial"/>
        </w:rPr>
      </w:pPr>
      <w:r w:rsidRPr="00F53619">
        <w:rPr>
          <w:rFonts w:ascii="Arial" w:hAnsi="Arial" w:cs="Arial"/>
        </w:rPr>
        <w:fldChar w:fldCharType="end"/>
      </w:r>
    </w:p>
    <w:p w:rsidR="005342CB" w:rsidRPr="009B1968" w:rsidRDefault="005342CB" w:rsidP="005342CB">
      <w:pPr>
        <w:pStyle w:val="Heading1"/>
        <w:rPr>
          <w:rFonts w:ascii="Arial" w:hAnsi="Arial" w:cs="Arial"/>
          <w:i w:val="0"/>
          <w:sz w:val="24"/>
        </w:rPr>
      </w:pPr>
      <w:r w:rsidRPr="13612F3D">
        <w:rPr>
          <w:rFonts w:ascii="Arial" w:eastAsia="Arial" w:hAnsi="Arial" w:cs="Arial"/>
          <w:i w:val="0"/>
          <w:sz w:val="24"/>
        </w:rPr>
        <w:t>Disclaimer</w:t>
      </w:r>
    </w:p>
    <w:p w:rsidR="00AB4FD8" w:rsidRDefault="00AB4FD8" w:rsidP="00AB4FD8">
      <w:pPr>
        <w:jc w:val="both"/>
        <w:rPr>
          <w:rFonts w:ascii="Arial" w:hAnsi="Arial" w:cs="Arial"/>
        </w:rPr>
      </w:pPr>
      <w:r>
        <w:rPr>
          <w:rFonts w:ascii="Arial" w:hAnsi="Arial" w:cs="Arial"/>
        </w:rPr>
        <w:t xml:space="preserve">The opinions expressed in </w:t>
      </w:r>
      <w:proofErr w:type="spellStart"/>
      <w:r>
        <w:rPr>
          <w:rFonts w:ascii="Arial" w:hAnsi="Arial" w:cs="Arial"/>
          <w:b/>
          <w:bCs/>
        </w:rPr>
        <w:t>JEP</w:t>
      </w:r>
      <w:r w:rsidRPr="009B1968">
        <w:rPr>
          <w:rFonts w:ascii="Arial" w:hAnsi="Arial" w:cs="Arial"/>
          <w:b/>
          <w:color w:val="FF0000"/>
          <w:sz w:val="22"/>
          <w:szCs w:val="22"/>
        </w:rPr>
        <w:t>online</w:t>
      </w:r>
      <w:proofErr w:type="spellEnd"/>
      <w:r>
        <w:rPr>
          <w:rFonts w:ascii="Arial" w:hAnsi="Arial" w:cs="Arial"/>
        </w:rPr>
        <w:t xml:space="preserve"> are those of the authors and are not attributable to </w:t>
      </w:r>
      <w:proofErr w:type="spellStart"/>
      <w:r>
        <w:rPr>
          <w:rFonts w:ascii="Arial" w:hAnsi="Arial" w:cs="Arial"/>
          <w:b/>
          <w:bCs/>
        </w:rPr>
        <w:t>JEP</w:t>
      </w:r>
      <w:r w:rsidRPr="003551AF">
        <w:rPr>
          <w:rFonts w:ascii="Arial" w:hAnsi="Arial" w:cs="Arial"/>
          <w:b/>
          <w:color w:val="FF0000"/>
          <w:sz w:val="22"/>
          <w:szCs w:val="22"/>
        </w:rPr>
        <w:t>o</w:t>
      </w:r>
      <w:r w:rsidRPr="009B1968">
        <w:rPr>
          <w:rFonts w:ascii="Arial" w:hAnsi="Arial" w:cs="Arial"/>
          <w:b/>
          <w:color w:val="FF0000"/>
          <w:sz w:val="22"/>
          <w:szCs w:val="22"/>
        </w:rPr>
        <w:t>nline</w:t>
      </w:r>
      <w:proofErr w:type="spellEnd"/>
      <w:r>
        <w:rPr>
          <w:rFonts w:ascii="Arial" w:hAnsi="Arial" w:cs="Arial"/>
        </w:rPr>
        <w:t>, the editorial staff or the ASEP organization.</w:t>
      </w:r>
    </w:p>
    <w:p w:rsidR="00E1731F" w:rsidRDefault="00E1731F">
      <w:pPr>
        <w:rPr>
          <w:rFonts w:ascii="Arial" w:hAnsi="Arial" w:cs="Arial"/>
        </w:rPr>
      </w:pPr>
    </w:p>
    <w:sectPr w:rsidR="00E1731F" w:rsidSect="002727A9">
      <w:pgSz w:w="12240" w:h="15840"/>
      <w:pgMar w:top="1152" w:right="1152" w:bottom="1152" w:left="1152"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6D9F" w:rsidRDefault="00C46D9F">
      <w:r>
        <w:separator/>
      </w:r>
    </w:p>
  </w:endnote>
  <w:endnote w:type="continuationSeparator" w:id="0">
    <w:p w:rsidR="00C46D9F" w:rsidRDefault="00C46D9F">
      <w:r>
        <w:continuationSeparator/>
      </w:r>
    </w:p>
  </w:endnote>
  <w:endnote w:type="continuationNotice" w:id="1">
    <w:p w:rsidR="00C46D9F" w:rsidRDefault="00C46D9F"/>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Arial,Times,Times,Times N">
    <w:altName w:val="Times New Roman"/>
    <w:panose1 w:val="00000000000000000000"/>
    <w:charset w:val="00"/>
    <w:family w:val="roman"/>
    <w:notTrueType/>
    <w:pitch w:val="default"/>
    <w:sig w:usb0="00000000" w:usb1="00000000" w:usb2="00000000" w:usb3="00000000" w:csb0="00000000" w:csb1="00000000"/>
  </w:font>
  <w:font w:name="Times,Times,Times New Roman,Ari">
    <w:altName w:val="Times New Roman"/>
    <w:panose1 w:val="00000000000000000000"/>
    <w:charset w:val="00"/>
    <w:family w:val="roman"/>
    <w:notTrueType/>
    <w:pitch w:val="default"/>
    <w:sig w:usb0="00000000" w:usb1="00000000" w:usb2="00000000" w:usb3="00000000" w:csb0="00000000" w:csb1="00000000"/>
  </w:font>
  <w:font w:name="Arial,Arial,Arial,Times,Times,T">
    <w:altName w:val="Times New Roman"/>
    <w:panose1 w:val="00000000000000000000"/>
    <w:charset w:val="00"/>
    <w:family w:val="roman"/>
    <w:notTrueType/>
    <w:pitch w:val="default"/>
    <w:sig w:usb0="00000000" w:usb1="00000000" w:usb2="00000000" w:usb3="00000000" w:csb0="00000000" w:csb1="00000000"/>
  </w:font>
  <w:font w:name="Arial,Arial,Arial,DengXian">
    <w:altName w:val="Times New Roman"/>
    <w:panose1 w:val="00000000000000000000"/>
    <w:charset w:val="00"/>
    <w:family w:val="roman"/>
    <w:notTrueType/>
    <w:pitch w:val="default"/>
    <w:sig w:usb0="00000000" w:usb1="00000000" w:usb2="00000000" w:usb3="00000000" w:csb0="00000000" w:csb1="00000000"/>
  </w:font>
  <w:font w:name="Times,Times,Times New Roman">
    <w:altName w:val="Times New Roman"/>
    <w:panose1 w:val="00000000000000000000"/>
    <w:charset w:val="00"/>
    <w:family w:val="roman"/>
    <w:notTrueType/>
    <w:pitch w:val="default"/>
    <w:sig w:usb0="00000000" w:usb1="00000000" w:usb2="00000000" w:usb3="00000000" w:csb0="00000000" w:csb1="00000000"/>
  </w:font>
  <w:font w:name="Times New Roman,Arial">
    <w:altName w:val="Times"/>
    <w:charset w:val="00"/>
    <w:family w:val="auto"/>
    <w:pitch w:val="variable"/>
    <w:sig w:usb0="00000003" w:usb1="00000000" w:usb2="00000000" w:usb3="00000000" w:csb0="00000001" w:csb1="00000000"/>
  </w:font>
  <w:font w:name="Arial,Arial,Arial,Arial,Cambria">
    <w:altName w:val="Times New Roman"/>
    <w:panose1 w:val="00000000000000000000"/>
    <w:charset w:val="00"/>
    <w:family w:val="roman"/>
    <w:notTrueType/>
    <w:pitch w:val="default"/>
    <w:sig w:usb0="00000000" w:usb1="00000000" w:usb2="00000000" w:usb3="00000000" w:csb0="00000000" w:csb1="00000000"/>
  </w:font>
  <w:font w:name="Arial,Arial,Arial,Cambria">
    <w:altName w:val="Times New Roman"/>
    <w:panose1 w:val="00000000000000000000"/>
    <w:charset w:val="00"/>
    <w:family w:val="roman"/>
    <w:notTrueType/>
    <w:pitch w:val="default"/>
    <w:sig w:usb0="00000000" w:usb1="00000000" w:usb2="00000000" w:usb3="00000000" w:csb0="00000000" w:csb1="00000000"/>
  </w:font>
  <w:font w:name="Arial,Calibri,Times New Roman">
    <w:altName w:val="Times New Roman"/>
    <w:panose1 w:val="00000000000000000000"/>
    <w:charset w:val="00"/>
    <w:family w:val="roman"/>
    <w:notTrueType/>
    <w:pitch w:val="default"/>
    <w:sig w:usb0="00000000" w:usb1="00000000" w:usb2="00000000" w:usb3="00000000" w:csb0="00000000" w:csb1="00000000"/>
  </w:font>
  <w:font w:name="Arial,Arial,Calibri,Times New R">
    <w:altName w:val="Times New Roman"/>
    <w:panose1 w:val="00000000000000000000"/>
    <w:charset w:val="00"/>
    <w:family w:val="roman"/>
    <w:notTrueType/>
    <w:pitch w:val="default"/>
    <w:sig w:usb0="00000000" w:usb1="00000000" w:usb2="00000000" w:usb3="00000000" w:csb0="00000000" w:csb1="00000000"/>
  </w:font>
  <w:font w:name="Arial,Times New Roman,Arial">
    <w:altName w:val="Times New Roman"/>
    <w:panose1 w:val="00000000000000000000"/>
    <w:charset w:val="00"/>
    <w:family w:val="roman"/>
    <w:notTrueType/>
    <w:pitch w:val="default"/>
    <w:sig w:usb0="00000000" w:usb1="00000000" w:usb2="00000000" w:usb3="00000000" w:csb0="00000000" w:csb1="00000000"/>
  </w:font>
  <w:font w:name="Arial,Times,Times,Times New Rom">
    <w:altName w:val="Times New Roman"/>
    <w:panose1 w:val="00000000000000000000"/>
    <w:charset w:val="00"/>
    <w:family w:val="roman"/>
    <w:notTrueType/>
    <w:pitch w:val="default"/>
    <w:sig w:usb0="00000000" w:usb1="00000000" w:usb2="00000000" w:usb3="00000000" w:csb0="00000000" w:csb1="00000000"/>
  </w:font>
  <w:font w:name="Arial,Arial,Times,Times New Rom">
    <w:altName w:val="Times New Roman"/>
    <w:panose1 w:val="00000000000000000000"/>
    <w:charset w:val="00"/>
    <w:family w:val="roman"/>
    <w:notTrueType/>
    <w:pitch w:val="default"/>
    <w:sig w:usb0="00000000" w:usb1="00000000" w:usb2="00000000" w:usb3="00000000" w:csb0="00000000" w:csb1="00000000"/>
  </w:font>
  <w:font w:name="Times,Times New Roman,Arial">
    <w:altName w:val="Times New Roman"/>
    <w:panose1 w:val="00000000000000000000"/>
    <w:charset w:val="00"/>
    <w:family w:val="roman"/>
    <w:notTrueType/>
    <w:pitch w:val="default"/>
    <w:sig w:usb0="00000000" w:usb1="00000000" w:usb2="00000000" w:usb3="00000000" w:csb0="00000000" w:csb1="00000000"/>
  </w:font>
  <w:font w:name="Arial,Arial,Times New Roman,Ari">
    <w:altName w:val="Times New Roman"/>
    <w:panose1 w:val="00000000000000000000"/>
    <w:charset w:val="00"/>
    <w:family w:val="roman"/>
    <w:notTrueType/>
    <w:pitch w:val="default"/>
    <w:sig w:usb0="00000000" w:usb1="00000000" w:usb2="00000000" w:usb3="00000000" w:csb0="0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auto"/>
    <w:pitch w:val="variable"/>
    <w:sig w:usb0="A00002BF" w:usb1="38CF7CFA" w:usb2="00000016" w:usb3="00000000" w:csb0="0004000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6D9F" w:rsidRDefault="00C46D9F">
      <w:r>
        <w:separator/>
      </w:r>
    </w:p>
  </w:footnote>
  <w:footnote w:type="continuationSeparator" w:id="0">
    <w:p w:rsidR="00C46D9F" w:rsidRDefault="00C46D9F">
      <w:r>
        <w:continuationSeparator/>
      </w:r>
    </w:p>
  </w:footnote>
  <w:footnote w:type="continuationNotice" w:id="1">
    <w:p w:rsidR="00C46D9F" w:rsidRDefault="00C46D9F"/>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69F1" w:rsidRDefault="00F7003E">
    <w:pPr>
      <w:pStyle w:val="Header"/>
      <w:framePr w:wrap="around" w:vAnchor="text" w:hAnchor="margin" w:xAlign="right" w:y="1"/>
      <w:rPr>
        <w:rStyle w:val="PageNumber"/>
      </w:rPr>
    </w:pPr>
    <w:r>
      <w:rPr>
        <w:rStyle w:val="PageNumber"/>
      </w:rPr>
      <w:fldChar w:fldCharType="begin"/>
    </w:r>
    <w:r w:rsidR="001969F1">
      <w:rPr>
        <w:rStyle w:val="PageNumber"/>
      </w:rPr>
      <w:instrText xml:space="preserve">PAGE  </w:instrText>
    </w:r>
    <w:r>
      <w:rPr>
        <w:rStyle w:val="PageNumber"/>
      </w:rPr>
      <w:fldChar w:fldCharType="end"/>
    </w:r>
  </w:p>
  <w:p w:rsidR="001969F1" w:rsidRDefault="001969F1">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69F1" w:rsidRDefault="00F7003E">
    <w:pPr>
      <w:pStyle w:val="Header"/>
      <w:framePr w:wrap="around" w:vAnchor="text" w:hAnchor="margin" w:xAlign="right" w:y="1"/>
      <w:rPr>
        <w:rStyle w:val="PageNumber"/>
        <w:rFonts w:ascii="Arial" w:hAnsi="Arial" w:cs="Arial"/>
        <w:sz w:val="20"/>
      </w:rPr>
    </w:pPr>
    <w:r>
      <w:rPr>
        <w:rStyle w:val="PageNumber"/>
        <w:rFonts w:ascii="Arial" w:hAnsi="Arial" w:cs="Arial"/>
        <w:sz w:val="20"/>
      </w:rPr>
      <w:fldChar w:fldCharType="begin"/>
    </w:r>
    <w:r w:rsidR="001969F1">
      <w:rPr>
        <w:rStyle w:val="PageNumber"/>
        <w:rFonts w:ascii="Arial" w:hAnsi="Arial" w:cs="Arial"/>
        <w:sz w:val="20"/>
      </w:rPr>
      <w:instrText xml:space="preserve">PAGE  </w:instrText>
    </w:r>
    <w:r>
      <w:rPr>
        <w:rStyle w:val="PageNumber"/>
        <w:rFonts w:ascii="Arial" w:hAnsi="Arial" w:cs="Arial"/>
        <w:sz w:val="20"/>
      </w:rPr>
      <w:fldChar w:fldCharType="separate"/>
    </w:r>
    <w:r w:rsidR="004A2F81">
      <w:rPr>
        <w:rStyle w:val="PageNumber"/>
        <w:rFonts w:ascii="Arial" w:hAnsi="Arial" w:cs="Arial"/>
        <w:noProof/>
        <w:sz w:val="20"/>
      </w:rPr>
      <w:t>15</w:t>
    </w:r>
    <w:r>
      <w:rPr>
        <w:rStyle w:val="PageNumber"/>
        <w:rFonts w:ascii="Arial" w:hAnsi="Arial" w:cs="Arial"/>
        <w:sz w:val="20"/>
      </w:rPr>
      <w:fldChar w:fldCharType="end"/>
    </w:r>
  </w:p>
  <w:p w:rsidR="001969F1" w:rsidRDefault="001969F1">
    <w:pPr>
      <w:pStyle w:val="Header"/>
      <w:tabs>
        <w:tab w:val="left" w:pos="360"/>
      </w:tabs>
      <w:ind w:right="360"/>
      <w:rPr>
        <w:rFonts w:ascii="Arial" w:hAnsi="Arial" w:cs="Arial"/>
        <w:i/>
        <w:iCs/>
        <w:sz w:val="20"/>
      </w:rPr>
    </w:pPr>
    <w:r>
      <w:rPr>
        <w:rFonts w:ascii="Arial" w:hAnsi="Arial" w:cs="Arial"/>
        <w:i/>
        <w:iCs/>
        <w:sz w:val="20"/>
      </w:rPr>
      <w:tab/>
    </w:r>
  </w:p>
  <w:p w:rsidR="001969F1" w:rsidRDefault="001969F1">
    <w:pPr>
      <w:pStyle w:val="Header"/>
      <w:tabs>
        <w:tab w:val="left" w:pos="360"/>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41CA2D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DBC38D5"/>
    <w:multiLevelType w:val="hybridMultilevel"/>
    <w:tmpl w:val="E2D0D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C250A41"/>
    <w:multiLevelType w:val="singleLevel"/>
    <w:tmpl w:val="2B9201D4"/>
    <w:lvl w:ilvl="0">
      <w:start w:val="1"/>
      <w:numFmt w:val="decimal"/>
      <w:lvlText w:val="%1."/>
      <w:legacy w:legacy="1" w:legacySpace="120" w:legacyIndent="360"/>
      <w:lvlJc w:val="left"/>
      <w:rPr>
        <w:b w:val="0"/>
        <w:i w:val="0"/>
      </w:rPr>
    </w:lvl>
  </w:abstractNum>
  <w:abstractNum w:abstractNumId="3">
    <w:nsid w:val="7AA2769A"/>
    <w:multiLevelType w:val="hybridMultilevel"/>
    <w:tmpl w:val="82903F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defaultTabStop w:val="720"/>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J Exercise Medicine Onl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59wrd9wzr5cea0ecpzft4srrvtfvx5ra0&quot;&gt;My EndNote Library&lt;record-ids&gt;&lt;item&gt;1269&lt;/item&gt;&lt;item&gt;3279&lt;/item&gt;&lt;item&gt;4486&lt;/item&gt;&lt;item&gt;8272&lt;/item&gt;&lt;item&gt;8293&lt;/item&gt;&lt;item&gt;8297&lt;/item&gt;&lt;item&gt;8303&lt;/item&gt;&lt;item&gt;8304&lt;/item&gt;&lt;item&gt;8307&lt;/item&gt;&lt;item&gt;8308&lt;/item&gt;&lt;item&gt;8309&lt;/item&gt;&lt;item&gt;8310&lt;/item&gt;&lt;item&gt;8311&lt;/item&gt;&lt;item&gt;8314&lt;/item&gt;&lt;item&gt;8315&lt;/item&gt;&lt;item&gt;8316&lt;/item&gt;&lt;item&gt;8317&lt;/item&gt;&lt;item&gt;8318&lt;/item&gt;&lt;item&gt;8319&lt;/item&gt;&lt;item&gt;8320&lt;/item&gt;&lt;item&gt;8321&lt;/item&gt;&lt;item&gt;8322&lt;/item&gt;&lt;item&gt;8323&lt;/item&gt;&lt;item&gt;8324&lt;/item&gt;&lt;/record-ids&gt;&lt;/item&gt;&lt;/Libraries&gt;"/>
  </w:docVars>
  <w:rsids>
    <w:rsidRoot w:val="00E51E27"/>
    <w:rsid w:val="00004EAE"/>
    <w:rsid w:val="00007A5E"/>
    <w:rsid w:val="00016990"/>
    <w:rsid w:val="00022773"/>
    <w:rsid w:val="00030BC8"/>
    <w:rsid w:val="000320AB"/>
    <w:rsid w:val="00044F40"/>
    <w:rsid w:val="00071881"/>
    <w:rsid w:val="00072CA9"/>
    <w:rsid w:val="000739A4"/>
    <w:rsid w:val="000757EC"/>
    <w:rsid w:val="0008715A"/>
    <w:rsid w:val="00090A51"/>
    <w:rsid w:val="00091D54"/>
    <w:rsid w:val="000A3880"/>
    <w:rsid w:val="000B0AAD"/>
    <w:rsid w:val="000B321E"/>
    <w:rsid w:val="000D3F80"/>
    <w:rsid w:val="000F0C60"/>
    <w:rsid w:val="001064CD"/>
    <w:rsid w:val="00106AED"/>
    <w:rsid w:val="00112CD5"/>
    <w:rsid w:val="00125B47"/>
    <w:rsid w:val="00134B6E"/>
    <w:rsid w:val="001423C2"/>
    <w:rsid w:val="00150039"/>
    <w:rsid w:val="0017190A"/>
    <w:rsid w:val="001879A5"/>
    <w:rsid w:val="00190A89"/>
    <w:rsid w:val="00194816"/>
    <w:rsid w:val="001969F1"/>
    <w:rsid w:val="001A5272"/>
    <w:rsid w:val="001B676F"/>
    <w:rsid w:val="001C575B"/>
    <w:rsid w:val="001C5E2A"/>
    <w:rsid w:val="001C653B"/>
    <w:rsid w:val="001E01C2"/>
    <w:rsid w:val="001E12F8"/>
    <w:rsid w:val="00213C41"/>
    <w:rsid w:val="00222E95"/>
    <w:rsid w:val="00236346"/>
    <w:rsid w:val="00271CA6"/>
    <w:rsid w:val="002727A9"/>
    <w:rsid w:val="002742D6"/>
    <w:rsid w:val="00294240"/>
    <w:rsid w:val="002C098F"/>
    <w:rsid w:val="002E4405"/>
    <w:rsid w:val="002E762A"/>
    <w:rsid w:val="00314600"/>
    <w:rsid w:val="00314624"/>
    <w:rsid w:val="00315741"/>
    <w:rsid w:val="00324294"/>
    <w:rsid w:val="0033040D"/>
    <w:rsid w:val="00331498"/>
    <w:rsid w:val="003447E6"/>
    <w:rsid w:val="00354A9F"/>
    <w:rsid w:val="003551AF"/>
    <w:rsid w:val="00356DFA"/>
    <w:rsid w:val="0038021B"/>
    <w:rsid w:val="003921FE"/>
    <w:rsid w:val="0039339E"/>
    <w:rsid w:val="003A42BD"/>
    <w:rsid w:val="003B2343"/>
    <w:rsid w:val="003B46F9"/>
    <w:rsid w:val="003B5FC8"/>
    <w:rsid w:val="003C2740"/>
    <w:rsid w:val="003C3F16"/>
    <w:rsid w:val="003C6730"/>
    <w:rsid w:val="003D317F"/>
    <w:rsid w:val="003E3DFC"/>
    <w:rsid w:val="0040546E"/>
    <w:rsid w:val="0040565C"/>
    <w:rsid w:val="00405B42"/>
    <w:rsid w:val="00453023"/>
    <w:rsid w:val="00455D0D"/>
    <w:rsid w:val="004603A4"/>
    <w:rsid w:val="00464620"/>
    <w:rsid w:val="00467210"/>
    <w:rsid w:val="00472A78"/>
    <w:rsid w:val="00487ED7"/>
    <w:rsid w:val="004A2F81"/>
    <w:rsid w:val="004B4075"/>
    <w:rsid w:val="004D300B"/>
    <w:rsid w:val="004E5E37"/>
    <w:rsid w:val="005004F1"/>
    <w:rsid w:val="005023FF"/>
    <w:rsid w:val="00507169"/>
    <w:rsid w:val="005342CB"/>
    <w:rsid w:val="00546FB6"/>
    <w:rsid w:val="00563DEF"/>
    <w:rsid w:val="00564BAC"/>
    <w:rsid w:val="005718DA"/>
    <w:rsid w:val="005932F7"/>
    <w:rsid w:val="00594905"/>
    <w:rsid w:val="00595E93"/>
    <w:rsid w:val="005A0C6D"/>
    <w:rsid w:val="005A36AD"/>
    <w:rsid w:val="005A3932"/>
    <w:rsid w:val="005B63AB"/>
    <w:rsid w:val="005C3513"/>
    <w:rsid w:val="005E1196"/>
    <w:rsid w:val="006000FF"/>
    <w:rsid w:val="00620F16"/>
    <w:rsid w:val="00622CC7"/>
    <w:rsid w:val="00674C24"/>
    <w:rsid w:val="00690C4E"/>
    <w:rsid w:val="00696CE1"/>
    <w:rsid w:val="006A413E"/>
    <w:rsid w:val="006D565E"/>
    <w:rsid w:val="006D6419"/>
    <w:rsid w:val="006D6CC6"/>
    <w:rsid w:val="006E4C3E"/>
    <w:rsid w:val="006E7A0F"/>
    <w:rsid w:val="006F428C"/>
    <w:rsid w:val="007035FF"/>
    <w:rsid w:val="007062F7"/>
    <w:rsid w:val="00714875"/>
    <w:rsid w:val="00715937"/>
    <w:rsid w:val="00720435"/>
    <w:rsid w:val="00725EA5"/>
    <w:rsid w:val="007506E1"/>
    <w:rsid w:val="00756CD1"/>
    <w:rsid w:val="00763397"/>
    <w:rsid w:val="00797271"/>
    <w:rsid w:val="007C3495"/>
    <w:rsid w:val="007C6D30"/>
    <w:rsid w:val="007D5723"/>
    <w:rsid w:val="007D5E57"/>
    <w:rsid w:val="007D72D7"/>
    <w:rsid w:val="007F053B"/>
    <w:rsid w:val="007F4837"/>
    <w:rsid w:val="00810CC8"/>
    <w:rsid w:val="008348CB"/>
    <w:rsid w:val="008532A0"/>
    <w:rsid w:val="008624D4"/>
    <w:rsid w:val="00875B1D"/>
    <w:rsid w:val="00893571"/>
    <w:rsid w:val="008B30A6"/>
    <w:rsid w:val="008C6072"/>
    <w:rsid w:val="008C65EE"/>
    <w:rsid w:val="008D3820"/>
    <w:rsid w:val="008E0096"/>
    <w:rsid w:val="008E188C"/>
    <w:rsid w:val="008E6241"/>
    <w:rsid w:val="008F048A"/>
    <w:rsid w:val="008F7021"/>
    <w:rsid w:val="00905BF6"/>
    <w:rsid w:val="00906E56"/>
    <w:rsid w:val="0093673B"/>
    <w:rsid w:val="009514D2"/>
    <w:rsid w:val="00956C0C"/>
    <w:rsid w:val="00986013"/>
    <w:rsid w:val="00986BE2"/>
    <w:rsid w:val="009B1968"/>
    <w:rsid w:val="009B651C"/>
    <w:rsid w:val="009C0C75"/>
    <w:rsid w:val="009C201B"/>
    <w:rsid w:val="009C6CFF"/>
    <w:rsid w:val="009D1D58"/>
    <w:rsid w:val="00A274B9"/>
    <w:rsid w:val="00A32CC0"/>
    <w:rsid w:val="00A36272"/>
    <w:rsid w:val="00A42E45"/>
    <w:rsid w:val="00A44E65"/>
    <w:rsid w:val="00A55FE1"/>
    <w:rsid w:val="00A603D7"/>
    <w:rsid w:val="00A76F97"/>
    <w:rsid w:val="00A96E62"/>
    <w:rsid w:val="00AA0340"/>
    <w:rsid w:val="00AA7F89"/>
    <w:rsid w:val="00AB4FD8"/>
    <w:rsid w:val="00AC3C01"/>
    <w:rsid w:val="00AF0BAA"/>
    <w:rsid w:val="00AF4B77"/>
    <w:rsid w:val="00B04E74"/>
    <w:rsid w:val="00B131F6"/>
    <w:rsid w:val="00B3512C"/>
    <w:rsid w:val="00B35A23"/>
    <w:rsid w:val="00B44943"/>
    <w:rsid w:val="00B8129F"/>
    <w:rsid w:val="00B93FCF"/>
    <w:rsid w:val="00B94673"/>
    <w:rsid w:val="00BA1DC9"/>
    <w:rsid w:val="00BA2097"/>
    <w:rsid w:val="00BA36F0"/>
    <w:rsid w:val="00BA3AC8"/>
    <w:rsid w:val="00BB574D"/>
    <w:rsid w:val="00BC2264"/>
    <w:rsid w:val="00BD0B1C"/>
    <w:rsid w:val="00BD5D2D"/>
    <w:rsid w:val="00BF5775"/>
    <w:rsid w:val="00C03DD2"/>
    <w:rsid w:val="00C12141"/>
    <w:rsid w:val="00C165CE"/>
    <w:rsid w:val="00C17334"/>
    <w:rsid w:val="00C325F3"/>
    <w:rsid w:val="00C33520"/>
    <w:rsid w:val="00C46D9F"/>
    <w:rsid w:val="00C64E37"/>
    <w:rsid w:val="00C744B1"/>
    <w:rsid w:val="00C82F53"/>
    <w:rsid w:val="00C90900"/>
    <w:rsid w:val="00C96818"/>
    <w:rsid w:val="00CB4146"/>
    <w:rsid w:val="00CB4A75"/>
    <w:rsid w:val="00CC0239"/>
    <w:rsid w:val="00CC404D"/>
    <w:rsid w:val="00CC5C9C"/>
    <w:rsid w:val="00CD70BF"/>
    <w:rsid w:val="00D07DC7"/>
    <w:rsid w:val="00D11D82"/>
    <w:rsid w:val="00D14ADC"/>
    <w:rsid w:val="00D16F41"/>
    <w:rsid w:val="00D17BFA"/>
    <w:rsid w:val="00D35B01"/>
    <w:rsid w:val="00D51E2F"/>
    <w:rsid w:val="00D67864"/>
    <w:rsid w:val="00D836DA"/>
    <w:rsid w:val="00D83913"/>
    <w:rsid w:val="00D965CC"/>
    <w:rsid w:val="00DA461F"/>
    <w:rsid w:val="00DA4CA8"/>
    <w:rsid w:val="00DC44CC"/>
    <w:rsid w:val="00DC48A7"/>
    <w:rsid w:val="00DD7E35"/>
    <w:rsid w:val="00DE07CB"/>
    <w:rsid w:val="00DE46E3"/>
    <w:rsid w:val="00E04360"/>
    <w:rsid w:val="00E1731F"/>
    <w:rsid w:val="00E26F86"/>
    <w:rsid w:val="00E30D3B"/>
    <w:rsid w:val="00E35D27"/>
    <w:rsid w:val="00E51E27"/>
    <w:rsid w:val="00E66AE1"/>
    <w:rsid w:val="00E71717"/>
    <w:rsid w:val="00E77E64"/>
    <w:rsid w:val="00EB332D"/>
    <w:rsid w:val="00ED3665"/>
    <w:rsid w:val="00F01C90"/>
    <w:rsid w:val="00F21452"/>
    <w:rsid w:val="00F31229"/>
    <w:rsid w:val="00F34D87"/>
    <w:rsid w:val="00F53619"/>
    <w:rsid w:val="00F55DAE"/>
    <w:rsid w:val="00F56239"/>
    <w:rsid w:val="00F57BB2"/>
    <w:rsid w:val="00F7003E"/>
    <w:rsid w:val="00F7089E"/>
    <w:rsid w:val="00F92452"/>
    <w:rsid w:val="00FA35A9"/>
    <w:rsid w:val="00FB4DD0"/>
    <w:rsid w:val="00FB7CC7"/>
    <w:rsid w:val="00FC6B43"/>
    <w:rsid w:val="00FC6E00"/>
    <w:rsid w:val="00FD27C5"/>
    <w:rsid w:val="00FF688C"/>
    <w:rsid w:val="0EF75E9F"/>
    <w:rsid w:val="13612F3D"/>
    <w:rsid w:val="154968CF"/>
    <w:rsid w:val="1AF8D9DD"/>
    <w:rsid w:val="22DF67AB"/>
    <w:rsid w:val="37EA8835"/>
    <w:rsid w:val="3BAD5AF5"/>
    <w:rsid w:val="50811071"/>
    <w:rsid w:val="5439AF61"/>
    <w:rsid w:val="566C04D0"/>
    <w:rsid w:val="65FF7424"/>
    <w:rsid w:val="6BD66C20"/>
    <w:rsid w:val="7B0BFE4D"/>
    <w:rsid w:val="7EF175C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04360"/>
    <w:rPr>
      <w:sz w:val="24"/>
      <w:szCs w:val="24"/>
    </w:rPr>
  </w:style>
  <w:style w:type="paragraph" w:styleId="Heading1">
    <w:name w:val="heading 1"/>
    <w:basedOn w:val="Normal"/>
    <w:next w:val="Normal"/>
    <w:qFormat/>
    <w:rsid w:val="008532A0"/>
    <w:pPr>
      <w:keepNext/>
      <w:outlineLvl w:val="0"/>
    </w:pPr>
    <w:rPr>
      <w:b/>
      <w:bCs/>
      <w:i/>
      <w:iCs/>
      <w:sz w:val="20"/>
      <w:lang w:eastAsia="en-US"/>
    </w:rPr>
  </w:style>
  <w:style w:type="paragraph" w:styleId="Heading2">
    <w:name w:val="heading 2"/>
    <w:basedOn w:val="Normal"/>
    <w:next w:val="Normal"/>
    <w:link w:val="Heading2Char"/>
    <w:qFormat/>
    <w:rsid w:val="008532A0"/>
    <w:pPr>
      <w:keepNext/>
      <w:jc w:val="center"/>
      <w:outlineLvl w:val="1"/>
    </w:pPr>
    <w:rPr>
      <w:b/>
      <w:bCs/>
      <w:sz w:val="20"/>
      <w:lang w:eastAsia="en-US"/>
    </w:rPr>
  </w:style>
  <w:style w:type="paragraph" w:styleId="Heading3">
    <w:name w:val="heading 3"/>
    <w:basedOn w:val="Normal"/>
    <w:next w:val="Normal"/>
    <w:qFormat/>
    <w:rsid w:val="008532A0"/>
    <w:pPr>
      <w:keepNext/>
      <w:outlineLvl w:val="2"/>
    </w:pPr>
    <w:rPr>
      <w:color w:val="FF0000"/>
      <w:sz w:val="28"/>
      <w:lang w:eastAsia="en-US"/>
    </w:rPr>
  </w:style>
  <w:style w:type="paragraph" w:styleId="Heading4">
    <w:name w:val="heading 4"/>
    <w:basedOn w:val="Normal"/>
    <w:next w:val="Normal"/>
    <w:qFormat/>
    <w:rsid w:val="008532A0"/>
    <w:pPr>
      <w:keepNext/>
      <w:jc w:val="center"/>
      <w:outlineLvl w:val="3"/>
    </w:pPr>
    <w:rPr>
      <w:rFonts w:ascii="Arial" w:hAnsi="Arial" w:cs="Arial"/>
      <w:color w:val="0000FF"/>
      <w:sz w:val="28"/>
      <w:lang w:eastAsia="en-US"/>
    </w:rPr>
  </w:style>
  <w:style w:type="paragraph" w:styleId="Heading5">
    <w:name w:val="heading 5"/>
    <w:basedOn w:val="Normal"/>
    <w:next w:val="Normal"/>
    <w:qFormat/>
    <w:rsid w:val="008532A0"/>
    <w:pPr>
      <w:keepNext/>
      <w:overflowPunct w:val="0"/>
      <w:autoSpaceDE w:val="0"/>
      <w:autoSpaceDN w:val="0"/>
      <w:adjustRightInd w:val="0"/>
      <w:spacing w:line="480" w:lineRule="auto"/>
      <w:jc w:val="center"/>
      <w:textAlignment w:val="baseline"/>
      <w:outlineLvl w:val="4"/>
    </w:pPr>
    <w:rPr>
      <w:b/>
      <w:szCs w:val="20"/>
      <w:lang w:eastAsia="en-US"/>
    </w:rPr>
  </w:style>
  <w:style w:type="paragraph" w:styleId="Heading6">
    <w:name w:val="heading 6"/>
    <w:basedOn w:val="Normal"/>
    <w:next w:val="Normal"/>
    <w:qFormat/>
    <w:rsid w:val="008532A0"/>
    <w:pPr>
      <w:keepNext/>
      <w:tabs>
        <w:tab w:val="left" w:pos="2192"/>
      </w:tabs>
      <w:overflowPunct w:val="0"/>
      <w:autoSpaceDE w:val="0"/>
      <w:autoSpaceDN w:val="0"/>
      <w:adjustRightInd w:val="0"/>
      <w:spacing w:line="480" w:lineRule="auto"/>
      <w:jc w:val="both"/>
      <w:textAlignment w:val="baseline"/>
      <w:outlineLvl w:val="5"/>
    </w:pPr>
    <w:rPr>
      <w:b/>
      <w:sz w:val="20"/>
      <w:szCs w:val="20"/>
      <w:lang w:eastAsia="en-US"/>
    </w:rPr>
  </w:style>
  <w:style w:type="paragraph" w:styleId="Heading7">
    <w:name w:val="heading 7"/>
    <w:basedOn w:val="Normal"/>
    <w:next w:val="Normal"/>
    <w:qFormat/>
    <w:rsid w:val="008532A0"/>
    <w:pPr>
      <w:keepNext/>
      <w:overflowPunct w:val="0"/>
      <w:autoSpaceDE w:val="0"/>
      <w:autoSpaceDN w:val="0"/>
      <w:adjustRightInd w:val="0"/>
      <w:spacing w:line="480" w:lineRule="auto"/>
      <w:textAlignment w:val="baseline"/>
      <w:outlineLvl w:val="6"/>
    </w:pPr>
    <w:rPr>
      <w:b/>
      <w:sz w:val="20"/>
      <w:szCs w:val="20"/>
      <w:lang w:eastAsia="en-US"/>
    </w:rPr>
  </w:style>
  <w:style w:type="paragraph" w:styleId="Heading8">
    <w:name w:val="heading 8"/>
    <w:basedOn w:val="Normal"/>
    <w:next w:val="Normal"/>
    <w:qFormat/>
    <w:rsid w:val="008532A0"/>
    <w:pPr>
      <w:keepNext/>
      <w:overflowPunct w:val="0"/>
      <w:autoSpaceDE w:val="0"/>
      <w:autoSpaceDN w:val="0"/>
      <w:adjustRightInd w:val="0"/>
      <w:spacing w:line="360" w:lineRule="auto"/>
      <w:jc w:val="both"/>
      <w:textAlignment w:val="baseline"/>
      <w:outlineLvl w:val="7"/>
    </w:pPr>
    <w:rPr>
      <w:b/>
      <w:szCs w:val="20"/>
      <w:lang w:eastAsia="en-US"/>
    </w:rPr>
  </w:style>
  <w:style w:type="paragraph" w:styleId="Heading9">
    <w:name w:val="heading 9"/>
    <w:basedOn w:val="Normal"/>
    <w:next w:val="Normal"/>
    <w:qFormat/>
    <w:rsid w:val="008532A0"/>
    <w:pPr>
      <w:keepNext/>
      <w:outlineLvl w:val="8"/>
    </w:pPr>
    <w:rPr>
      <w:rFonts w:ascii="Arial" w:hAnsi="Arial" w:cs="Arial"/>
      <w:b/>
      <w:b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532A0"/>
    <w:pPr>
      <w:tabs>
        <w:tab w:val="center" w:pos="4320"/>
        <w:tab w:val="right" w:pos="8640"/>
      </w:tabs>
    </w:pPr>
    <w:rPr>
      <w:lang w:eastAsia="en-US"/>
    </w:rPr>
  </w:style>
  <w:style w:type="paragraph" w:styleId="Footer">
    <w:name w:val="footer"/>
    <w:basedOn w:val="Normal"/>
    <w:rsid w:val="008532A0"/>
    <w:pPr>
      <w:tabs>
        <w:tab w:val="center" w:pos="4320"/>
        <w:tab w:val="right" w:pos="8640"/>
      </w:tabs>
    </w:pPr>
    <w:rPr>
      <w:lang w:eastAsia="en-US"/>
    </w:rPr>
  </w:style>
  <w:style w:type="character" w:styleId="PageNumber">
    <w:name w:val="page number"/>
    <w:basedOn w:val="DefaultParagraphFont"/>
    <w:rsid w:val="008532A0"/>
  </w:style>
  <w:style w:type="paragraph" w:styleId="BodyText2">
    <w:name w:val="Body Text 2"/>
    <w:basedOn w:val="Normal"/>
    <w:rsid w:val="008532A0"/>
    <w:pPr>
      <w:overflowPunct w:val="0"/>
      <w:autoSpaceDE w:val="0"/>
      <w:autoSpaceDN w:val="0"/>
      <w:adjustRightInd w:val="0"/>
      <w:spacing w:after="120" w:line="480" w:lineRule="auto"/>
      <w:ind w:firstLine="720"/>
      <w:jc w:val="both"/>
      <w:textAlignment w:val="baseline"/>
    </w:pPr>
    <w:rPr>
      <w:rFonts w:ascii="Arial" w:hAnsi="Arial"/>
      <w:sz w:val="20"/>
      <w:szCs w:val="20"/>
      <w:lang w:val="en-GB" w:eastAsia="en-US"/>
    </w:rPr>
  </w:style>
  <w:style w:type="paragraph" w:styleId="BodyText">
    <w:name w:val="Body Text"/>
    <w:basedOn w:val="Normal"/>
    <w:rsid w:val="008532A0"/>
    <w:pPr>
      <w:overflowPunct w:val="0"/>
      <w:autoSpaceDE w:val="0"/>
      <w:autoSpaceDN w:val="0"/>
      <w:adjustRightInd w:val="0"/>
      <w:spacing w:after="120" w:line="480" w:lineRule="auto"/>
      <w:jc w:val="center"/>
      <w:textAlignment w:val="baseline"/>
    </w:pPr>
    <w:rPr>
      <w:rFonts w:ascii="Arial" w:hAnsi="Arial"/>
      <w:b/>
      <w:szCs w:val="20"/>
      <w:lang w:val="en-GB" w:eastAsia="en-US"/>
    </w:rPr>
  </w:style>
  <w:style w:type="paragraph" w:customStyle="1" w:styleId="BodyText22">
    <w:name w:val="Body Text 22"/>
    <w:basedOn w:val="Normal"/>
    <w:rsid w:val="008532A0"/>
    <w:pPr>
      <w:overflowPunct w:val="0"/>
      <w:autoSpaceDE w:val="0"/>
      <w:autoSpaceDN w:val="0"/>
      <w:adjustRightInd w:val="0"/>
      <w:spacing w:after="120" w:line="480" w:lineRule="auto"/>
      <w:ind w:firstLine="720"/>
      <w:jc w:val="both"/>
      <w:textAlignment w:val="baseline"/>
    </w:pPr>
    <w:rPr>
      <w:rFonts w:ascii="Arial" w:hAnsi="Arial"/>
      <w:sz w:val="20"/>
      <w:szCs w:val="20"/>
      <w:lang w:val="en-GB" w:eastAsia="en-US"/>
    </w:rPr>
  </w:style>
  <w:style w:type="character" w:styleId="Hyperlink">
    <w:name w:val="Hyperlink"/>
    <w:basedOn w:val="DefaultParagraphFont"/>
    <w:rsid w:val="008532A0"/>
    <w:rPr>
      <w:color w:val="0000FF"/>
      <w:u w:val="single"/>
    </w:rPr>
  </w:style>
  <w:style w:type="character" w:customStyle="1" w:styleId="Heading2Char">
    <w:name w:val="Heading 2 Char"/>
    <w:basedOn w:val="DefaultParagraphFont"/>
    <w:link w:val="Heading2"/>
    <w:rsid w:val="007506E1"/>
    <w:rPr>
      <w:b/>
      <w:bCs/>
      <w:szCs w:val="24"/>
    </w:rPr>
  </w:style>
  <w:style w:type="paragraph" w:customStyle="1" w:styleId="EndNoteBibliographyTitle">
    <w:name w:val="EndNote Bibliography Title"/>
    <w:basedOn w:val="Normal"/>
    <w:rsid w:val="00714875"/>
    <w:pPr>
      <w:jc w:val="center"/>
    </w:pPr>
    <w:rPr>
      <w:rFonts w:ascii="Arial" w:hAnsi="Arial" w:cs="Arial"/>
      <w:lang w:eastAsia="en-US"/>
    </w:rPr>
  </w:style>
  <w:style w:type="paragraph" w:customStyle="1" w:styleId="EndNoteBibliography">
    <w:name w:val="EndNote Bibliography"/>
    <w:basedOn w:val="Normal"/>
    <w:rsid w:val="00714875"/>
    <w:rPr>
      <w:rFonts w:ascii="Arial" w:hAnsi="Arial" w:cs="Arial"/>
      <w:lang w:eastAsia="en-US"/>
    </w:rPr>
  </w:style>
  <w:style w:type="table" w:styleId="TableColorful2">
    <w:name w:val="Table Colorful 2"/>
    <w:basedOn w:val="TableNormal"/>
    <w:rsid w:val="00893571"/>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cBorders>
        <w:shd w:val="solid" w:color="800000" w:fill="FFFFFF"/>
      </w:tcPr>
    </w:tblStylePr>
    <w:tblStylePr w:type="firstCol">
      <w:rPr>
        <w:b/>
        <w:bCs/>
        <w:i/>
        <w:iCs/>
      </w:rPr>
    </w:tblStylePr>
    <w:tblStylePr w:type="lastCol">
      <w:tblPr/>
      <w:tcPr>
        <w:shd w:val="solid" w:color="C0C0C0" w:fill="FFFFFF"/>
      </w:tcPr>
    </w:tblStylePr>
    <w:tblStylePr w:type="swCell">
      <w:rPr>
        <w:b/>
        <w:bCs/>
        <w:i w:val="0"/>
        <w:iCs w:val="0"/>
      </w:rPr>
    </w:tblStylePr>
  </w:style>
  <w:style w:type="paragraph" w:styleId="Revision">
    <w:name w:val="Revision"/>
    <w:hidden/>
    <w:uiPriority w:val="71"/>
    <w:rsid w:val="00B93FCF"/>
    <w:rPr>
      <w:sz w:val="24"/>
      <w:szCs w:val="24"/>
      <w:lang w:eastAsia="en-US"/>
    </w:rPr>
  </w:style>
  <w:style w:type="paragraph" w:styleId="BalloonText">
    <w:name w:val="Balloon Text"/>
    <w:basedOn w:val="Normal"/>
    <w:link w:val="BalloonTextChar"/>
    <w:rsid w:val="00B93FCF"/>
    <w:rPr>
      <w:sz w:val="18"/>
      <w:szCs w:val="18"/>
      <w:lang w:eastAsia="en-US"/>
    </w:rPr>
  </w:style>
  <w:style w:type="character" w:customStyle="1" w:styleId="BalloonTextChar">
    <w:name w:val="Balloon Text Char"/>
    <w:basedOn w:val="DefaultParagraphFont"/>
    <w:link w:val="BalloonText"/>
    <w:rsid w:val="00B93FCF"/>
    <w:rPr>
      <w:sz w:val="18"/>
      <w:szCs w:val="18"/>
      <w:lang w:eastAsia="en-US"/>
    </w:rPr>
  </w:style>
  <w:style w:type="paragraph" w:customStyle="1" w:styleId="BrevettiItalia">
    <w:name w:val="Brevetti Italia"/>
    <w:basedOn w:val="Normal"/>
    <w:qFormat/>
    <w:rsid w:val="00D83913"/>
    <w:pPr>
      <w:widowControl w:val="0"/>
      <w:suppressAutoHyphens/>
      <w:spacing w:line="360" w:lineRule="auto"/>
      <w:jc w:val="both"/>
    </w:pPr>
    <w:rPr>
      <w:rFonts w:ascii="Courier New" w:eastAsia="Calibri" w:hAnsi="Courier New"/>
      <w:szCs w:val="22"/>
      <w:lang w:val="it-IT" w:eastAsia="en-US"/>
    </w:rPr>
  </w:style>
</w:styles>
</file>

<file path=word/webSettings.xml><?xml version="1.0" encoding="utf-8"?>
<w:webSettings xmlns:r="http://schemas.openxmlformats.org/officeDocument/2006/relationships" xmlns:w="http://schemas.openxmlformats.org/wordprocessingml/2006/main">
  <w:divs>
    <w:div w:id="1520856754">
      <w:bodyDiv w:val="1"/>
      <w:marLeft w:val="0"/>
      <w:marRight w:val="0"/>
      <w:marTop w:val="0"/>
      <w:marBottom w:val="0"/>
      <w:divBdr>
        <w:top w:val="none" w:sz="0" w:space="0" w:color="auto"/>
        <w:left w:val="none" w:sz="0" w:space="0" w:color="auto"/>
        <w:bottom w:val="none" w:sz="0" w:space="0" w:color="auto"/>
        <w:right w:val="none" w:sz="0" w:space="0" w:color="auto"/>
      </w:divBdr>
    </w:div>
    <w:div w:id="187291381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localhost\Users\DoctorTim\Documents\Suckit.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https://d.docs.live.net/1791e5782256f8e2/%5e.Documents/LactiGo/Submission/Lactigo%20Tables%20DRAFT%20v1%20031716%20COLOR-%20Editable.xl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4"/>
  <c:chart>
    <c:autoTitleDeleted val="1"/>
    <c:plotArea>
      <c:layout/>
      <c:barChart>
        <c:barDir val="col"/>
        <c:grouping val="clustered"/>
        <c:ser>
          <c:idx val="0"/>
          <c:order val="0"/>
          <c:tx>
            <c:strRef>
              <c:f>Sheet1!$B$5</c:f>
              <c:strCache>
                <c:ptCount val="1"/>
                <c:pt idx="0">
                  <c:v>NC</c:v>
                </c:pt>
              </c:strCache>
            </c:strRef>
          </c:tx>
          <c:spPr>
            <a:solidFill>
              <a:srgbClr val="8A1305"/>
            </a:solidFill>
            <a:ln>
              <a:noFill/>
            </a:ln>
            <a:effectLst>
              <a:outerShdw blurRad="57150" dist="19050" dir="5400000" algn="ctr" rotWithShape="0">
                <a:srgbClr val="000000">
                  <a:alpha val="63000"/>
                </a:srgbClr>
              </a:outerShdw>
            </a:effectLst>
          </c:spPr>
          <c:cat>
            <c:strRef>
              <c:f>Sheet1!$A$6:$A$16</c:f>
              <c:strCache>
                <c:ptCount val="11"/>
                <c:pt idx="0">
                  <c:v>A.F.</c:v>
                </c:pt>
                <c:pt idx="1">
                  <c:v>F.F.</c:v>
                </c:pt>
                <c:pt idx="2">
                  <c:v>S.A.</c:v>
                </c:pt>
                <c:pt idx="3">
                  <c:v>C.S.</c:v>
                </c:pt>
                <c:pt idx="4">
                  <c:v>B.G.</c:v>
                </c:pt>
                <c:pt idx="5">
                  <c:v>T.A.</c:v>
                </c:pt>
                <c:pt idx="6">
                  <c:v>B.S.</c:v>
                </c:pt>
                <c:pt idx="7">
                  <c:v>S.S.</c:v>
                </c:pt>
                <c:pt idx="8">
                  <c:v>A.A.</c:v>
                </c:pt>
                <c:pt idx="9">
                  <c:v>S.P.</c:v>
                </c:pt>
                <c:pt idx="10">
                  <c:v>D.S.</c:v>
                </c:pt>
              </c:strCache>
            </c:strRef>
          </c:cat>
          <c:val>
            <c:numRef>
              <c:f>Sheet1!$B$6:$B$16</c:f>
              <c:numCache>
                <c:formatCode>_(* #,##0_);_(* \(#,##0\);_(* "-"??_);_(@_)</c:formatCode>
                <c:ptCount val="11"/>
                <c:pt idx="0">
                  <c:v>1670</c:v>
                </c:pt>
                <c:pt idx="1">
                  <c:v>1701</c:v>
                </c:pt>
                <c:pt idx="2">
                  <c:v>1487</c:v>
                </c:pt>
                <c:pt idx="3">
                  <c:v>1553</c:v>
                </c:pt>
                <c:pt idx="4">
                  <c:v>1420</c:v>
                </c:pt>
                <c:pt idx="5">
                  <c:v>1760</c:v>
                </c:pt>
                <c:pt idx="6">
                  <c:v>1443</c:v>
                </c:pt>
                <c:pt idx="7">
                  <c:v>1501</c:v>
                </c:pt>
                <c:pt idx="8">
                  <c:v>1659</c:v>
                </c:pt>
                <c:pt idx="9">
                  <c:v>1780</c:v>
                </c:pt>
                <c:pt idx="10">
                  <c:v>1692</c:v>
                </c:pt>
              </c:numCache>
            </c:numRef>
          </c:val>
          <c:extLst xmlns:c16r2="http://schemas.microsoft.com/office/drawing/2015/06/chart">
            <c:ext xmlns:c16="http://schemas.microsoft.com/office/drawing/2014/chart" uri="{C3380CC4-5D6E-409C-BE32-E72D297353CC}">
              <c16:uniqueId val="{00000000-218A-45E6-A7A0-8314D6CBE52F}"/>
            </c:ext>
          </c:extLst>
        </c:ser>
        <c:ser>
          <c:idx val="1"/>
          <c:order val="1"/>
          <c:tx>
            <c:strRef>
              <c:f>Sheet1!$C$5</c:f>
              <c:strCache>
                <c:ptCount val="1"/>
                <c:pt idx="0">
                  <c:v>WC</c:v>
                </c:pt>
              </c:strCache>
            </c:strRef>
          </c:tx>
          <c:spPr>
            <a:solidFill>
              <a:srgbClr val="E02307"/>
            </a:solidFill>
            <a:ln>
              <a:noFill/>
            </a:ln>
            <a:effectLst>
              <a:outerShdw blurRad="57150" dist="19050" dir="5400000" algn="ctr" rotWithShape="0">
                <a:srgbClr val="000000">
                  <a:alpha val="63000"/>
                </a:srgbClr>
              </a:outerShdw>
            </a:effectLst>
          </c:spPr>
          <c:cat>
            <c:strRef>
              <c:f>Sheet1!$A$6:$A$16</c:f>
              <c:strCache>
                <c:ptCount val="11"/>
                <c:pt idx="0">
                  <c:v>A.F.</c:v>
                </c:pt>
                <c:pt idx="1">
                  <c:v>F.F.</c:v>
                </c:pt>
                <c:pt idx="2">
                  <c:v>S.A.</c:v>
                </c:pt>
                <c:pt idx="3">
                  <c:v>C.S.</c:v>
                </c:pt>
                <c:pt idx="4">
                  <c:v>B.G.</c:v>
                </c:pt>
                <c:pt idx="5">
                  <c:v>T.A.</c:v>
                </c:pt>
                <c:pt idx="6">
                  <c:v>B.S.</c:v>
                </c:pt>
                <c:pt idx="7">
                  <c:v>S.S.</c:v>
                </c:pt>
                <c:pt idx="8">
                  <c:v>A.A.</c:v>
                </c:pt>
                <c:pt idx="9">
                  <c:v>S.P.</c:v>
                </c:pt>
                <c:pt idx="10">
                  <c:v>D.S.</c:v>
                </c:pt>
              </c:strCache>
            </c:strRef>
          </c:cat>
          <c:val>
            <c:numRef>
              <c:f>Sheet1!$C$6:$C$16</c:f>
              <c:numCache>
                <c:formatCode>_(* #,##0_);_(* \(#,##0\);_(* "-"??_);_(@_)</c:formatCode>
                <c:ptCount val="11"/>
                <c:pt idx="0">
                  <c:v>1672</c:v>
                </c:pt>
                <c:pt idx="1">
                  <c:v>1700</c:v>
                </c:pt>
                <c:pt idx="2">
                  <c:v>1490</c:v>
                </c:pt>
                <c:pt idx="3">
                  <c:v>1550</c:v>
                </c:pt>
                <c:pt idx="4">
                  <c:v>1420</c:v>
                </c:pt>
                <c:pt idx="5">
                  <c:v>1760</c:v>
                </c:pt>
                <c:pt idx="6">
                  <c:v>1440</c:v>
                </c:pt>
                <c:pt idx="7">
                  <c:v>1500</c:v>
                </c:pt>
                <c:pt idx="8">
                  <c:v>1660</c:v>
                </c:pt>
                <c:pt idx="9">
                  <c:v>1780</c:v>
                </c:pt>
                <c:pt idx="10">
                  <c:v>1690</c:v>
                </c:pt>
              </c:numCache>
            </c:numRef>
          </c:val>
          <c:extLst xmlns:c16r2="http://schemas.microsoft.com/office/drawing/2015/06/chart">
            <c:ext xmlns:c16="http://schemas.microsoft.com/office/drawing/2014/chart" uri="{C3380CC4-5D6E-409C-BE32-E72D297353CC}">
              <c16:uniqueId val="{00000001-218A-45E6-A7A0-8314D6CBE52F}"/>
            </c:ext>
          </c:extLst>
        </c:ser>
        <c:ser>
          <c:idx val="2"/>
          <c:order val="2"/>
          <c:tx>
            <c:strRef>
              <c:f>Sheet1!$D$5</c:f>
              <c:strCache>
                <c:ptCount val="1"/>
                <c:pt idx="0">
                  <c:v>WC+LG</c:v>
                </c:pt>
              </c:strCache>
            </c:strRef>
          </c:tx>
          <c:spPr>
            <a:solidFill>
              <a:srgbClr val="FFF1CC"/>
            </a:solidFill>
            <a:ln>
              <a:noFill/>
            </a:ln>
            <a:effectLst>
              <a:outerShdw blurRad="57150" dist="19050" dir="5400000" algn="ctr" rotWithShape="0">
                <a:srgbClr val="000000">
                  <a:alpha val="63000"/>
                </a:srgbClr>
              </a:outerShdw>
            </a:effectLst>
          </c:spPr>
          <c:cat>
            <c:strRef>
              <c:f>Sheet1!$A$6:$A$16</c:f>
              <c:strCache>
                <c:ptCount val="11"/>
                <c:pt idx="0">
                  <c:v>A.F.</c:v>
                </c:pt>
                <c:pt idx="1">
                  <c:v>F.F.</c:v>
                </c:pt>
                <c:pt idx="2">
                  <c:v>S.A.</c:v>
                </c:pt>
                <c:pt idx="3">
                  <c:v>C.S.</c:v>
                </c:pt>
                <c:pt idx="4">
                  <c:v>B.G.</c:v>
                </c:pt>
                <c:pt idx="5">
                  <c:v>T.A.</c:v>
                </c:pt>
                <c:pt idx="6">
                  <c:v>B.S.</c:v>
                </c:pt>
                <c:pt idx="7">
                  <c:v>S.S.</c:v>
                </c:pt>
                <c:pt idx="8">
                  <c:v>A.A.</c:v>
                </c:pt>
                <c:pt idx="9">
                  <c:v>S.P.</c:v>
                </c:pt>
                <c:pt idx="10">
                  <c:v>D.S.</c:v>
                </c:pt>
              </c:strCache>
            </c:strRef>
          </c:cat>
          <c:val>
            <c:numRef>
              <c:f>Sheet1!$D$6:$D$16</c:f>
              <c:numCache>
                <c:formatCode>_(* #,##0_);_(* \(#,##0\);_(* "-"??_);_(@_)</c:formatCode>
                <c:ptCount val="11"/>
                <c:pt idx="0">
                  <c:v>1690</c:v>
                </c:pt>
                <c:pt idx="1">
                  <c:v>1740</c:v>
                </c:pt>
                <c:pt idx="2">
                  <c:v>1600</c:v>
                </c:pt>
                <c:pt idx="3">
                  <c:v>1680</c:v>
                </c:pt>
                <c:pt idx="4">
                  <c:v>1630</c:v>
                </c:pt>
                <c:pt idx="5">
                  <c:v>1960</c:v>
                </c:pt>
                <c:pt idx="6">
                  <c:v>1480</c:v>
                </c:pt>
                <c:pt idx="7">
                  <c:v>1610</c:v>
                </c:pt>
                <c:pt idx="8">
                  <c:v>1690</c:v>
                </c:pt>
                <c:pt idx="9">
                  <c:v>1830</c:v>
                </c:pt>
                <c:pt idx="10">
                  <c:v>1680</c:v>
                </c:pt>
              </c:numCache>
            </c:numRef>
          </c:val>
          <c:extLst xmlns:c16r2="http://schemas.microsoft.com/office/drawing/2015/06/chart">
            <c:ext xmlns:c16="http://schemas.microsoft.com/office/drawing/2014/chart" uri="{C3380CC4-5D6E-409C-BE32-E72D297353CC}">
              <c16:uniqueId val="{00000002-218A-45E6-A7A0-8314D6CBE52F}"/>
            </c:ext>
          </c:extLst>
        </c:ser>
        <c:gapWidth val="100"/>
        <c:overlap val="-24"/>
        <c:axId val="84731008"/>
        <c:axId val="84732928"/>
      </c:barChart>
      <c:catAx>
        <c:axId val="84731008"/>
        <c:scaling>
          <c:orientation val="minMax"/>
        </c:scaling>
        <c:axPos val="b"/>
        <c:title>
          <c:tx>
            <c:rich>
              <a:bodyPr rot="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r>
                  <a:rPr lang="en-US" b="1">
                    <a:solidFill>
                      <a:schemeClr val="tx1"/>
                    </a:solidFill>
                    <a:latin typeface="Arial" charset="0"/>
                    <a:ea typeface="Arial" charset="0"/>
                    <a:cs typeface="Arial" charset="0"/>
                  </a:rPr>
                  <a:t>Athlete Initials</a:t>
                </a:r>
              </a:p>
            </c:rich>
          </c:tx>
          <c:layout/>
          <c:spPr>
            <a:noFill/>
            <a:ln>
              <a:noFill/>
            </a:ln>
            <a:effectLst/>
          </c:spPr>
        </c:title>
        <c:numFmt formatCode="General" sourceLinked="0"/>
        <c:maj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endParaRPr lang="en-US"/>
          </a:p>
        </c:txPr>
        <c:crossAx val="84732928"/>
        <c:crosses val="autoZero"/>
        <c:auto val="1"/>
        <c:lblAlgn val="ctr"/>
        <c:lblOffset val="100"/>
      </c:catAx>
      <c:valAx>
        <c:axId val="84732928"/>
        <c:scaling>
          <c:orientation val="minMax"/>
          <c:max val="2000"/>
          <c:min val="140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r>
                  <a:rPr lang="en-US" b="1">
                    <a:solidFill>
                      <a:schemeClr val="tx1"/>
                    </a:solidFill>
                    <a:latin typeface="Arial" charset="0"/>
                    <a:ea typeface="Arial" charset="0"/>
                    <a:cs typeface="Arial" charset="0"/>
                  </a:rPr>
                  <a:t>Meters</a:t>
                </a:r>
              </a:p>
            </c:rich>
          </c:tx>
          <c:layout/>
          <c:spPr>
            <a:noFill/>
            <a:ln>
              <a:noFill/>
            </a:ln>
            <a:effectLst/>
          </c:spPr>
        </c:title>
        <c:numFmt formatCode="_(* #,##0_);_(* \(#,##0\);_(* &quot;-&quot;??_);_(@_)" sourceLinked="1"/>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endParaRPr lang="en-US"/>
          </a:p>
        </c:txPr>
        <c:crossAx val="84731008"/>
        <c:crosses val="autoZero"/>
        <c:crossBetween val="between"/>
      </c:valAx>
      <c:spPr>
        <a:noFill/>
        <a:ln>
          <a:noFill/>
        </a:ln>
        <a:effectLst/>
      </c:spPr>
    </c:plotArea>
    <c:legend>
      <c:legendPos val="r"/>
      <c:layout/>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style val="4"/>
  <c:chart>
    <c:autoTitleDeleted val="1"/>
    <c:plotArea>
      <c:layout/>
      <c:barChart>
        <c:barDir val="col"/>
        <c:grouping val="clustered"/>
        <c:ser>
          <c:idx val="0"/>
          <c:order val="0"/>
          <c:tx>
            <c:strRef>
              <c:f>'[Lactigo Tables DRAFT v1 031716 COLOR- Editable.xls.xlsx]Sheet2'!$O$33</c:f>
              <c:strCache>
                <c:ptCount val="1"/>
                <c:pt idx="0">
                  <c:v>Avg NC</c:v>
                </c:pt>
              </c:strCache>
            </c:strRef>
          </c:tx>
          <c:spPr>
            <a:solidFill>
              <a:srgbClr val="800D00"/>
            </a:solidFill>
            <a:ln>
              <a:noFill/>
            </a:ln>
            <a:effectLst>
              <a:outerShdw blurRad="57150" dist="19050" dir="5400000" algn="ctr" rotWithShape="0">
                <a:srgbClr val="000000">
                  <a:alpha val="63000"/>
                </a:srgbClr>
              </a:outerShdw>
            </a:effectLst>
          </c:spPr>
          <c:cat>
            <c:strRef>
              <c:f>'[Lactigo Tables DRAFT v1 031716 COLOR- Editable.xls.xlsx]Sheet2'!$N$34:$N$44</c:f>
              <c:strCache>
                <c:ptCount val="11"/>
                <c:pt idx="0">
                  <c:v>A.F.</c:v>
                </c:pt>
                <c:pt idx="1">
                  <c:v>F.F.</c:v>
                </c:pt>
                <c:pt idx="2">
                  <c:v>S.A.</c:v>
                </c:pt>
                <c:pt idx="3">
                  <c:v>C.S.</c:v>
                </c:pt>
                <c:pt idx="4">
                  <c:v>B.G.</c:v>
                </c:pt>
                <c:pt idx="5">
                  <c:v>T.A.</c:v>
                </c:pt>
                <c:pt idx="6">
                  <c:v>B.S.</c:v>
                </c:pt>
                <c:pt idx="7">
                  <c:v>S.S.</c:v>
                </c:pt>
                <c:pt idx="8">
                  <c:v>A.A.</c:v>
                </c:pt>
                <c:pt idx="9">
                  <c:v>S.P.</c:v>
                </c:pt>
                <c:pt idx="10">
                  <c:v>D.S.</c:v>
                </c:pt>
              </c:strCache>
            </c:strRef>
          </c:cat>
          <c:val>
            <c:numRef>
              <c:f>'[Lactigo Tables DRAFT v1 031716 COLOR- Editable.xls.xlsx]Sheet2'!$O$34:$O$44</c:f>
              <c:numCache>
                <c:formatCode>0.00</c:formatCode>
                <c:ptCount val="11"/>
                <c:pt idx="0">
                  <c:v>252.66666666666646</c:v>
                </c:pt>
                <c:pt idx="1">
                  <c:v>248.66666666666646</c:v>
                </c:pt>
                <c:pt idx="2">
                  <c:v>254.66666666666646</c:v>
                </c:pt>
                <c:pt idx="3">
                  <c:v>244.66666666666646</c:v>
                </c:pt>
                <c:pt idx="4">
                  <c:v>269.33333333333331</c:v>
                </c:pt>
                <c:pt idx="5">
                  <c:v>238.33333333333357</c:v>
                </c:pt>
                <c:pt idx="6">
                  <c:v>242.33333333333357</c:v>
                </c:pt>
                <c:pt idx="7">
                  <c:v>252</c:v>
                </c:pt>
                <c:pt idx="8">
                  <c:v>253.66666666666646</c:v>
                </c:pt>
                <c:pt idx="9">
                  <c:v>247.33333333333357</c:v>
                </c:pt>
                <c:pt idx="10">
                  <c:v>233</c:v>
                </c:pt>
              </c:numCache>
            </c:numRef>
          </c:val>
        </c:ser>
        <c:ser>
          <c:idx val="1"/>
          <c:order val="1"/>
          <c:tx>
            <c:strRef>
              <c:f>'[Lactigo Tables DRAFT v1 031716 COLOR- Editable.xls.xlsx]Sheet2'!$P$33</c:f>
              <c:strCache>
                <c:ptCount val="1"/>
                <c:pt idx="0">
                  <c:v>Avg WC</c:v>
                </c:pt>
              </c:strCache>
            </c:strRef>
          </c:tx>
          <c:spPr>
            <a:solidFill>
              <a:srgbClr val="D21D02"/>
            </a:solidFill>
            <a:ln>
              <a:noFill/>
            </a:ln>
            <a:effectLst>
              <a:outerShdw blurRad="57150" dist="19050" dir="5400000" algn="ctr" rotWithShape="0">
                <a:srgbClr val="000000">
                  <a:alpha val="63000"/>
                </a:srgbClr>
              </a:outerShdw>
            </a:effectLst>
          </c:spPr>
          <c:cat>
            <c:strRef>
              <c:f>'[Lactigo Tables DRAFT v1 031716 COLOR- Editable.xls.xlsx]Sheet2'!$N$34:$N$44</c:f>
              <c:strCache>
                <c:ptCount val="11"/>
                <c:pt idx="0">
                  <c:v>A.F.</c:v>
                </c:pt>
                <c:pt idx="1">
                  <c:v>F.F.</c:v>
                </c:pt>
                <c:pt idx="2">
                  <c:v>S.A.</c:v>
                </c:pt>
                <c:pt idx="3">
                  <c:v>C.S.</c:v>
                </c:pt>
                <c:pt idx="4">
                  <c:v>B.G.</c:v>
                </c:pt>
                <c:pt idx="5">
                  <c:v>T.A.</c:v>
                </c:pt>
                <c:pt idx="6">
                  <c:v>B.S.</c:v>
                </c:pt>
                <c:pt idx="7">
                  <c:v>S.S.</c:v>
                </c:pt>
                <c:pt idx="8">
                  <c:v>A.A.</c:v>
                </c:pt>
                <c:pt idx="9">
                  <c:v>S.P.</c:v>
                </c:pt>
                <c:pt idx="10">
                  <c:v>D.S.</c:v>
                </c:pt>
              </c:strCache>
            </c:strRef>
          </c:cat>
          <c:val>
            <c:numRef>
              <c:f>'[Lactigo Tables DRAFT v1 031716 COLOR- Editable.xls.xlsx]Sheet2'!$P$34:$P$44</c:f>
              <c:numCache>
                <c:formatCode>0.00</c:formatCode>
                <c:ptCount val="11"/>
                <c:pt idx="0">
                  <c:v>252</c:v>
                </c:pt>
                <c:pt idx="1">
                  <c:v>249.66666666666646</c:v>
                </c:pt>
                <c:pt idx="2">
                  <c:v>254</c:v>
                </c:pt>
                <c:pt idx="3">
                  <c:v>244.66666666666646</c:v>
                </c:pt>
                <c:pt idx="4">
                  <c:v>268.33333333333331</c:v>
                </c:pt>
                <c:pt idx="5">
                  <c:v>238.33333333333357</c:v>
                </c:pt>
                <c:pt idx="6">
                  <c:v>242.33333333333357</c:v>
                </c:pt>
                <c:pt idx="7">
                  <c:v>256</c:v>
                </c:pt>
                <c:pt idx="8">
                  <c:v>257.33333333333331</c:v>
                </c:pt>
                <c:pt idx="9">
                  <c:v>248</c:v>
                </c:pt>
                <c:pt idx="10">
                  <c:v>233</c:v>
                </c:pt>
              </c:numCache>
            </c:numRef>
          </c:val>
        </c:ser>
        <c:ser>
          <c:idx val="2"/>
          <c:order val="2"/>
          <c:tx>
            <c:strRef>
              <c:f>'[Lactigo Tables DRAFT v1 031716 COLOR- Editable.xls.xlsx]Sheet2'!$Q$33</c:f>
              <c:strCache>
                <c:ptCount val="1"/>
                <c:pt idx="0">
                  <c:v>Avg WC+LG</c:v>
                </c:pt>
              </c:strCache>
            </c:strRef>
          </c:tx>
          <c:spPr>
            <a:solidFill>
              <a:srgbClr val="FFF2CC"/>
            </a:solidFill>
            <a:ln>
              <a:noFill/>
            </a:ln>
            <a:effectLst/>
          </c:spPr>
          <c:cat>
            <c:strRef>
              <c:f>'[Lactigo Tables DRAFT v1 031716 COLOR- Editable.xls.xlsx]Sheet2'!$N$34:$N$44</c:f>
              <c:strCache>
                <c:ptCount val="11"/>
                <c:pt idx="0">
                  <c:v>A.F.</c:v>
                </c:pt>
                <c:pt idx="1">
                  <c:v>F.F.</c:v>
                </c:pt>
                <c:pt idx="2">
                  <c:v>S.A.</c:v>
                </c:pt>
                <c:pt idx="3">
                  <c:v>C.S.</c:v>
                </c:pt>
                <c:pt idx="4">
                  <c:v>B.G.</c:v>
                </c:pt>
                <c:pt idx="5">
                  <c:v>T.A.</c:v>
                </c:pt>
                <c:pt idx="6">
                  <c:v>B.S.</c:v>
                </c:pt>
                <c:pt idx="7">
                  <c:v>S.S.</c:v>
                </c:pt>
                <c:pt idx="8">
                  <c:v>A.A.</c:v>
                </c:pt>
                <c:pt idx="9">
                  <c:v>S.P.</c:v>
                </c:pt>
                <c:pt idx="10">
                  <c:v>D.S.</c:v>
                </c:pt>
              </c:strCache>
            </c:strRef>
          </c:cat>
          <c:val>
            <c:numRef>
              <c:f>'[Lactigo Tables DRAFT v1 031716 COLOR- Editable.xls.xlsx]Sheet2'!$Q$34:$Q$44</c:f>
              <c:numCache>
                <c:formatCode>0.00</c:formatCode>
                <c:ptCount val="11"/>
                <c:pt idx="0">
                  <c:v>242.66666666666646</c:v>
                </c:pt>
                <c:pt idx="1">
                  <c:v>237.66666666666646</c:v>
                </c:pt>
                <c:pt idx="2">
                  <c:v>245</c:v>
                </c:pt>
                <c:pt idx="3">
                  <c:v>239.33333333333357</c:v>
                </c:pt>
                <c:pt idx="4">
                  <c:v>262</c:v>
                </c:pt>
                <c:pt idx="5">
                  <c:v>227.66666666666646</c:v>
                </c:pt>
                <c:pt idx="6">
                  <c:v>220</c:v>
                </c:pt>
                <c:pt idx="7">
                  <c:v>247</c:v>
                </c:pt>
                <c:pt idx="8">
                  <c:v>252</c:v>
                </c:pt>
                <c:pt idx="9">
                  <c:v>241</c:v>
                </c:pt>
                <c:pt idx="10">
                  <c:v>222.33333333333357</c:v>
                </c:pt>
              </c:numCache>
            </c:numRef>
          </c:val>
        </c:ser>
        <c:gapWidth val="100"/>
        <c:overlap val="-24"/>
        <c:axId val="84715392"/>
        <c:axId val="93458432"/>
      </c:barChart>
      <c:catAx>
        <c:axId val="84715392"/>
        <c:scaling>
          <c:orientation val="minMax"/>
        </c:scaling>
        <c:axPos val="b"/>
        <c:title>
          <c:tx>
            <c:rich>
              <a:bodyPr rot="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r>
                  <a:rPr lang="en-US" b="1">
                    <a:solidFill>
                      <a:schemeClr val="tx1"/>
                    </a:solidFill>
                  </a:rPr>
                  <a:t>Athlete Initials</a:t>
                </a:r>
              </a:p>
            </c:rich>
          </c:tx>
          <c:layout/>
          <c:spPr>
            <a:noFill/>
            <a:ln>
              <a:noFill/>
            </a:ln>
            <a:effectLst/>
          </c:spPr>
        </c:title>
        <c:numFmt formatCode="General" sourceLinked="0"/>
        <c:maj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endParaRPr lang="en-US"/>
          </a:p>
        </c:txPr>
        <c:crossAx val="93458432"/>
        <c:crosses val="autoZero"/>
        <c:auto val="1"/>
        <c:lblAlgn val="ctr"/>
        <c:lblOffset val="100"/>
      </c:catAx>
      <c:valAx>
        <c:axId val="93458432"/>
        <c:scaling>
          <c:orientation val="minMax"/>
          <c:min val="21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Arial" charset="0"/>
                    <a:ea typeface="Arial" charset="0"/>
                    <a:cs typeface="Arial" charset="0"/>
                  </a:defRPr>
                </a:pPr>
                <a:r>
                  <a:rPr lang="en-US" b="1">
                    <a:solidFill>
                      <a:schemeClr val="tx1"/>
                    </a:solidFill>
                  </a:rPr>
                  <a:t>Seconds</a:t>
                </a:r>
              </a:p>
            </c:rich>
          </c:tx>
          <c:layout/>
          <c:spPr>
            <a:noFill/>
            <a:ln>
              <a:noFill/>
            </a:ln>
            <a:effectLst/>
          </c:spPr>
        </c:title>
        <c:numFmt formatCode="0.00" sourceLinked="0"/>
        <c:maj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endParaRPr lang="en-US"/>
          </a:p>
        </c:txPr>
        <c:crossAx val="84715392"/>
        <c:crosses val="autoZero"/>
        <c:crossBetween val="between"/>
        <c:majorUnit val="10"/>
      </c:valAx>
      <c:spPr>
        <a:solidFill>
          <a:schemeClr val="bg1"/>
        </a:solidFill>
        <a:ln>
          <a:noFill/>
        </a:ln>
        <a:effectLst/>
      </c:spPr>
    </c:plotArea>
    <c:legend>
      <c:legendPos val="b"/>
      <c:legendEntry>
        <c:idx val="1"/>
        <c:txPr>
          <a:bodyPr rot="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endParaRPr lang="en-US"/>
          </a:p>
        </c:txPr>
      </c:legendEntry>
      <c:legendEntry>
        <c:idx val="2"/>
        <c:txPr>
          <a:bodyPr rot="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endParaRPr lang="en-US"/>
          </a:p>
        </c:txPr>
      </c:legendEntry>
      <c:layout/>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Arial" charset="0"/>
              <a:ea typeface="Arial" charset="0"/>
              <a:cs typeface="Arial" charset="0"/>
            </a:defRPr>
          </a:pPr>
          <a:endParaRPr lang="en-US"/>
        </a:p>
      </c:txPr>
    </c:legend>
    <c:plotVisOnly val="1"/>
    <c:dispBlanksAs val="gap"/>
  </c:chart>
  <c:spPr>
    <a:noFill/>
    <a:ln w="9525" cap="flat" cmpd="sng" algn="ctr">
      <a:solidFill>
        <a:schemeClr val="tx1">
          <a:lumMod val="15000"/>
          <a:lumOff val="85000"/>
        </a:schemeClr>
      </a:solidFill>
      <a:round/>
    </a:ln>
    <a:effectLst/>
  </c:spPr>
  <c:txPr>
    <a:bodyPr/>
    <a:lstStyle/>
    <a:p>
      <a:pPr>
        <a:defRPr>
          <a:solidFill>
            <a:schemeClr val="tx2"/>
          </a:solidFill>
          <a:latin typeface="Arial" charset="0"/>
          <a:ea typeface="Arial" charset="0"/>
          <a:cs typeface="Arial" charset="0"/>
        </a:defRPr>
      </a:pPr>
      <a:endParaRPr lang="en-US"/>
    </a:p>
  </c:txPr>
  <c:externalData r:id="rId1"/>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590718-949E-4DE2-B722-448709AC9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3030</Words>
  <Characters>26218</Characters>
  <Application>Microsoft Office Word</Application>
  <DocSecurity>0</DocSecurity>
  <Lines>218</Lines>
  <Paragraphs>58</Paragraphs>
  <ScaleCrop>false</ScaleCrop>
  <HeadingPairs>
    <vt:vector size="2" baseType="variant">
      <vt:variant>
        <vt:lpstr>Title</vt:lpstr>
      </vt:variant>
      <vt:variant>
        <vt:i4>1</vt:i4>
      </vt:variant>
    </vt:vector>
  </HeadingPairs>
  <TitlesOfParts>
    <vt:vector size="1" baseType="lpstr">
      <vt:lpstr/>
    </vt:vector>
  </TitlesOfParts>
  <Company>Nexsis.org</Company>
  <LinksUpToDate>false</LinksUpToDate>
  <CharactersWithSpaces>291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on Griffin</dc:creator>
  <cp:lastModifiedBy>Tommy Boone</cp:lastModifiedBy>
  <cp:revision>2</cp:revision>
  <dcterms:created xsi:type="dcterms:W3CDTF">2016-05-13T13:28:00Z</dcterms:created>
  <dcterms:modified xsi:type="dcterms:W3CDTF">2016-05-13T13:28:00Z</dcterms:modified>
</cp:coreProperties>
</file>